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04F5EB" w14:textId="77777777" w:rsidR="000A03B2" w:rsidRPr="004C6BE6" w:rsidRDefault="000A03B2" w:rsidP="00704BDF">
      <w:pPr>
        <w:pStyle w:val="CETAuthors"/>
        <w:tabs>
          <w:tab w:val="clear" w:pos="7100"/>
          <w:tab w:val="right" w:pos="9070"/>
        </w:tabs>
        <w:rPr>
          <w:color w:val="FF0000"/>
          <w:lang w:val="en-US"/>
        </w:rPr>
        <w:sectPr w:rsidR="000A03B2" w:rsidRPr="004C6BE6" w:rsidSect="00704BDF">
          <w:headerReference w:type="default" r:id="rId8"/>
          <w:headerReference w:type="first" r:id="rId9"/>
          <w:type w:val="continuous"/>
          <w:pgSz w:w="11906" w:h="16838" w:code="9"/>
          <w:pgMar w:top="1985" w:right="1418" w:bottom="1701" w:left="1418" w:header="993" w:footer="0" w:gutter="0"/>
          <w:cols w:space="708"/>
          <w:titlePg/>
          <w:docGrid w:linePitch="360"/>
        </w:sectPr>
      </w:pPr>
    </w:p>
    <w:p w14:paraId="5F5AFB6E" w14:textId="439746AC" w:rsidR="00704BDF" w:rsidRPr="00DE0019" w:rsidRDefault="00800F70" w:rsidP="00704BDF">
      <w:pPr>
        <w:snapToGrid w:val="0"/>
        <w:spacing w:after="360"/>
        <w:jc w:val="center"/>
        <w:rPr>
          <w:rFonts w:asciiTheme="minorHAnsi" w:eastAsia="MS PGothic" w:hAnsiTheme="minorHAnsi"/>
          <w:b/>
          <w:bCs/>
          <w:sz w:val="28"/>
          <w:szCs w:val="28"/>
          <w:lang w:val="en-US" w:eastAsia="ko-KR"/>
        </w:rPr>
      </w:pPr>
      <w:r>
        <w:rPr>
          <w:rFonts w:asciiTheme="minorHAnsi" w:eastAsia="MS PGothic" w:hAnsiTheme="minorHAnsi"/>
          <w:b/>
          <w:bCs/>
          <w:sz w:val="28"/>
          <w:szCs w:val="28"/>
          <w:lang w:val="en-US"/>
        </w:rPr>
        <w:t xml:space="preserve">VOC </w:t>
      </w:r>
      <w:r w:rsidR="00047304">
        <w:rPr>
          <w:rFonts w:asciiTheme="minorHAnsi" w:eastAsia="MS PGothic" w:hAnsiTheme="minorHAnsi"/>
          <w:b/>
          <w:bCs/>
          <w:sz w:val="28"/>
          <w:szCs w:val="28"/>
          <w:lang w:val="en-US"/>
        </w:rPr>
        <w:t>Removal by Absorption in Silicone Oil and Biological Regeneration of the Oil i</w:t>
      </w:r>
      <w:bookmarkStart w:id="0" w:name="_GoBack"/>
      <w:bookmarkEnd w:id="0"/>
      <w:r w:rsidR="00047304">
        <w:rPr>
          <w:rFonts w:asciiTheme="minorHAnsi" w:eastAsia="MS PGothic" w:hAnsiTheme="minorHAnsi"/>
          <w:b/>
          <w:bCs/>
          <w:sz w:val="28"/>
          <w:szCs w:val="28"/>
          <w:lang w:val="en-US"/>
        </w:rPr>
        <w:t xml:space="preserve">n A </w:t>
      </w:r>
      <w:r w:rsidR="004552A7">
        <w:rPr>
          <w:rFonts w:asciiTheme="minorHAnsi" w:eastAsia="MS PGothic" w:hAnsiTheme="minorHAnsi"/>
          <w:b/>
          <w:bCs/>
          <w:sz w:val="28"/>
          <w:szCs w:val="28"/>
          <w:lang w:val="en-US"/>
        </w:rPr>
        <w:t>TPPB</w:t>
      </w:r>
      <w:r w:rsidR="00047304">
        <w:rPr>
          <w:rFonts w:asciiTheme="minorHAnsi" w:eastAsia="MS PGothic" w:hAnsiTheme="minorHAnsi"/>
          <w:b/>
          <w:bCs/>
          <w:sz w:val="28"/>
          <w:szCs w:val="28"/>
          <w:lang w:val="en-US"/>
        </w:rPr>
        <w:t>: Pilot Scale Trials</w:t>
      </w:r>
    </w:p>
    <w:p w14:paraId="406C9A9B" w14:textId="77777777" w:rsidR="00DE0019" w:rsidRPr="00800F70" w:rsidRDefault="00800F70" w:rsidP="00704BDF">
      <w:pPr>
        <w:snapToGrid w:val="0"/>
        <w:spacing w:after="120"/>
        <w:jc w:val="center"/>
        <w:rPr>
          <w:rFonts w:eastAsia="SimSun"/>
          <w:color w:val="000000"/>
          <w:lang w:val="fr-FR" w:eastAsia="zh-CN"/>
        </w:rPr>
      </w:pPr>
      <w:r w:rsidRPr="00800F70">
        <w:rPr>
          <w:rFonts w:asciiTheme="minorHAnsi" w:eastAsia="SimSun" w:hAnsiTheme="minorHAnsi"/>
          <w:color w:val="000000"/>
          <w:sz w:val="24"/>
          <w:szCs w:val="24"/>
          <w:u w:val="single"/>
          <w:lang w:val="fr-FR" w:eastAsia="zh-CN"/>
        </w:rPr>
        <w:t>Margaux Lhuissier</w:t>
      </w:r>
      <w:r w:rsidR="00704BDF" w:rsidRPr="00800F70">
        <w:rPr>
          <w:rFonts w:asciiTheme="minorHAnsi" w:eastAsia="SimSun" w:hAnsiTheme="minorHAnsi"/>
          <w:color w:val="000000"/>
          <w:sz w:val="24"/>
          <w:szCs w:val="24"/>
          <w:u w:val="single"/>
          <w:vertAlign w:val="superscript"/>
          <w:lang w:val="fr-FR" w:eastAsia="zh-CN"/>
        </w:rPr>
        <w:t>1</w:t>
      </w:r>
      <w:r w:rsidR="00736B13" w:rsidRPr="00800F70">
        <w:rPr>
          <w:rFonts w:asciiTheme="minorHAnsi" w:eastAsia="SimSun" w:hAnsiTheme="minorHAnsi"/>
          <w:color w:val="000000"/>
          <w:sz w:val="24"/>
          <w:szCs w:val="24"/>
          <w:lang w:val="fr-FR" w:eastAsia="zh-CN"/>
        </w:rPr>
        <w:t xml:space="preserve">, </w:t>
      </w:r>
      <w:r w:rsidRPr="00800F70">
        <w:rPr>
          <w:rFonts w:asciiTheme="minorHAnsi" w:eastAsia="SimSun" w:hAnsiTheme="minorHAnsi"/>
          <w:color w:val="000000"/>
          <w:sz w:val="24"/>
          <w:szCs w:val="24"/>
          <w:lang w:val="fr-FR" w:eastAsia="zh-CN"/>
        </w:rPr>
        <w:t>Annabelle Couvert</w:t>
      </w:r>
      <w:r w:rsidRPr="00800F70">
        <w:rPr>
          <w:rFonts w:asciiTheme="minorHAnsi" w:eastAsia="SimSun" w:hAnsiTheme="minorHAnsi"/>
          <w:color w:val="000000"/>
          <w:sz w:val="24"/>
          <w:szCs w:val="24"/>
          <w:vertAlign w:val="superscript"/>
          <w:lang w:val="fr-FR" w:eastAsia="zh-CN"/>
        </w:rPr>
        <w:t>1</w:t>
      </w:r>
      <w:r>
        <w:rPr>
          <w:rFonts w:asciiTheme="minorHAnsi" w:eastAsia="SimSun" w:hAnsiTheme="minorHAnsi"/>
          <w:color w:val="000000"/>
          <w:sz w:val="24"/>
          <w:szCs w:val="24"/>
          <w:vertAlign w:val="superscript"/>
          <w:lang w:val="fr-FR" w:eastAsia="zh-CN"/>
        </w:rPr>
        <w:t>,*</w:t>
      </w:r>
      <w:r w:rsidRPr="00800F70">
        <w:rPr>
          <w:rFonts w:asciiTheme="minorHAnsi" w:eastAsia="SimSun" w:hAnsiTheme="minorHAnsi"/>
          <w:color w:val="000000"/>
          <w:sz w:val="24"/>
          <w:szCs w:val="24"/>
          <w:lang w:val="fr-FR" w:eastAsia="zh-CN"/>
        </w:rPr>
        <w:t>, Abdeltif Amrane</w:t>
      </w:r>
      <w:r w:rsidRPr="00800F70">
        <w:rPr>
          <w:rFonts w:asciiTheme="minorHAnsi" w:eastAsia="SimSun" w:hAnsiTheme="minorHAnsi"/>
          <w:color w:val="000000"/>
          <w:sz w:val="24"/>
          <w:szCs w:val="24"/>
          <w:vertAlign w:val="superscript"/>
          <w:lang w:val="fr-FR" w:eastAsia="zh-CN"/>
        </w:rPr>
        <w:t>1</w:t>
      </w:r>
      <w:r w:rsidRPr="00800F70">
        <w:rPr>
          <w:rFonts w:asciiTheme="minorHAnsi" w:eastAsia="SimSun" w:hAnsiTheme="minorHAnsi"/>
          <w:color w:val="000000"/>
          <w:sz w:val="24"/>
          <w:szCs w:val="24"/>
          <w:vertAlign w:val="subscript"/>
          <w:lang w:val="fr-FR" w:eastAsia="zh-CN"/>
        </w:rPr>
        <w:t>,</w:t>
      </w:r>
      <w:r w:rsidR="005A37F2">
        <w:rPr>
          <w:rFonts w:asciiTheme="minorHAnsi" w:eastAsia="SimSun" w:hAnsiTheme="minorHAnsi"/>
          <w:color w:val="000000"/>
          <w:sz w:val="24"/>
          <w:szCs w:val="24"/>
          <w:vertAlign w:val="subscript"/>
          <w:lang w:val="fr-FR" w:eastAsia="zh-CN"/>
        </w:rPr>
        <w:t xml:space="preserve"> </w:t>
      </w:r>
      <w:r w:rsidRPr="00800F70">
        <w:rPr>
          <w:rFonts w:asciiTheme="minorHAnsi" w:eastAsia="SimSun" w:hAnsiTheme="minorHAnsi"/>
          <w:color w:val="000000"/>
          <w:sz w:val="24"/>
          <w:szCs w:val="24"/>
          <w:lang w:val="fr-FR" w:eastAsia="zh-CN"/>
        </w:rPr>
        <w:t>Abdoulaye Kane</w:t>
      </w:r>
      <w:r w:rsidRPr="00800F70">
        <w:rPr>
          <w:rFonts w:eastAsia="SimSun"/>
          <w:color w:val="000000"/>
          <w:sz w:val="24"/>
          <w:vertAlign w:val="superscript"/>
          <w:lang w:val="fr-FR" w:eastAsia="zh-CN"/>
        </w:rPr>
        <w:t xml:space="preserve"> 2</w:t>
      </w:r>
      <w:r w:rsidRPr="00800F70">
        <w:rPr>
          <w:rFonts w:asciiTheme="minorHAnsi" w:eastAsia="SimSun" w:hAnsiTheme="minorHAnsi"/>
          <w:color w:val="000000"/>
          <w:sz w:val="24"/>
          <w:szCs w:val="24"/>
          <w:lang w:val="fr-FR" w:eastAsia="zh-CN"/>
        </w:rPr>
        <w:t>, Jean-Luc Audic</w:t>
      </w:r>
      <w:r w:rsidRPr="00800F70">
        <w:rPr>
          <w:rFonts w:asciiTheme="minorHAnsi" w:eastAsia="SimSun" w:hAnsiTheme="minorHAnsi"/>
          <w:color w:val="000000"/>
          <w:sz w:val="24"/>
          <w:szCs w:val="24"/>
          <w:vertAlign w:val="superscript"/>
          <w:lang w:val="fr-FR" w:eastAsia="zh-CN"/>
        </w:rPr>
        <w:t>1</w:t>
      </w:r>
    </w:p>
    <w:p w14:paraId="2173F883" w14:textId="77777777" w:rsidR="00800F70" w:rsidRDefault="00704BDF" w:rsidP="00704BDF">
      <w:pPr>
        <w:snapToGrid w:val="0"/>
        <w:spacing w:after="120"/>
        <w:jc w:val="center"/>
        <w:rPr>
          <w:rFonts w:asciiTheme="minorHAnsi" w:eastAsia="MS PGothic" w:hAnsiTheme="minorHAnsi"/>
          <w:i/>
          <w:iCs/>
          <w:color w:val="000000"/>
          <w:sz w:val="20"/>
          <w:lang w:val="fr-FR"/>
        </w:rPr>
      </w:pPr>
      <w:r w:rsidRPr="00800F70">
        <w:rPr>
          <w:rFonts w:eastAsia="MS PGothic"/>
          <w:i/>
          <w:iCs/>
          <w:color w:val="000000"/>
          <w:sz w:val="20"/>
          <w:lang w:val="fr-FR"/>
        </w:rPr>
        <w:t>1</w:t>
      </w:r>
      <w:r w:rsidRPr="00800F70">
        <w:rPr>
          <w:rFonts w:asciiTheme="minorHAnsi" w:eastAsia="MS PGothic" w:hAnsiTheme="minorHAnsi"/>
          <w:i/>
          <w:iCs/>
          <w:color w:val="000000"/>
          <w:sz w:val="20"/>
          <w:lang w:val="fr-FR"/>
        </w:rPr>
        <w:t xml:space="preserve"> </w:t>
      </w:r>
      <w:r w:rsidR="00800F70" w:rsidRPr="00800F70">
        <w:rPr>
          <w:rFonts w:asciiTheme="minorHAnsi" w:eastAsia="MS PGothic" w:hAnsiTheme="minorHAnsi"/>
          <w:i/>
          <w:iCs/>
          <w:color w:val="000000"/>
          <w:sz w:val="20"/>
          <w:lang w:val="fr-FR"/>
        </w:rPr>
        <w:t>Univ Rennes, Ecol</w:t>
      </w:r>
      <w:r w:rsidR="00800F70">
        <w:rPr>
          <w:rFonts w:asciiTheme="minorHAnsi" w:eastAsia="MS PGothic" w:hAnsiTheme="minorHAnsi"/>
          <w:i/>
          <w:iCs/>
          <w:color w:val="000000"/>
          <w:sz w:val="20"/>
          <w:lang w:val="fr-FR"/>
        </w:rPr>
        <w:t>e Nationale Supérieure de Chimi</w:t>
      </w:r>
      <w:r w:rsidR="00800F70" w:rsidRPr="00800F70">
        <w:rPr>
          <w:rFonts w:asciiTheme="minorHAnsi" w:eastAsia="MS PGothic" w:hAnsiTheme="minorHAnsi"/>
          <w:i/>
          <w:iCs/>
          <w:color w:val="000000"/>
          <w:sz w:val="20"/>
          <w:lang w:val="fr-FR"/>
        </w:rPr>
        <w:t>e de Rennes</w:t>
      </w:r>
      <w:r w:rsidR="00800F70">
        <w:rPr>
          <w:rFonts w:asciiTheme="minorHAnsi" w:eastAsia="MS PGothic" w:hAnsiTheme="minorHAnsi"/>
          <w:i/>
          <w:iCs/>
          <w:color w:val="000000"/>
          <w:sz w:val="20"/>
          <w:lang w:val="fr-FR"/>
        </w:rPr>
        <w:t>, CNRS, ISCR-UMR 6226, F-35000</w:t>
      </w:r>
      <w:r w:rsidR="009F56C4">
        <w:rPr>
          <w:rFonts w:asciiTheme="minorHAnsi" w:eastAsia="MS PGothic" w:hAnsiTheme="minorHAnsi"/>
          <w:i/>
          <w:iCs/>
          <w:color w:val="000000"/>
          <w:sz w:val="20"/>
          <w:lang w:val="fr-FR"/>
        </w:rPr>
        <w:t xml:space="preserve"> </w:t>
      </w:r>
      <w:r w:rsidR="00800F70">
        <w:rPr>
          <w:rFonts w:asciiTheme="minorHAnsi" w:eastAsia="MS PGothic" w:hAnsiTheme="minorHAnsi"/>
          <w:i/>
          <w:iCs/>
          <w:color w:val="000000"/>
          <w:sz w:val="20"/>
          <w:lang w:val="fr-FR"/>
        </w:rPr>
        <w:t>Rennes, France</w:t>
      </w:r>
    </w:p>
    <w:p w14:paraId="79118903" w14:textId="77777777" w:rsidR="00704BDF" w:rsidRPr="00800F70" w:rsidRDefault="00704BDF" w:rsidP="00704BDF">
      <w:pPr>
        <w:snapToGrid w:val="0"/>
        <w:spacing w:after="120"/>
        <w:jc w:val="center"/>
        <w:rPr>
          <w:rFonts w:asciiTheme="minorHAnsi" w:eastAsia="MS PGothic" w:hAnsiTheme="minorHAnsi"/>
          <w:i/>
          <w:iCs/>
          <w:color w:val="000000"/>
          <w:sz w:val="20"/>
          <w:lang w:val="fr-FR"/>
        </w:rPr>
      </w:pPr>
      <w:r w:rsidRPr="00800F70">
        <w:rPr>
          <w:rFonts w:asciiTheme="minorHAnsi" w:eastAsia="MS PGothic" w:hAnsiTheme="minorHAnsi"/>
          <w:i/>
          <w:iCs/>
          <w:color w:val="000000"/>
          <w:sz w:val="20"/>
          <w:lang w:val="fr-FR"/>
        </w:rPr>
        <w:t xml:space="preserve">2 </w:t>
      </w:r>
      <w:r w:rsidR="00800F70">
        <w:rPr>
          <w:rFonts w:asciiTheme="minorHAnsi" w:eastAsia="MS PGothic" w:hAnsiTheme="minorHAnsi"/>
          <w:i/>
          <w:iCs/>
          <w:color w:val="000000"/>
          <w:sz w:val="20"/>
          <w:lang w:val="fr-FR"/>
        </w:rPr>
        <w:t>UniLaSalle-Ecole des Métiers de l’Environnement, Campus de Ker Lann, 35170 Rennes, France</w:t>
      </w:r>
    </w:p>
    <w:p w14:paraId="30C2269C" w14:textId="77777777" w:rsidR="00704BDF" w:rsidRPr="00DE0019" w:rsidRDefault="00704BDF" w:rsidP="00704BDF">
      <w:pPr>
        <w:snapToGrid w:val="0"/>
        <w:jc w:val="center"/>
        <w:rPr>
          <w:rFonts w:asciiTheme="minorHAnsi" w:eastAsia="MS PGothic" w:hAnsiTheme="minorHAnsi"/>
          <w:bCs/>
          <w:i/>
          <w:iCs/>
          <w:sz w:val="20"/>
          <w:lang w:val="en-US"/>
        </w:rPr>
      </w:pPr>
      <w:r w:rsidRPr="00DE0019">
        <w:rPr>
          <w:rFonts w:asciiTheme="minorHAnsi" w:eastAsia="MS PGothic" w:hAnsiTheme="minorHAnsi"/>
          <w:bCs/>
          <w:i/>
          <w:iCs/>
          <w:color w:val="000000"/>
          <w:sz w:val="20"/>
          <w:lang w:val="en-US"/>
        </w:rPr>
        <w:t>*Corresponding author</w:t>
      </w:r>
      <w:r w:rsidRPr="00DE0019">
        <w:rPr>
          <w:rFonts w:asciiTheme="minorHAnsi" w:eastAsia="MS PGothic" w:hAnsiTheme="minorHAnsi"/>
          <w:bCs/>
          <w:i/>
          <w:iCs/>
          <w:sz w:val="20"/>
          <w:lang w:val="en-US" w:eastAsia="ko-KR"/>
        </w:rPr>
        <w:t>:</w:t>
      </w:r>
      <w:r w:rsidRPr="00DE0019">
        <w:rPr>
          <w:rFonts w:asciiTheme="minorHAnsi" w:eastAsia="MS PGothic" w:hAnsiTheme="minorHAnsi"/>
          <w:bCs/>
          <w:i/>
          <w:iCs/>
          <w:sz w:val="20"/>
          <w:lang w:val="en-US"/>
        </w:rPr>
        <w:t xml:space="preserve"> </w:t>
      </w:r>
      <w:r w:rsidR="00800F70">
        <w:rPr>
          <w:rFonts w:asciiTheme="minorHAnsi" w:eastAsia="MS PGothic" w:hAnsiTheme="minorHAnsi"/>
          <w:bCs/>
          <w:i/>
          <w:iCs/>
          <w:sz w:val="20"/>
          <w:lang w:val="en-US"/>
        </w:rPr>
        <w:t>annabelle.couvert</w:t>
      </w:r>
      <w:r w:rsidRPr="00DE0019">
        <w:rPr>
          <w:rFonts w:asciiTheme="minorHAnsi" w:eastAsia="MS PGothic" w:hAnsiTheme="minorHAnsi"/>
          <w:bCs/>
          <w:i/>
          <w:iCs/>
          <w:sz w:val="20"/>
          <w:lang w:val="en-US"/>
        </w:rPr>
        <w:t>@</w:t>
      </w:r>
      <w:r w:rsidR="00800F70">
        <w:rPr>
          <w:rFonts w:asciiTheme="minorHAnsi" w:eastAsia="MS PGothic" w:hAnsiTheme="minorHAnsi"/>
          <w:bCs/>
          <w:i/>
          <w:iCs/>
          <w:sz w:val="20"/>
          <w:lang w:val="en-US"/>
        </w:rPr>
        <w:t>ensc-rennes.fr</w:t>
      </w:r>
    </w:p>
    <w:p w14:paraId="23500584" w14:textId="77777777" w:rsidR="00704BDF" w:rsidRPr="00EC66CC" w:rsidRDefault="00704BDF" w:rsidP="00704BDF">
      <w:pPr>
        <w:pStyle w:val="AbstractHeading"/>
        <w:tabs>
          <w:tab w:val="left" w:pos="3547"/>
          <w:tab w:val="center" w:pos="4694"/>
        </w:tabs>
        <w:spacing w:before="240" w:after="0"/>
        <w:ind w:firstLine="357"/>
        <w:rPr>
          <w:rFonts w:asciiTheme="minorHAnsi" w:hAnsiTheme="minorHAnsi"/>
          <w:b/>
        </w:rPr>
      </w:pPr>
      <w:r w:rsidRPr="00EC66CC">
        <w:rPr>
          <w:rFonts w:asciiTheme="minorHAnsi" w:hAnsiTheme="minorHAnsi"/>
          <w:b/>
        </w:rPr>
        <w:t>Highlights</w:t>
      </w:r>
    </w:p>
    <w:p w14:paraId="4FF0606F" w14:textId="77777777" w:rsidR="009F56C4" w:rsidRDefault="009F56C4" w:rsidP="00704BDF">
      <w:pPr>
        <w:pStyle w:val="AbstractBody"/>
        <w:numPr>
          <w:ilvl w:val="0"/>
          <w:numId w:val="16"/>
        </w:numPr>
        <w:rPr>
          <w:rFonts w:asciiTheme="minorHAnsi" w:hAnsiTheme="minorHAnsi"/>
        </w:rPr>
      </w:pPr>
      <w:r w:rsidRPr="009F56C4">
        <w:rPr>
          <w:rFonts w:asciiTheme="minorHAnsi" w:hAnsiTheme="minorHAnsi"/>
        </w:rPr>
        <w:t xml:space="preserve">VOC of different hydrophobicities </w:t>
      </w:r>
      <w:r w:rsidR="00627617">
        <w:rPr>
          <w:rFonts w:asciiTheme="minorHAnsi" w:hAnsiTheme="minorHAnsi"/>
        </w:rPr>
        <w:t>were</w:t>
      </w:r>
      <w:r w:rsidR="00627617" w:rsidRPr="009F56C4">
        <w:rPr>
          <w:rFonts w:asciiTheme="minorHAnsi" w:hAnsiTheme="minorHAnsi"/>
        </w:rPr>
        <w:t xml:space="preserve"> </w:t>
      </w:r>
      <w:r>
        <w:rPr>
          <w:rFonts w:asciiTheme="minorHAnsi" w:hAnsiTheme="minorHAnsi"/>
        </w:rPr>
        <w:t xml:space="preserve">correctly </w:t>
      </w:r>
      <w:r w:rsidRPr="009F56C4">
        <w:rPr>
          <w:rFonts w:asciiTheme="minorHAnsi" w:hAnsiTheme="minorHAnsi"/>
        </w:rPr>
        <w:t xml:space="preserve">removed by absorption in PDMS </w:t>
      </w:r>
    </w:p>
    <w:p w14:paraId="53B0671A" w14:textId="77777777" w:rsidR="009F56C4" w:rsidRDefault="009F56C4" w:rsidP="00704BDF">
      <w:pPr>
        <w:pStyle w:val="AbstractBody"/>
        <w:numPr>
          <w:ilvl w:val="0"/>
          <w:numId w:val="16"/>
        </w:numPr>
        <w:rPr>
          <w:rFonts w:asciiTheme="minorHAnsi" w:hAnsiTheme="minorHAnsi"/>
        </w:rPr>
      </w:pPr>
      <w:r>
        <w:rPr>
          <w:rFonts w:asciiTheme="minorHAnsi" w:hAnsiTheme="minorHAnsi"/>
        </w:rPr>
        <w:t xml:space="preserve">PDMS regeneration in a pilot-scale TPPB in a continuous mode </w:t>
      </w:r>
      <w:r w:rsidR="00627617">
        <w:rPr>
          <w:rFonts w:asciiTheme="minorHAnsi" w:hAnsiTheme="minorHAnsi"/>
        </w:rPr>
        <w:t xml:space="preserve">was </w:t>
      </w:r>
      <w:r>
        <w:rPr>
          <w:rFonts w:asciiTheme="minorHAnsi" w:hAnsiTheme="minorHAnsi"/>
        </w:rPr>
        <w:t>efficient for the studied loads</w:t>
      </w:r>
    </w:p>
    <w:p w14:paraId="3170360D" w14:textId="09BA5E0F" w:rsidR="009F56C4" w:rsidRPr="009F56C4" w:rsidRDefault="009F56C4" w:rsidP="009F56C4">
      <w:pPr>
        <w:pStyle w:val="AbstractBody"/>
        <w:numPr>
          <w:ilvl w:val="0"/>
          <w:numId w:val="16"/>
        </w:numPr>
        <w:rPr>
          <w:rFonts w:asciiTheme="minorHAnsi" w:hAnsiTheme="minorHAnsi"/>
        </w:rPr>
      </w:pPr>
      <w:r>
        <w:rPr>
          <w:rFonts w:asciiTheme="minorHAnsi" w:hAnsiTheme="minorHAnsi"/>
        </w:rPr>
        <w:t>After several cycles of PDMS</w:t>
      </w:r>
      <w:r w:rsidR="00752BA5">
        <w:rPr>
          <w:rFonts w:asciiTheme="minorHAnsi" w:hAnsiTheme="minorHAnsi"/>
        </w:rPr>
        <w:t xml:space="preserve"> regeneration</w:t>
      </w:r>
      <w:r>
        <w:rPr>
          <w:rFonts w:asciiTheme="minorHAnsi" w:hAnsiTheme="minorHAnsi"/>
        </w:rPr>
        <w:t xml:space="preserve"> in the process, absorption performances </w:t>
      </w:r>
      <w:r w:rsidR="00627617">
        <w:rPr>
          <w:rFonts w:asciiTheme="minorHAnsi" w:hAnsiTheme="minorHAnsi"/>
        </w:rPr>
        <w:t xml:space="preserve">were </w:t>
      </w:r>
      <w:r>
        <w:rPr>
          <w:rFonts w:asciiTheme="minorHAnsi" w:hAnsiTheme="minorHAnsi"/>
        </w:rPr>
        <w:t>preserved</w:t>
      </w:r>
    </w:p>
    <w:p w14:paraId="38D64FE3" w14:textId="77777777" w:rsidR="00704BDF" w:rsidRPr="00A15B93" w:rsidRDefault="00704BDF" w:rsidP="009F56C4">
      <w:pPr>
        <w:snapToGrid w:val="0"/>
        <w:spacing w:after="120"/>
        <w:rPr>
          <w:rFonts w:eastAsia="SimSun"/>
          <w:bCs/>
          <w:i/>
          <w:iCs/>
          <w:color w:val="0000FF"/>
          <w:sz w:val="20"/>
          <w:lang w:val="en-US" w:eastAsia="zh-CN"/>
        </w:rPr>
      </w:pPr>
    </w:p>
    <w:p w14:paraId="10C39607" w14:textId="77777777" w:rsidR="00704BDF" w:rsidRPr="008D0BEB" w:rsidRDefault="00704BDF" w:rsidP="00704BDF">
      <w:pPr>
        <w:snapToGrid w:val="0"/>
        <w:spacing w:line="300" w:lineRule="auto"/>
        <w:rPr>
          <w:rFonts w:asciiTheme="minorHAnsi" w:eastAsia="MS PGothic" w:hAnsiTheme="minorHAnsi"/>
          <w:b/>
          <w:bCs/>
          <w:color w:val="000000"/>
          <w:sz w:val="22"/>
          <w:szCs w:val="22"/>
          <w:lang w:val="en-US" w:eastAsia="ko-KR"/>
        </w:rPr>
      </w:pPr>
      <w:r w:rsidRPr="008D0BEB">
        <w:rPr>
          <w:rFonts w:asciiTheme="minorHAnsi" w:eastAsia="MS PGothic" w:hAnsiTheme="minorHAnsi"/>
          <w:b/>
          <w:bCs/>
          <w:color w:val="000000"/>
          <w:sz w:val="22"/>
          <w:szCs w:val="22"/>
          <w:lang w:val="en-US"/>
        </w:rPr>
        <w:t>1. Introduction</w:t>
      </w:r>
    </w:p>
    <w:p w14:paraId="66E58B37" w14:textId="0F1AAD14" w:rsidR="00FB01B9" w:rsidRDefault="005A37F2" w:rsidP="00FB01B9">
      <w:pPr>
        <w:rPr>
          <w:rFonts w:asciiTheme="minorHAnsi" w:hAnsiTheme="minorHAnsi" w:cs="Arial"/>
          <w:sz w:val="22"/>
        </w:rPr>
      </w:pPr>
      <w:r w:rsidRPr="005A37F2">
        <w:rPr>
          <w:rFonts w:asciiTheme="minorHAnsi" w:hAnsiTheme="minorHAnsi" w:cs="Arial"/>
          <w:sz w:val="22"/>
        </w:rPr>
        <w:t xml:space="preserve">Volatile Organic Compounds (VOC) have harmful effects on </w:t>
      </w:r>
      <w:r w:rsidR="004C6BE6" w:rsidRPr="009B1E82">
        <w:rPr>
          <w:rFonts w:asciiTheme="minorHAnsi" w:hAnsiTheme="minorHAnsi" w:cs="Arial"/>
          <w:sz w:val="22"/>
        </w:rPr>
        <w:t xml:space="preserve">both </w:t>
      </w:r>
      <w:r w:rsidRPr="009B1E82">
        <w:rPr>
          <w:rFonts w:asciiTheme="minorHAnsi" w:hAnsiTheme="minorHAnsi" w:cs="Arial"/>
          <w:sz w:val="22"/>
        </w:rPr>
        <w:t>e</w:t>
      </w:r>
      <w:r w:rsidRPr="005A37F2">
        <w:rPr>
          <w:rFonts w:asciiTheme="minorHAnsi" w:hAnsiTheme="minorHAnsi" w:cs="Arial"/>
          <w:sz w:val="22"/>
        </w:rPr>
        <w:t>nvironment</w:t>
      </w:r>
      <w:r w:rsidR="004C6BE6">
        <w:rPr>
          <w:rFonts w:asciiTheme="minorHAnsi" w:hAnsiTheme="minorHAnsi" w:cs="Arial"/>
          <w:sz w:val="22"/>
        </w:rPr>
        <w:t>,</w:t>
      </w:r>
      <w:r w:rsidRPr="005A37F2">
        <w:rPr>
          <w:rFonts w:asciiTheme="minorHAnsi" w:hAnsiTheme="minorHAnsi" w:cs="Arial"/>
          <w:sz w:val="22"/>
        </w:rPr>
        <w:t xml:space="preserve"> through their global warming contribution</w:t>
      </w:r>
      <w:r w:rsidR="004C6BE6">
        <w:rPr>
          <w:rFonts w:asciiTheme="minorHAnsi" w:hAnsiTheme="minorHAnsi" w:cs="Arial"/>
          <w:sz w:val="22"/>
        </w:rPr>
        <w:t>,</w:t>
      </w:r>
      <w:r w:rsidR="004C4142">
        <w:rPr>
          <w:rFonts w:asciiTheme="minorHAnsi" w:hAnsiTheme="minorHAnsi" w:cs="Arial"/>
          <w:sz w:val="22"/>
        </w:rPr>
        <w:t xml:space="preserve"> and </w:t>
      </w:r>
      <w:r>
        <w:rPr>
          <w:rFonts w:asciiTheme="minorHAnsi" w:hAnsiTheme="minorHAnsi" w:cs="Arial"/>
          <w:sz w:val="22"/>
        </w:rPr>
        <w:t>human health</w:t>
      </w:r>
      <w:r w:rsidRPr="005A37F2">
        <w:rPr>
          <w:rFonts w:asciiTheme="minorHAnsi" w:hAnsiTheme="minorHAnsi" w:cs="Arial"/>
          <w:sz w:val="22"/>
        </w:rPr>
        <w:t>.</w:t>
      </w:r>
      <w:r w:rsidR="00C61E99">
        <w:rPr>
          <w:rFonts w:asciiTheme="minorHAnsi" w:hAnsiTheme="minorHAnsi" w:cs="Arial"/>
          <w:sz w:val="22"/>
        </w:rPr>
        <w:t xml:space="preserve"> </w:t>
      </w:r>
      <w:r w:rsidRPr="005A37F2">
        <w:rPr>
          <w:rFonts w:asciiTheme="minorHAnsi" w:hAnsiTheme="minorHAnsi" w:cs="Arial"/>
          <w:sz w:val="22"/>
        </w:rPr>
        <w:t>Several kinds of treatm</w:t>
      </w:r>
      <w:r w:rsidRPr="009B1E82">
        <w:rPr>
          <w:rFonts w:asciiTheme="minorHAnsi" w:hAnsiTheme="minorHAnsi" w:cs="Arial"/>
          <w:sz w:val="22"/>
        </w:rPr>
        <w:t>ent</w:t>
      </w:r>
      <w:r w:rsidR="004C6BE6" w:rsidRPr="009B1E82">
        <w:rPr>
          <w:rFonts w:asciiTheme="minorHAnsi" w:hAnsiTheme="minorHAnsi" w:cs="Arial"/>
          <w:sz w:val="22"/>
        </w:rPr>
        <w:t>s</w:t>
      </w:r>
      <w:r w:rsidRPr="005A37F2">
        <w:rPr>
          <w:rFonts w:asciiTheme="minorHAnsi" w:hAnsiTheme="minorHAnsi" w:cs="Arial"/>
          <w:sz w:val="22"/>
        </w:rPr>
        <w:t xml:space="preserve"> are possible</w:t>
      </w:r>
      <w:r w:rsidR="004C6BE6">
        <w:rPr>
          <w:rFonts w:asciiTheme="minorHAnsi" w:hAnsiTheme="minorHAnsi" w:cs="Arial"/>
          <w:sz w:val="22"/>
        </w:rPr>
        <w:t xml:space="preserve"> </w:t>
      </w:r>
      <w:r w:rsidRPr="005A37F2">
        <w:rPr>
          <w:rFonts w:asciiTheme="minorHAnsi" w:hAnsiTheme="minorHAnsi" w:cs="Arial"/>
          <w:sz w:val="22"/>
        </w:rPr>
        <w:t>to remove VOC from air</w:t>
      </w:r>
      <w:r w:rsidR="004C6BE6" w:rsidRPr="00752BA5">
        <w:rPr>
          <w:rFonts w:asciiTheme="minorHAnsi" w:hAnsiTheme="minorHAnsi" w:cs="Arial"/>
          <w:sz w:val="22"/>
        </w:rPr>
        <w:t>,</w:t>
      </w:r>
      <w:r w:rsidRPr="005A37F2">
        <w:rPr>
          <w:rFonts w:asciiTheme="minorHAnsi" w:hAnsiTheme="minorHAnsi" w:cs="Arial"/>
          <w:sz w:val="22"/>
        </w:rPr>
        <w:t xml:space="preserve"> including adsorption, thermal and catalytic oxidations, absorption and biological processes such as biofilters. Adsorption and oxidation </w:t>
      </w:r>
      <w:r w:rsidR="004C6BE6" w:rsidRPr="009B1E82">
        <w:rPr>
          <w:rFonts w:asciiTheme="minorHAnsi" w:hAnsiTheme="minorHAnsi" w:cs="Arial"/>
          <w:sz w:val="22"/>
        </w:rPr>
        <w:t xml:space="preserve">can </w:t>
      </w:r>
      <w:r w:rsidRPr="005A37F2">
        <w:rPr>
          <w:rFonts w:asciiTheme="minorHAnsi" w:hAnsiTheme="minorHAnsi" w:cs="Arial"/>
          <w:sz w:val="22"/>
        </w:rPr>
        <w:t>be very expensive and energy-consuming technologies for large flow rates with low concentrations in VOC</w:t>
      </w:r>
      <w:r w:rsidR="00C61E99">
        <w:rPr>
          <w:rFonts w:asciiTheme="minorHAnsi" w:hAnsiTheme="minorHAnsi" w:cs="Arial"/>
          <w:sz w:val="22"/>
        </w:rPr>
        <w:t>, w</w:t>
      </w:r>
      <w:r w:rsidRPr="005A37F2">
        <w:rPr>
          <w:rFonts w:asciiTheme="minorHAnsi" w:hAnsiTheme="minorHAnsi" w:cs="Arial"/>
          <w:sz w:val="22"/>
        </w:rPr>
        <w:t xml:space="preserve">hereas biological processes present low operating costs and </w:t>
      </w:r>
      <w:r w:rsidRPr="009B1E82">
        <w:rPr>
          <w:rFonts w:asciiTheme="minorHAnsi" w:hAnsiTheme="minorHAnsi" w:cs="Arial"/>
          <w:sz w:val="22"/>
        </w:rPr>
        <w:t xml:space="preserve">are adapted to </w:t>
      </w:r>
      <w:r w:rsidR="004C6BE6" w:rsidRPr="009B1E82">
        <w:rPr>
          <w:rFonts w:asciiTheme="minorHAnsi" w:hAnsiTheme="minorHAnsi" w:cs="Arial"/>
          <w:sz w:val="22"/>
        </w:rPr>
        <w:t xml:space="preserve">the treatment of </w:t>
      </w:r>
      <w:r w:rsidRPr="009B1E82">
        <w:rPr>
          <w:rFonts w:asciiTheme="minorHAnsi" w:hAnsiTheme="minorHAnsi" w:cs="Arial"/>
          <w:sz w:val="22"/>
        </w:rPr>
        <w:t>large</w:t>
      </w:r>
      <w:r w:rsidR="004C6BE6" w:rsidRPr="009B1E82">
        <w:rPr>
          <w:rFonts w:asciiTheme="minorHAnsi" w:hAnsiTheme="minorHAnsi" w:cs="Arial"/>
          <w:color w:val="FF0000"/>
          <w:sz w:val="22"/>
        </w:rPr>
        <w:t xml:space="preserve"> </w:t>
      </w:r>
      <w:r w:rsidRPr="005A37F2">
        <w:rPr>
          <w:rFonts w:asciiTheme="minorHAnsi" w:hAnsiTheme="minorHAnsi" w:cs="Arial"/>
          <w:sz w:val="22"/>
        </w:rPr>
        <w:t xml:space="preserve">VOC flow rates at low concentrations; </w:t>
      </w:r>
      <w:r w:rsidR="00831977">
        <w:rPr>
          <w:rFonts w:asciiTheme="minorHAnsi" w:hAnsiTheme="minorHAnsi" w:cs="Arial"/>
          <w:sz w:val="22"/>
        </w:rPr>
        <w:t xml:space="preserve">but </w:t>
      </w:r>
      <w:r w:rsidR="00C61E99">
        <w:rPr>
          <w:rFonts w:asciiTheme="minorHAnsi" w:hAnsiTheme="minorHAnsi" w:cs="Arial"/>
          <w:sz w:val="22"/>
        </w:rPr>
        <w:t>these latter</w:t>
      </w:r>
      <w:r w:rsidR="00C61E99" w:rsidRPr="005A37F2">
        <w:rPr>
          <w:rFonts w:asciiTheme="minorHAnsi" w:hAnsiTheme="minorHAnsi" w:cs="Arial"/>
          <w:sz w:val="22"/>
        </w:rPr>
        <w:t xml:space="preserve"> </w:t>
      </w:r>
      <w:r w:rsidRPr="005A37F2">
        <w:rPr>
          <w:rFonts w:asciiTheme="minorHAnsi" w:hAnsiTheme="minorHAnsi" w:cs="Arial"/>
          <w:sz w:val="22"/>
        </w:rPr>
        <w:t xml:space="preserve">are mainly suitable for water-soluble compounds removal </w:t>
      </w:r>
      <w:r w:rsidR="00640C40" w:rsidRPr="005A37F2">
        <w:rPr>
          <w:rFonts w:asciiTheme="minorHAnsi" w:hAnsiTheme="minorHAnsi" w:cs="Arial"/>
          <w:sz w:val="22"/>
        </w:rPr>
        <w:fldChar w:fldCharType="begin"/>
      </w:r>
      <w:r w:rsidR="00337A4C">
        <w:rPr>
          <w:rFonts w:asciiTheme="minorHAnsi" w:hAnsiTheme="minorHAnsi" w:cs="Arial"/>
          <w:sz w:val="22"/>
        </w:rPr>
        <w:instrText xml:space="preserve"> ADDIN ZOTERO_ITEM CSL_CITATION {"citationID":"mYBWckEk","properties":{"formattedCitation":"[1]","plainCitation":"[1]","noteIndex":0},"citationItems":[{"id":19,"uris":["http://zotero.org/users/3766341/items/AF8WPKE2"],"uri":["http://zotero.org/users/3766341/items/AF8WPKE2"],"itemData":{"id":19,"type":"article-journal","title":"COV (composés organiques volatils)","container-title":"Techniques de l’Ingénieur","page":"1-10","volume":"G1","issue":"835","source":"Google Scholar","author":[{"family":"Le Cloirec","given":"Pierre"}],"issued":{"date-parts":[["2004"]]}}}],"schema":"https://github.com/citation-style-language/schema/raw/master/csl-citation.json"} </w:instrText>
      </w:r>
      <w:r w:rsidR="00640C40" w:rsidRPr="005A37F2">
        <w:rPr>
          <w:rFonts w:asciiTheme="minorHAnsi" w:hAnsiTheme="minorHAnsi" w:cs="Arial"/>
          <w:sz w:val="22"/>
        </w:rPr>
        <w:fldChar w:fldCharType="separate"/>
      </w:r>
      <w:r w:rsidR="00337A4C" w:rsidRPr="00337A4C">
        <w:rPr>
          <w:rFonts w:ascii="Calibri" w:hAnsi="Calibri"/>
          <w:sz w:val="22"/>
        </w:rPr>
        <w:t>[1]</w:t>
      </w:r>
      <w:r w:rsidR="00640C40" w:rsidRPr="005A37F2">
        <w:rPr>
          <w:rFonts w:asciiTheme="minorHAnsi" w:hAnsiTheme="minorHAnsi" w:cs="Arial"/>
          <w:sz w:val="22"/>
        </w:rPr>
        <w:fldChar w:fldCharType="end"/>
      </w:r>
      <w:r w:rsidRPr="005A37F2">
        <w:rPr>
          <w:rFonts w:asciiTheme="minorHAnsi" w:hAnsiTheme="minorHAnsi" w:cs="Arial"/>
          <w:sz w:val="22"/>
        </w:rPr>
        <w:t xml:space="preserve">. For hydrophobic VOC, absorption in a non-aqueous phase (NAP) is possible </w:t>
      </w:r>
      <w:r w:rsidR="00640C40">
        <w:rPr>
          <w:rFonts w:asciiTheme="minorHAnsi" w:hAnsiTheme="minorHAnsi" w:cs="Arial"/>
          <w:sz w:val="22"/>
        </w:rPr>
        <w:fldChar w:fldCharType="begin"/>
      </w:r>
      <w:r w:rsidR="00212F8E">
        <w:rPr>
          <w:rFonts w:asciiTheme="minorHAnsi" w:hAnsiTheme="minorHAnsi" w:cs="Arial"/>
          <w:sz w:val="22"/>
        </w:rPr>
        <w:instrText xml:space="preserve"> ADDIN ZOTERO_ITEM CSL_CITATION {"citationID":"FTR2eFif","properties":{"formattedCitation":"[2]","plainCitation":"[2]","noteIndex":0},"citationItems":[{"id":42,"uris":["http://zotero.org/users/3766341/items/5MFW22WJ"],"uri":["http://zotero.org/users/3766341/items/5MFW22WJ"],"itemData":{"id":42,"type":"article-journal","title":"A new efficient absorption liquid to treat exhaust air loaded with toluene","container-title":"Chemical Engineering Journal","page":"225-231","volume":"115","issue":"3","source":"CrossRef","ISSN":"13858947","language":"en","author":[{"family":"Heymes","given":"Frédéric"},{"family":"Manno-Demoustier","given":"Peggy"},{"family":"Charbit","given":"Françoise"},{"family":"Fanlo","given":"Jean L."},{"family":"Moulin","given":"Philippe"}],"issued":{"date-parts":[["2006",1]]}}}],"schema":"https://github.com/citation-style-language/schema/raw/master/csl-citation.json"} </w:instrText>
      </w:r>
      <w:r w:rsidR="00640C40">
        <w:rPr>
          <w:rFonts w:asciiTheme="minorHAnsi" w:hAnsiTheme="minorHAnsi" w:cs="Arial"/>
          <w:sz w:val="22"/>
        </w:rPr>
        <w:fldChar w:fldCharType="separate"/>
      </w:r>
      <w:r w:rsidR="00212F8E" w:rsidRPr="00212F8E">
        <w:rPr>
          <w:rFonts w:ascii="Calibri" w:hAnsi="Calibri"/>
          <w:sz w:val="22"/>
        </w:rPr>
        <w:t>[2]</w:t>
      </w:r>
      <w:r w:rsidR="00640C40">
        <w:rPr>
          <w:rFonts w:asciiTheme="minorHAnsi" w:hAnsiTheme="minorHAnsi" w:cs="Arial"/>
          <w:sz w:val="22"/>
        </w:rPr>
        <w:fldChar w:fldCharType="end"/>
      </w:r>
      <w:r w:rsidRPr="005A37F2">
        <w:rPr>
          <w:rFonts w:asciiTheme="minorHAnsi" w:hAnsiTheme="minorHAnsi" w:cs="Arial"/>
          <w:sz w:val="22"/>
        </w:rPr>
        <w:t xml:space="preserve">. </w:t>
      </w:r>
      <w:r w:rsidR="00C61E99">
        <w:rPr>
          <w:rFonts w:asciiTheme="minorHAnsi" w:hAnsiTheme="minorHAnsi" w:cs="Arial"/>
          <w:sz w:val="22"/>
        </w:rPr>
        <w:t xml:space="preserve">Nevertheless, </w:t>
      </w:r>
      <w:r w:rsidR="004C6BE6" w:rsidRPr="009B1E82">
        <w:rPr>
          <w:rFonts w:asciiTheme="minorHAnsi" w:hAnsiTheme="minorHAnsi" w:cs="Arial"/>
          <w:sz w:val="22"/>
        </w:rPr>
        <w:t xml:space="preserve">this NAP must be regenerated </w:t>
      </w:r>
      <w:r w:rsidRPr="005A37F2">
        <w:rPr>
          <w:rFonts w:asciiTheme="minorHAnsi" w:hAnsiTheme="minorHAnsi" w:cs="Arial"/>
          <w:sz w:val="22"/>
        </w:rPr>
        <w:t xml:space="preserve">to reduce the operating cost of the installation. Regeneration methods, such as classic distillation or stripping </w:t>
      </w:r>
      <w:r w:rsidR="007C06BD">
        <w:rPr>
          <w:rFonts w:asciiTheme="minorHAnsi" w:hAnsiTheme="minorHAnsi" w:cs="Arial"/>
          <w:sz w:val="22"/>
        </w:rPr>
        <w:t>at</w:t>
      </w:r>
      <w:r w:rsidR="007C06BD" w:rsidRPr="005A37F2">
        <w:rPr>
          <w:rFonts w:asciiTheme="minorHAnsi" w:hAnsiTheme="minorHAnsi" w:cs="Arial"/>
          <w:sz w:val="22"/>
        </w:rPr>
        <w:t xml:space="preserve"> </w:t>
      </w:r>
      <w:r w:rsidRPr="005A37F2">
        <w:rPr>
          <w:rFonts w:asciiTheme="minorHAnsi" w:hAnsiTheme="minorHAnsi" w:cs="Arial"/>
          <w:sz w:val="22"/>
        </w:rPr>
        <w:t>hi</w:t>
      </w:r>
      <w:r w:rsidR="004C6BE6">
        <w:rPr>
          <w:rFonts w:asciiTheme="minorHAnsi" w:hAnsiTheme="minorHAnsi" w:cs="Arial"/>
          <w:sz w:val="22"/>
        </w:rPr>
        <w:t>gh temperature and low pressure</w:t>
      </w:r>
      <w:r w:rsidRPr="005A37F2">
        <w:rPr>
          <w:rFonts w:asciiTheme="minorHAnsi" w:hAnsiTheme="minorHAnsi" w:cs="Arial"/>
          <w:sz w:val="22"/>
        </w:rPr>
        <w:t xml:space="preserve"> can be applied, </w:t>
      </w:r>
      <w:r w:rsidR="004C4142">
        <w:rPr>
          <w:rFonts w:asciiTheme="minorHAnsi" w:hAnsiTheme="minorHAnsi" w:cs="Arial"/>
          <w:sz w:val="22"/>
        </w:rPr>
        <w:t xml:space="preserve">but </w:t>
      </w:r>
      <w:r w:rsidR="008E59B7" w:rsidRPr="009B1E82">
        <w:rPr>
          <w:rFonts w:asciiTheme="minorHAnsi" w:hAnsiTheme="minorHAnsi" w:cs="Arial"/>
          <w:sz w:val="22"/>
        </w:rPr>
        <w:t xml:space="preserve">they </w:t>
      </w:r>
      <w:r w:rsidRPr="009B1E82">
        <w:rPr>
          <w:rFonts w:asciiTheme="minorHAnsi" w:hAnsiTheme="minorHAnsi" w:cs="Arial"/>
          <w:sz w:val="22"/>
        </w:rPr>
        <w:t>a</w:t>
      </w:r>
      <w:r w:rsidRPr="005A37F2">
        <w:rPr>
          <w:rFonts w:asciiTheme="minorHAnsi" w:hAnsiTheme="minorHAnsi" w:cs="Arial"/>
          <w:sz w:val="22"/>
        </w:rPr>
        <w:t>re energy-consuming</w:t>
      </w:r>
      <w:r w:rsidR="00DE4646">
        <w:rPr>
          <w:rFonts w:asciiTheme="minorHAnsi" w:hAnsiTheme="minorHAnsi" w:cs="Arial"/>
          <w:sz w:val="22"/>
        </w:rPr>
        <w:t xml:space="preserve">. </w:t>
      </w:r>
      <w:r w:rsidRPr="005A37F2">
        <w:rPr>
          <w:rFonts w:asciiTheme="minorHAnsi" w:hAnsiTheme="minorHAnsi" w:cs="Arial"/>
          <w:sz w:val="22"/>
        </w:rPr>
        <w:t xml:space="preserve"> </w:t>
      </w:r>
      <w:r w:rsidR="00DE4646">
        <w:rPr>
          <w:rFonts w:asciiTheme="minorHAnsi" w:hAnsiTheme="minorHAnsi" w:cs="Arial"/>
          <w:sz w:val="22"/>
        </w:rPr>
        <w:t>P</w:t>
      </w:r>
      <w:r w:rsidR="00C61E99">
        <w:rPr>
          <w:rFonts w:asciiTheme="minorHAnsi" w:hAnsiTheme="minorHAnsi" w:cs="Arial"/>
          <w:sz w:val="22"/>
        </w:rPr>
        <w:t>erforming a biological regeneration in</w:t>
      </w:r>
      <w:r w:rsidRPr="005A37F2">
        <w:rPr>
          <w:rFonts w:asciiTheme="minorHAnsi" w:hAnsiTheme="minorHAnsi" w:cs="Arial"/>
          <w:sz w:val="22"/>
        </w:rPr>
        <w:t xml:space="preserve"> a Two-</w:t>
      </w:r>
      <w:r w:rsidR="00C61E99">
        <w:rPr>
          <w:rFonts w:asciiTheme="minorHAnsi" w:hAnsiTheme="minorHAnsi" w:cs="Arial"/>
          <w:sz w:val="22"/>
        </w:rPr>
        <w:t xml:space="preserve">Phase </w:t>
      </w:r>
      <w:r w:rsidRPr="005A37F2">
        <w:rPr>
          <w:rFonts w:asciiTheme="minorHAnsi" w:hAnsiTheme="minorHAnsi" w:cs="Arial"/>
          <w:sz w:val="22"/>
        </w:rPr>
        <w:t>Partitioning Bioreactor (TPPB), a multiphasic bioreactor containing microorganisms able to degrade</w:t>
      </w:r>
      <w:r w:rsidR="007C06BD">
        <w:rPr>
          <w:rFonts w:asciiTheme="minorHAnsi" w:hAnsiTheme="minorHAnsi" w:cs="Arial"/>
          <w:sz w:val="22"/>
        </w:rPr>
        <w:t xml:space="preserve"> the</w:t>
      </w:r>
      <w:r w:rsidRPr="005A37F2">
        <w:rPr>
          <w:rFonts w:asciiTheme="minorHAnsi" w:hAnsiTheme="minorHAnsi" w:cs="Arial"/>
          <w:sz w:val="22"/>
        </w:rPr>
        <w:t xml:space="preserve"> absorbed VOC </w:t>
      </w:r>
      <w:r w:rsidR="00640C40" w:rsidRPr="005A37F2">
        <w:rPr>
          <w:rFonts w:asciiTheme="minorHAnsi" w:hAnsiTheme="minorHAnsi" w:cs="Arial"/>
          <w:sz w:val="22"/>
        </w:rPr>
        <w:fldChar w:fldCharType="begin"/>
      </w:r>
      <w:r w:rsidR="004552A7">
        <w:rPr>
          <w:rFonts w:asciiTheme="minorHAnsi" w:hAnsiTheme="minorHAnsi" w:cs="Arial"/>
          <w:sz w:val="22"/>
        </w:rPr>
        <w:instrText xml:space="preserve"> ADDIN ZOTERO_ITEM CSL_CITATION {"citationID":"vxZvmAdl","properties":{"formattedCitation":"[3]","plainCitation":"[3]","noteIndex":0},"citationItems":[{"id":552,"uris":["http://zotero.org/users/3766341/items/TPBB9P76"],"uri":["http://zotero.org/users/3766341/items/TPBB9P76"],"itemData":{"id":552,"type":"article-journal","title":"Toluene degradation by a water/silicone oil mixture for the design of Two Phase Partitioning Bioreactors","container-title":"Chinese Journal of Chemical Engineering","source":"ScienceDirect","abstract":"Toluene degradation performances were studied in a 10 L Two-Phase Partitioning Bioreactor (TPPB). The liquid phase consisted of a mixture of water and PDMS 50 (PolyDiMethylSiloxane, i.e. silicone oil, viscosity of 46 mPa·s) in the volume ratio of 75%/25%. Two series of experiments were carried out: in the first, the reactor was sequentially supplied with toluene whereas in the second, toluene was continuously supplied. Activated sludge from the wastewater treatment plant of Beaurade (Rennes, France) was used at an initial concentration of 0.5 dry mass g· (mixture L)− 1. The Elimination Capacity (EC) was investigated as well as the change in biomass concentration over time. Toluene biodegradation was very efficient (Removal Efficiency, RE = 100%) for toluene flows ranging from 0.2 to 1.2 ml· h− 1, corresponding to elimination capacities of up to 104 g·m− 3·h− 1. For a toluene flow of 1.2 ml· h− 1, the biomass concentration measured at the end of the experiment was 4.7 dry mass g· (mixture L)− 1. The oxygen concentration in the liquid phase was clearly not a limiting factor in these operating conditions. Based on these results, an extrapolation leading to the design of an large-scale pilot TPPB can now be considered to study toluene degradation performances in industrial conditions.","URL":"http://www.sciencedirect.com/science/article/pii/S1004954116309156","DOI":"10.1016/j.cjche.2017.01.010","ISSN":"1004-9541","journalAbbreviation":"Chinese Journal of Chemical Engineering","author":[{"family":"Guillerm","given":"Maxime"},{"family":"Couvert","given":"Annabelle"},{"family":"Amrane","given":"Abdeltif"},{"family":"Norrant","given":"Edith"},{"family":"Breton","given":"Audrey"},{"family":"Dumont","given":"Éric"}],"issued":{"date-parts":[["2017"]]},"accessed":{"date-parts":[["2017",4,18]]}}}],"schema":"https://github.com/citation-style-language/schema/raw/master/csl-citation.json"} </w:instrText>
      </w:r>
      <w:r w:rsidR="00640C40" w:rsidRPr="005A37F2">
        <w:rPr>
          <w:rFonts w:asciiTheme="minorHAnsi" w:hAnsiTheme="minorHAnsi" w:cs="Arial"/>
          <w:sz w:val="22"/>
        </w:rPr>
        <w:fldChar w:fldCharType="separate"/>
      </w:r>
      <w:r w:rsidR="004552A7" w:rsidRPr="004552A7">
        <w:rPr>
          <w:rFonts w:ascii="Calibri" w:hAnsi="Calibri"/>
          <w:sz w:val="22"/>
        </w:rPr>
        <w:t>[3]</w:t>
      </w:r>
      <w:r w:rsidR="00640C40" w:rsidRPr="005A37F2">
        <w:rPr>
          <w:rFonts w:asciiTheme="minorHAnsi" w:hAnsiTheme="minorHAnsi" w:cs="Arial"/>
          <w:sz w:val="22"/>
        </w:rPr>
        <w:fldChar w:fldCharType="end"/>
      </w:r>
      <w:r w:rsidR="00C61E99">
        <w:rPr>
          <w:rFonts w:asciiTheme="minorHAnsi" w:hAnsiTheme="minorHAnsi" w:cs="Arial"/>
          <w:sz w:val="22"/>
        </w:rPr>
        <w:t xml:space="preserve"> </w:t>
      </w:r>
      <w:r w:rsidR="008E59B7" w:rsidRPr="009B1E82">
        <w:rPr>
          <w:rFonts w:asciiTheme="minorHAnsi" w:hAnsiTheme="minorHAnsi" w:cs="Arial"/>
          <w:sz w:val="22"/>
        </w:rPr>
        <w:t>would be</w:t>
      </w:r>
      <w:r w:rsidR="00DE4646" w:rsidRPr="009B1E82">
        <w:rPr>
          <w:rFonts w:asciiTheme="minorHAnsi" w:hAnsiTheme="minorHAnsi" w:cs="Arial"/>
          <w:sz w:val="22"/>
        </w:rPr>
        <w:t xml:space="preserve"> much </w:t>
      </w:r>
      <w:r w:rsidR="008E59B7" w:rsidRPr="009B1E82">
        <w:rPr>
          <w:rFonts w:asciiTheme="minorHAnsi" w:hAnsiTheme="minorHAnsi" w:cs="Arial"/>
          <w:sz w:val="22"/>
        </w:rPr>
        <w:t>cheaper</w:t>
      </w:r>
      <w:r w:rsidR="00DE4646" w:rsidRPr="009B1E82">
        <w:rPr>
          <w:rFonts w:asciiTheme="minorHAnsi" w:hAnsiTheme="minorHAnsi" w:cs="Arial"/>
          <w:sz w:val="22"/>
        </w:rPr>
        <w:t xml:space="preserve"> </w:t>
      </w:r>
      <w:r w:rsidR="00DE4646">
        <w:rPr>
          <w:rFonts w:asciiTheme="minorHAnsi" w:hAnsiTheme="minorHAnsi" w:cs="Arial"/>
          <w:sz w:val="22"/>
        </w:rPr>
        <w:t>and more eco-friendly</w:t>
      </w:r>
      <w:r w:rsidRPr="005A37F2">
        <w:rPr>
          <w:rFonts w:asciiTheme="minorHAnsi" w:hAnsiTheme="minorHAnsi" w:cs="Arial"/>
          <w:sz w:val="22"/>
        </w:rPr>
        <w:t xml:space="preserve">. The process studied in this work </w:t>
      </w:r>
      <w:r w:rsidR="00C61E99">
        <w:rPr>
          <w:rFonts w:asciiTheme="minorHAnsi" w:hAnsiTheme="minorHAnsi" w:cs="Arial"/>
          <w:sz w:val="22"/>
        </w:rPr>
        <w:t xml:space="preserve">consists </w:t>
      </w:r>
      <w:r w:rsidR="00831977">
        <w:rPr>
          <w:rFonts w:asciiTheme="minorHAnsi" w:hAnsiTheme="minorHAnsi" w:cs="Arial"/>
          <w:sz w:val="22"/>
        </w:rPr>
        <w:t>of</w:t>
      </w:r>
      <w:r w:rsidR="00831977" w:rsidRPr="009B1E82">
        <w:rPr>
          <w:rFonts w:asciiTheme="minorHAnsi" w:hAnsiTheme="minorHAnsi" w:cs="Arial"/>
          <w:sz w:val="22"/>
        </w:rPr>
        <w:t xml:space="preserve"> </w:t>
      </w:r>
      <w:r w:rsidRPr="009B1E82">
        <w:rPr>
          <w:rFonts w:asciiTheme="minorHAnsi" w:hAnsiTheme="minorHAnsi" w:cs="Arial"/>
          <w:sz w:val="22"/>
        </w:rPr>
        <w:t xml:space="preserve">the combination of </w:t>
      </w:r>
      <w:r w:rsidR="00AD20F4" w:rsidRPr="009B1E82">
        <w:rPr>
          <w:rFonts w:asciiTheme="minorHAnsi" w:hAnsiTheme="minorHAnsi" w:cs="Arial"/>
          <w:sz w:val="22"/>
        </w:rPr>
        <w:t xml:space="preserve">VOC </w:t>
      </w:r>
      <w:r w:rsidRPr="009B1E82">
        <w:rPr>
          <w:rFonts w:asciiTheme="minorHAnsi" w:hAnsiTheme="minorHAnsi" w:cs="Arial"/>
          <w:sz w:val="22"/>
        </w:rPr>
        <w:t xml:space="preserve">absorption in a packed column and biological regeneration of the liquid </w:t>
      </w:r>
      <w:r w:rsidRPr="005A37F2">
        <w:rPr>
          <w:rFonts w:asciiTheme="minorHAnsi" w:hAnsiTheme="minorHAnsi" w:cs="Arial"/>
          <w:sz w:val="22"/>
        </w:rPr>
        <w:t>absorbent</w:t>
      </w:r>
      <w:r w:rsidR="00AD20F4">
        <w:rPr>
          <w:rFonts w:asciiTheme="minorHAnsi" w:hAnsiTheme="minorHAnsi" w:cs="Arial"/>
          <w:sz w:val="22"/>
        </w:rPr>
        <w:t xml:space="preserve"> (NAP)</w:t>
      </w:r>
      <w:r w:rsidR="00752BA5">
        <w:rPr>
          <w:rFonts w:asciiTheme="minorHAnsi" w:hAnsiTheme="minorHAnsi" w:cs="Arial"/>
          <w:sz w:val="22"/>
        </w:rPr>
        <w:t xml:space="preserve"> followed by a separation device</w:t>
      </w:r>
      <w:r>
        <w:rPr>
          <w:rFonts w:asciiTheme="minorHAnsi" w:hAnsiTheme="minorHAnsi" w:cs="Arial"/>
          <w:sz w:val="22"/>
        </w:rPr>
        <w:t xml:space="preserve"> insuring </w:t>
      </w:r>
      <w:r w:rsidR="00383D9D">
        <w:rPr>
          <w:rFonts w:asciiTheme="minorHAnsi" w:hAnsiTheme="minorHAnsi" w:cs="Arial"/>
          <w:sz w:val="22"/>
        </w:rPr>
        <w:t xml:space="preserve">a </w:t>
      </w:r>
      <w:r w:rsidR="00373140">
        <w:rPr>
          <w:rFonts w:asciiTheme="minorHAnsi" w:hAnsiTheme="minorHAnsi" w:cs="Arial"/>
          <w:sz w:val="22"/>
        </w:rPr>
        <w:t>good separation between water, oil and sludge</w:t>
      </w:r>
      <w:r w:rsidRPr="005A37F2">
        <w:rPr>
          <w:rFonts w:asciiTheme="minorHAnsi" w:hAnsiTheme="minorHAnsi" w:cs="Arial"/>
          <w:sz w:val="22"/>
        </w:rPr>
        <w:t xml:space="preserve">. </w:t>
      </w:r>
      <w:r w:rsidR="00383D9D">
        <w:t>Th</w:t>
      </w:r>
      <w:r w:rsidR="00383D9D">
        <w:rPr>
          <w:b/>
          <w:bCs/>
        </w:rPr>
        <w:t xml:space="preserve">rough </w:t>
      </w:r>
      <w:r>
        <w:rPr>
          <w:rFonts w:asciiTheme="minorHAnsi" w:hAnsiTheme="minorHAnsi" w:cs="Arial"/>
          <w:sz w:val="22"/>
        </w:rPr>
        <w:t xml:space="preserve">an industrial partnership, the </w:t>
      </w:r>
      <w:r w:rsidR="00AD20F4">
        <w:rPr>
          <w:rFonts w:asciiTheme="minorHAnsi" w:hAnsiTheme="minorHAnsi" w:cs="Arial"/>
          <w:sz w:val="22"/>
        </w:rPr>
        <w:t>co</w:t>
      </w:r>
      <w:r w:rsidR="00212F8E">
        <w:rPr>
          <w:rFonts w:asciiTheme="minorHAnsi" w:hAnsiTheme="minorHAnsi" w:cs="Arial"/>
          <w:sz w:val="22"/>
        </w:rPr>
        <w:t>mbine</w:t>
      </w:r>
      <w:r w:rsidR="00AD20F4">
        <w:rPr>
          <w:rFonts w:asciiTheme="minorHAnsi" w:hAnsiTheme="minorHAnsi" w:cs="Arial"/>
          <w:sz w:val="22"/>
        </w:rPr>
        <w:t xml:space="preserve">d process was </w:t>
      </w:r>
      <w:r>
        <w:rPr>
          <w:rFonts w:asciiTheme="minorHAnsi" w:hAnsiTheme="minorHAnsi" w:cs="Arial"/>
          <w:sz w:val="22"/>
        </w:rPr>
        <w:t xml:space="preserve">tested on a </w:t>
      </w:r>
      <w:r w:rsidR="009B1E82">
        <w:rPr>
          <w:rFonts w:asciiTheme="minorHAnsi" w:hAnsiTheme="minorHAnsi" w:cs="Arial"/>
          <w:sz w:val="22"/>
        </w:rPr>
        <w:t>realistic</w:t>
      </w:r>
      <w:r w:rsidR="008E59B7" w:rsidRPr="009B1E82">
        <w:rPr>
          <w:rFonts w:asciiTheme="minorHAnsi" w:hAnsiTheme="minorHAnsi" w:cs="Arial"/>
          <w:sz w:val="22"/>
        </w:rPr>
        <w:t xml:space="preserve"> </w:t>
      </w:r>
      <w:r w:rsidRPr="009B1E82">
        <w:rPr>
          <w:rFonts w:asciiTheme="minorHAnsi" w:hAnsiTheme="minorHAnsi" w:cs="Arial"/>
          <w:sz w:val="22"/>
        </w:rPr>
        <w:t>a</w:t>
      </w:r>
      <w:r>
        <w:rPr>
          <w:rFonts w:asciiTheme="minorHAnsi" w:hAnsiTheme="minorHAnsi" w:cs="Arial"/>
          <w:sz w:val="22"/>
        </w:rPr>
        <w:t xml:space="preserve">pplication for the treatment of </w:t>
      </w:r>
      <w:r w:rsidRPr="008E59B7">
        <w:rPr>
          <w:rFonts w:asciiTheme="minorHAnsi" w:hAnsiTheme="minorHAnsi" w:cs="Arial"/>
          <w:strike/>
          <w:sz w:val="22"/>
        </w:rPr>
        <w:t xml:space="preserve">a </w:t>
      </w:r>
      <w:r>
        <w:rPr>
          <w:rFonts w:asciiTheme="minorHAnsi" w:hAnsiTheme="minorHAnsi" w:cs="Arial"/>
          <w:sz w:val="22"/>
        </w:rPr>
        <w:t xml:space="preserve">complex </w:t>
      </w:r>
      <w:r w:rsidRPr="009B1E82">
        <w:rPr>
          <w:rFonts w:asciiTheme="minorHAnsi" w:hAnsiTheme="minorHAnsi" w:cs="Arial"/>
          <w:sz w:val="22"/>
        </w:rPr>
        <w:t xml:space="preserve">mixture of </w:t>
      </w:r>
      <w:r w:rsidR="008E59B7" w:rsidRPr="009B1E82">
        <w:rPr>
          <w:rFonts w:asciiTheme="minorHAnsi" w:hAnsiTheme="minorHAnsi" w:cs="Arial"/>
          <w:sz w:val="22"/>
        </w:rPr>
        <w:t xml:space="preserve">different </w:t>
      </w:r>
      <w:r>
        <w:rPr>
          <w:rFonts w:asciiTheme="minorHAnsi" w:hAnsiTheme="minorHAnsi" w:cs="Arial"/>
          <w:sz w:val="22"/>
        </w:rPr>
        <w:t>VOC</w:t>
      </w:r>
      <w:r w:rsidR="003A4309">
        <w:rPr>
          <w:rFonts w:asciiTheme="minorHAnsi" w:hAnsiTheme="minorHAnsi" w:cs="Arial"/>
          <w:sz w:val="22"/>
        </w:rPr>
        <w:t xml:space="preserve"> </w:t>
      </w:r>
      <w:r w:rsidR="00752BA5">
        <w:rPr>
          <w:rFonts w:asciiTheme="minorHAnsi" w:hAnsiTheme="minorHAnsi" w:cs="Arial"/>
          <w:sz w:val="22"/>
        </w:rPr>
        <w:t>at</w:t>
      </w:r>
      <w:r w:rsidR="003A4309" w:rsidRPr="009B1E82">
        <w:rPr>
          <w:rFonts w:asciiTheme="minorHAnsi" w:hAnsiTheme="minorHAnsi" w:cs="Arial"/>
          <w:sz w:val="22"/>
        </w:rPr>
        <w:t xml:space="preserve"> varying</w:t>
      </w:r>
      <w:r w:rsidR="00AD20F4" w:rsidRPr="009B1E82">
        <w:rPr>
          <w:rFonts w:asciiTheme="minorHAnsi" w:hAnsiTheme="minorHAnsi" w:cs="Arial"/>
          <w:sz w:val="22"/>
        </w:rPr>
        <w:t xml:space="preserve"> inlet</w:t>
      </w:r>
      <w:r w:rsidRPr="009B1E82">
        <w:rPr>
          <w:rFonts w:asciiTheme="minorHAnsi" w:hAnsiTheme="minorHAnsi" w:cs="Arial"/>
          <w:sz w:val="22"/>
        </w:rPr>
        <w:t xml:space="preserve"> </w:t>
      </w:r>
      <w:r>
        <w:rPr>
          <w:rFonts w:asciiTheme="minorHAnsi" w:hAnsiTheme="minorHAnsi" w:cs="Arial"/>
          <w:sz w:val="22"/>
        </w:rPr>
        <w:t>concentration</w:t>
      </w:r>
      <w:r w:rsidR="00AD20F4">
        <w:rPr>
          <w:rFonts w:asciiTheme="minorHAnsi" w:hAnsiTheme="minorHAnsi" w:cs="Arial"/>
          <w:sz w:val="22"/>
        </w:rPr>
        <w:t>s</w:t>
      </w:r>
      <w:r>
        <w:rPr>
          <w:rFonts w:asciiTheme="minorHAnsi" w:hAnsiTheme="minorHAnsi" w:cs="Arial"/>
          <w:sz w:val="22"/>
        </w:rPr>
        <w:t xml:space="preserve">. </w:t>
      </w:r>
    </w:p>
    <w:p w14:paraId="0D6E818E" w14:textId="77777777" w:rsidR="00FB01B9" w:rsidRDefault="00FB01B9" w:rsidP="00FB01B9">
      <w:pPr>
        <w:rPr>
          <w:rFonts w:asciiTheme="minorHAnsi" w:hAnsiTheme="minorHAnsi" w:cs="Arial"/>
          <w:sz w:val="22"/>
        </w:rPr>
      </w:pPr>
    </w:p>
    <w:p w14:paraId="2E95BEE6" w14:textId="77777777" w:rsidR="00704BDF" w:rsidRPr="008D0BEB" w:rsidRDefault="00704BDF" w:rsidP="00C867B1">
      <w:pPr>
        <w:snapToGrid w:val="0"/>
        <w:spacing w:after="120"/>
        <w:rPr>
          <w:rFonts w:asciiTheme="minorHAnsi" w:eastAsia="MS PGothic" w:hAnsiTheme="minorHAnsi"/>
          <w:color w:val="000000"/>
          <w:sz w:val="22"/>
          <w:szCs w:val="22"/>
          <w:lang w:val="en-US"/>
        </w:rPr>
      </w:pPr>
      <w:r w:rsidRPr="008D0BEB">
        <w:rPr>
          <w:rFonts w:asciiTheme="minorHAnsi" w:eastAsia="MS PGothic" w:hAnsiTheme="minorHAnsi"/>
          <w:b/>
          <w:bCs/>
          <w:color w:val="000000"/>
          <w:sz w:val="22"/>
          <w:szCs w:val="22"/>
          <w:lang w:val="en-US"/>
        </w:rPr>
        <w:t>2. Methods</w:t>
      </w:r>
    </w:p>
    <w:p w14:paraId="41C951B3" w14:textId="77777777" w:rsidR="00704BDF" w:rsidRPr="008D0BEB" w:rsidRDefault="00AD20F4" w:rsidP="00704BDF">
      <w:pPr>
        <w:snapToGrid w:val="0"/>
        <w:spacing w:after="120"/>
        <w:rPr>
          <w:rFonts w:asciiTheme="minorHAnsi" w:eastAsia="MS PGothic" w:hAnsiTheme="minorHAnsi"/>
          <w:i/>
          <w:color w:val="000000"/>
          <w:sz w:val="22"/>
          <w:szCs w:val="22"/>
          <w:lang w:val="en-US"/>
        </w:rPr>
      </w:pPr>
      <w:r w:rsidRPr="00FB01B9">
        <w:rPr>
          <w:rFonts w:asciiTheme="minorHAnsi" w:hAnsiTheme="minorHAnsi" w:cs="Arial"/>
          <w:sz w:val="22"/>
        </w:rPr>
        <w:t xml:space="preserve">The inlet gas consisted of a mixture of </w:t>
      </w:r>
      <w:r w:rsidR="00B13D1F" w:rsidRPr="00FB01B9">
        <w:rPr>
          <w:rFonts w:asciiTheme="minorHAnsi" w:hAnsiTheme="minorHAnsi" w:cs="Arial"/>
          <w:sz w:val="22"/>
        </w:rPr>
        <w:t>molecules</w:t>
      </w:r>
      <w:r w:rsidR="00212F8E" w:rsidRPr="00FB01B9">
        <w:rPr>
          <w:rFonts w:asciiTheme="minorHAnsi" w:hAnsiTheme="minorHAnsi" w:cs="Arial"/>
          <w:sz w:val="22"/>
        </w:rPr>
        <w:t xml:space="preserve"> of</w:t>
      </w:r>
      <w:r w:rsidR="00B13D1F" w:rsidRPr="00FB01B9">
        <w:rPr>
          <w:rFonts w:asciiTheme="minorHAnsi" w:hAnsiTheme="minorHAnsi" w:cs="Arial"/>
          <w:sz w:val="22"/>
        </w:rPr>
        <w:t xml:space="preserve"> different chemical natures: alkanes, esters, alcohols, ketones</w:t>
      </w:r>
      <w:r w:rsidR="00B13D1F">
        <w:rPr>
          <w:rFonts w:asciiTheme="minorHAnsi" w:eastAsia="MS PGothic" w:hAnsiTheme="minorHAnsi"/>
          <w:color w:val="000000"/>
          <w:sz w:val="22"/>
          <w:szCs w:val="22"/>
          <w:lang w:val="en-US"/>
        </w:rPr>
        <w:t xml:space="preserve"> and monoaromatic compounds.</w:t>
      </w:r>
      <w:r w:rsidR="00B85B97">
        <w:rPr>
          <w:rFonts w:asciiTheme="minorHAnsi" w:eastAsia="MS PGothic" w:hAnsiTheme="minorHAnsi"/>
          <w:color w:val="000000"/>
          <w:sz w:val="22"/>
          <w:szCs w:val="22"/>
          <w:lang w:val="en-US"/>
        </w:rPr>
        <w:t xml:space="preserve"> The NAP used </w:t>
      </w:r>
      <w:r>
        <w:rPr>
          <w:rFonts w:asciiTheme="minorHAnsi" w:eastAsia="MS PGothic" w:hAnsiTheme="minorHAnsi"/>
          <w:color w:val="000000"/>
          <w:sz w:val="22"/>
          <w:szCs w:val="22"/>
          <w:lang w:val="en-US"/>
        </w:rPr>
        <w:t xml:space="preserve">was </w:t>
      </w:r>
      <w:r w:rsidR="00B85B97">
        <w:rPr>
          <w:rFonts w:asciiTheme="minorHAnsi" w:eastAsia="MS PGothic" w:hAnsiTheme="minorHAnsi"/>
          <w:color w:val="000000"/>
          <w:sz w:val="22"/>
          <w:szCs w:val="22"/>
          <w:lang w:val="en-US"/>
        </w:rPr>
        <w:t>silicone oil</w:t>
      </w:r>
      <w:r w:rsidR="007C06BD">
        <w:rPr>
          <w:rFonts w:asciiTheme="minorHAnsi" w:eastAsia="MS PGothic" w:hAnsiTheme="minorHAnsi"/>
          <w:color w:val="000000"/>
          <w:sz w:val="22"/>
          <w:szCs w:val="22"/>
          <w:lang w:val="en-US"/>
        </w:rPr>
        <w:t>,</w:t>
      </w:r>
      <w:r w:rsidR="00B85B97">
        <w:rPr>
          <w:rFonts w:asciiTheme="minorHAnsi" w:eastAsia="MS PGothic" w:hAnsiTheme="minorHAnsi"/>
          <w:color w:val="000000"/>
          <w:sz w:val="22"/>
          <w:szCs w:val="22"/>
          <w:lang w:val="en-US"/>
        </w:rPr>
        <w:t xml:space="preserve"> </w:t>
      </w:r>
      <w:r w:rsidR="00B85B97">
        <w:rPr>
          <w:rFonts w:asciiTheme="minorHAnsi" w:eastAsia="MS PGothic" w:hAnsiTheme="minorHAnsi"/>
          <w:color w:val="000000"/>
          <w:sz w:val="22"/>
          <w:szCs w:val="22"/>
          <w:lang w:val="en-US"/>
        </w:rPr>
        <w:lastRenderedPageBreak/>
        <w:t>(</w:t>
      </w:r>
      <w:r w:rsidR="009B04B8">
        <w:rPr>
          <w:rFonts w:asciiTheme="minorHAnsi" w:eastAsia="MS PGothic" w:hAnsiTheme="minorHAnsi"/>
          <w:color w:val="000000"/>
          <w:sz w:val="22"/>
          <w:szCs w:val="22"/>
          <w:lang w:val="en-US"/>
        </w:rPr>
        <w:t xml:space="preserve">Polydimethylsiloxane, </w:t>
      </w:r>
      <w:r w:rsidR="00B85B97">
        <w:rPr>
          <w:rFonts w:asciiTheme="minorHAnsi" w:eastAsia="MS PGothic" w:hAnsiTheme="minorHAnsi"/>
          <w:color w:val="000000"/>
          <w:sz w:val="22"/>
          <w:szCs w:val="22"/>
          <w:lang w:val="en-US"/>
        </w:rPr>
        <w:t>PDMS)</w:t>
      </w:r>
      <w:r>
        <w:rPr>
          <w:rFonts w:asciiTheme="minorHAnsi" w:eastAsia="MS PGothic" w:hAnsiTheme="minorHAnsi"/>
          <w:color w:val="000000"/>
          <w:sz w:val="22"/>
          <w:szCs w:val="22"/>
          <w:lang w:val="en-US"/>
        </w:rPr>
        <w:t>,</w:t>
      </w:r>
      <w:r w:rsidR="00B85B97">
        <w:rPr>
          <w:rFonts w:asciiTheme="minorHAnsi" w:eastAsia="MS PGothic" w:hAnsiTheme="minorHAnsi"/>
          <w:color w:val="000000"/>
          <w:sz w:val="22"/>
          <w:szCs w:val="22"/>
          <w:lang w:val="en-US"/>
        </w:rPr>
        <w:t xml:space="preserve"> </w:t>
      </w:r>
      <w:r>
        <w:rPr>
          <w:rFonts w:asciiTheme="minorHAnsi" w:eastAsia="MS PGothic" w:hAnsiTheme="minorHAnsi"/>
          <w:color w:val="000000"/>
          <w:sz w:val="22"/>
          <w:szCs w:val="22"/>
          <w:lang w:val="en-US"/>
        </w:rPr>
        <w:t xml:space="preserve">having </w:t>
      </w:r>
      <w:r w:rsidR="00B85B97">
        <w:rPr>
          <w:rFonts w:asciiTheme="minorHAnsi" w:eastAsia="MS PGothic" w:hAnsiTheme="minorHAnsi"/>
          <w:color w:val="000000"/>
          <w:sz w:val="22"/>
          <w:szCs w:val="22"/>
          <w:lang w:val="en-US"/>
        </w:rPr>
        <w:t xml:space="preserve">a viscosity of 20 mPa.s. The pilot unit </w:t>
      </w:r>
      <w:r>
        <w:rPr>
          <w:rFonts w:asciiTheme="minorHAnsi" w:eastAsia="MS PGothic" w:hAnsiTheme="minorHAnsi"/>
          <w:color w:val="000000"/>
          <w:sz w:val="22"/>
          <w:szCs w:val="22"/>
          <w:lang w:val="en-US"/>
        </w:rPr>
        <w:t>included</w:t>
      </w:r>
      <w:r w:rsidR="00B85B97">
        <w:rPr>
          <w:rFonts w:asciiTheme="minorHAnsi" w:eastAsia="MS PGothic" w:hAnsiTheme="minorHAnsi"/>
          <w:color w:val="000000"/>
          <w:sz w:val="22"/>
          <w:szCs w:val="22"/>
          <w:lang w:val="en-US"/>
        </w:rPr>
        <w:t xml:space="preserve"> a column (diameter 0.15</w:t>
      </w:r>
      <w:r w:rsidR="002A61D8" w:rsidRPr="002A61D8">
        <w:rPr>
          <w:rFonts w:asciiTheme="minorHAnsi" w:eastAsia="MS PGothic" w:hAnsiTheme="minorHAnsi"/>
          <w:color w:val="FF0000"/>
          <w:sz w:val="22"/>
          <w:szCs w:val="22"/>
          <w:lang w:val="en-US"/>
        </w:rPr>
        <w:t xml:space="preserve"> </w:t>
      </w:r>
      <w:r w:rsidR="00B85B97">
        <w:rPr>
          <w:rFonts w:asciiTheme="minorHAnsi" w:eastAsia="MS PGothic" w:hAnsiTheme="minorHAnsi"/>
          <w:color w:val="000000"/>
          <w:sz w:val="22"/>
          <w:szCs w:val="22"/>
          <w:lang w:val="en-US"/>
        </w:rPr>
        <w:t xml:space="preserve">m, height 1.3 m) </w:t>
      </w:r>
      <w:r>
        <w:rPr>
          <w:rFonts w:asciiTheme="minorHAnsi" w:eastAsia="MS PGothic" w:hAnsiTheme="minorHAnsi"/>
          <w:color w:val="000000"/>
          <w:sz w:val="22"/>
          <w:szCs w:val="22"/>
          <w:lang w:val="en-US"/>
        </w:rPr>
        <w:t xml:space="preserve">packed </w:t>
      </w:r>
      <w:r w:rsidR="00B85B97">
        <w:rPr>
          <w:rFonts w:asciiTheme="minorHAnsi" w:eastAsia="MS PGothic" w:hAnsiTheme="minorHAnsi"/>
          <w:color w:val="000000"/>
          <w:sz w:val="22"/>
          <w:szCs w:val="22"/>
          <w:lang w:val="en-US"/>
        </w:rPr>
        <w:t xml:space="preserve">with a </w:t>
      </w:r>
      <w:r>
        <w:rPr>
          <w:rFonts w:asciiTheme="minorHAnsi" w:eastAsia="MS PGothic" w:hAnsiTheme="minorHAnsi"/>
          <w:color w:val="000000"/>
          <w:sz w:val="22"/>
          <w:szCs w:val="22"/>
          <w:lang w:val="en-US"/>
        </w:rPr>
        <w:t xml:space="preserve">random </w:t>
      </w:r>
      <w:r w:rsidR="00B85B97">
        <w:rPr>
          <w:rFonts w:asciiTheme="minorHAnsi" w:eastAsia="MS PGothic" w:hAnsiTheme="minorHAnsi"/>
          <w:color w:val="000000"/>
          <w:sz w:val="22"/>
          <w:szCs w:val="22"/>
          <w:lang w:val="en-US"/>
        </w:rPr>
        <w:t>packing</w:t>
      </w:r>
      <w:r w:rsidR="00212F8E">
        <w:rPr>
          <w:rFonts w:asciiTheme="minorHAnsi" w:eastAsia="MS PGothic" w:hAnsiTheme="minorHAnsi"/>
          <w:color w:val="000000"/>
          <w:sz w:val="22"/>
          <w:szCs w:val="22"/>
          <w:lang w:val="en-US"/>
        </w:rPr>
        <w:t xml:space="preserve"> (IMTP)</w:t>
      </w:r>
      <w:r w:rsidR="00B85B97">
        <w:rPr>
          <w:rFonts w:asciiTheme="minorHAnsi" w:eastAsia="MS PGothic" w:hAnsiTheme="minorHAnsi"/>
          <w:color w:val="000000"/>
          <w:sz w:val="22"/>
          <w:szCs w:val="22"/>
          <w:lang w:val="en-US"/>
        </w:rPr>
        <w:t>, a bioreactor</w:t>
      </w:r>
      <w:r w:rsidR="009F56C4">
        <w:rPr>
          <w:rFonts w:asciiTheme="minorHAnsi" w:eastAsia="MS PGothic" w:hAnsiTheme="minorHAnsi"/>
          <w:color w:val="000000"/>
          <w:sz w:val="22"/>
          <w:szCs w:val="22"/>
          <w:lang w:val="en-US"/>
        </w:rPr>
        <w:t xml:space="preserve"> loaded with waste water plant </w:t>
      </w:r>
      <w:r w:rsidR="001A71CE">
        <w:rPr>
          <w:rFonts w:asciiTheme="minorHAnsi" w:eastAsia="MS PGothic" w:hAnsiTheme="minorHAnsi"/>
          <w:color w:val="000000"/>
          <w:sz w:val="22"/>
          <w:szCs w:val="22"/>
          <w:lang w:val="en-US"/>
        </w:rPr>
        <w:t xml:space="preserve">activated </w:t>
      </w:r>
      <w:r w:rsidR="009F56C4">
        <w:rPr>
          <w:rFonts w:asciiTheme="minorHAnsi" w:eastAsia="MS PGothic" w:hAnsiTheme="minorHAnsi"/>
          <w:color w:val="000000"/>
          <w:sz w:val="22"/>
          <w:szCs w:val="22"/>
          <w:lang w:val="en-US"/>
        </w:rPr>
        <w:t>sludge</w:t>
      </w:r>
      <w:r w:rsidR="00B85B97">
        <w:rPr>
          <w:rFonts w:asciiTheme="minorHAnsi" w:eastAsia="MS PGothic" w:hAnsiTheme="minorHAnsi"/>
          <w:color w:val="000000"/>
          <w:sz w:val="22"/>
          <w:szCs w:val="22"/>
          <w:lang w:val="en-US"/>
        </w:rPr>
        <w:t xml:space="preserve"> </w:t>
      </w:r>
      <w:r w:rsidR="001A71CE">
        <w:rPr>
          <w:rFonts w:asciiTheme="minorHAnsi" w:eastAsia="MS PGothic" w:hAnsiTheme="minorHAnsi"/>
          <w:color w:val="000000"/>
          <w:sz w:val="22"/>
          <w:szCs w:val="22"/>
          <w:lang w:val="en-US"/>
        </w:rPr>
        <w:t>(</w:t>
      </w:r>
      <w:r w:rsidR="00B85B97">
        <w:rPr>
          <w:rFonts w:asciiTheme="minorHAnsi" w:eastAsia="MS PGothic" w:hAnsiTheme="minorHAnsi"/>
          <w:color w:val="000000"/>
          <w:sz w:val="22"/>
          <w:szCs w:val="22"/>
          <w:lang w:val="en-US"/>
        </w:rPr>
        <w:t>total volume of 1</w:t>
      </w:r>
      <w:r w:rsidR="002A61D8" w:rsidRPr="002A61D8">
        <w:rPr>
          <w:rFonts w:asciiTheme="minorHAnsi" w:eastAsia="MS PGothic" w:hAnsiTheme="minorHAnsi"/>
          <w:color w:val="FF0000"/>
          <w:sz w:val="22"/>
          <w:szCs w:val="22"/>
          <w:lang w:val="en-US"/>
        </w:rPr>
        <w:t>.</w:t>
      </w:r>
      <w:r w:rsidR="00B85B97">
        <w:rPr>
          <w:rFonts w:asciiTheme="minorHAnsi" w:eastAsia="MS PGothic" w:hAnsiTheme="minorHAnsi"/>
          <w:color w:val="000000"/>
          <w:sz w:val="22"/>
          <w:szCs w:val="22"/>
          <w:lang w:val="en-US"/>
        </w:rPr>
        <w:t>25 m</w:t>
      </w:r>
      <w:r w:rsidR="00B85B97" w:rsidRPr="00B85B97">
        <w:rPr>
          <w:rFonts w:asciiTheme="minorHAnsi" w:eastAsia="MS PGothic" w:hAnsiTheme="minorHAnsi"/>
          <w:color w:val="000000"/>
          <w:sz w:val="22"/>
          <w:szCs w:val="22"/>
          <w:vertAlign w:val="superscript"/>
          <w:lang w:val="en-US"/>
        </w:rPr>
        <w:t>3</w:t>
      </w:r>
      <w:r w:rsidR="001A71CE">
        <w:rPr>
          <w:rFonts w:asciiTheme="minorHAnsi" w:eastAsia="MS PGothic" w:hAnsiTheme="minorHAnsi"/>
          <w:color w:val="000000"/>
          <w:sz w:val="22"/>
          <w:szCs w:val="22"/>
          <w:lang w:val="en-US"/>
        </w:rPr>
        <w:t>,</w:t>
      </w:r>
      <w:r w:rsidR="00B85B97">
        <w:rPr>
          <w:rFonts w:asciiTheme="minorHAnsi" w:eastAsia="MS PGothic" w:hAnsiTheme="minorHAnsi"/>
          <w:color w:val="000000"/>
          <w:sz w:val="22"/>
          <w:szCs w:val="22"/>
          <w:lang w:val="en-US"/>
        </w:rPr>
        <w:t xml:space="preserve"> with 25% v/v of PDMS), a conical settler and a centrifuge</w:t>
      </w:r>
      <w:r w:rsidR="002C00A7">
        <w:rPr>
          <w:rFonts w:asciiTheme="minorHAnsi" w:eastAsia="MS PGothic" w:hAnsiTheme="minorHAnsi"/>
          <w:color w:val="000000"/>
          <w:sz w:val="22"/>
          <w:szCs w:val="22"/>
          <w:lang w:val="en-US"/>
        </w:rPr>
        <w:t xml:space="preserve"> (16,000 rpm)</w:t>
      </w:r>
      <w:r w:rsidR="00B85B97">
        <w:rPr>
          <w:rFonts w:asciiTheme="minorHAnsi" w:eastAsia="MS PGothic" w:hAnsiTheme="minorHAnsi"/>
          <w:color w:val="000000"/>
          <w:sz w:val="22"/>
          <w:szCs w:val="22"/>
          <w:lang w:val="en-US"/>
        </w:rPr>
        <w:t xml:space="preserve">. </w:t>
      </w:r>
      <w:r w:rsidR="00B13D1F">
        <w:rPr>
          <w:rFonts w:asciiTheme="minorHAnsi" w:eastAsia="MS PGothic" w:hAnsiTheme="minorHAnsi"/>
          <w:color w:val="000000"/>
          <w:sz w:val="22"/>
          <w:szCs w:val="22"/>
          <w:lang w:val="en-US"/>
        </w:rPr>
        <w:t xml:space="preserve">The total VOC concentration </w:t>
      </w:r>
      <w:r w:rsidR="001A71CE">
        <w:rPr>
          <w:rFonts w:asciiTheme="minorHAnsi" w:eastAsia="MS PGothic" w:hAnsiTheme="minorHAnsi"/>
          <w:color w:val="000000"/>
          <w:sz w:val="22"/>
          <w:szCs w:val="22"/>
          <w:lang w:val="en-US"/>
        </w:rPr>
        <w:t xml:space="preserve">was </w:t>
      </w:r>
      <w:r w:rsidR="00B13D1F">
        <w:rPr>
          <w:rFonts w:asciiTheme="minorHAnsi" w:eastAsia="MS PGothic" w:hAnsiTheme="minorHAnsi"/>
          <w:color w:val="000000"/>
          <w:sz w:val="22"/>
          <w:szCs w:val="22"/>
          <w:lang w:val="en-US"/>
        </w:rPr>
        <w:t xml:space="preserve">measured at the inlet and the outlet of the column </w:t>
      </w:r>
      <w:r w:rsidR="001A71CE">
        <w:rPr>
          <w:rFonts w:asciiTheme="minorHAnsi" w:eastAsia="MS PGothic" w:hAnsiTheme="minorHAnsi"/>
          <w:color w:val="000000"/>
          <w:sz w:val="22"/>
          <w:szCs w:val="22"/>
          <w:lang w:val="en-US"/>
        </w:rPr>
        <w:t xml:space="preserve">owing to </w:t>
      </w:r>
      <w:r w:rsidR="00B85B97">
        <w:rPr>
          <w:rFonts w:asciiTheme="minorHAnsi" w:eastAsia="MS PGothic" w:hAnsiTheme="minorHAnsi"/>
          <w:color w:val="000000"/>
          <w:sz w:val="22"/>
          <w:szCs w:val="22"/>
          <w:lang w:val="en-US"/>
        </w:rPr>
        <w:t xml:space="preserve">a PID (Photo-Ionization Detector, IonScience). </w:t>
      </w:r>
      <w:r w:rsidR="009F56C4">
        <w:rPr>
          <w:rFonts w:asciiTheme="minorHAnsi" w:eastAsia="MS PGothic" w:hAnsiTheme="minorHAnsi"/>
          <w:color w:val="000000"/>
          <w:sz w:val="22"/>
          <w:szCs w:val="22"/>
          <w:lang w:val="en-US"/>
        </w:rPr>
        <w:t xml:space="preserve">The overall pilot unit </w:t>
      </w:r>
      <w:r w:rsidR="009B04B8">
        <w:rPr>
          <w:rFonts w:asciiTheme="minorHAnsi" w:eastAsia="MS PGothic" w:hAnsiTheme="minorHAnsi"/>
          <w:color w:val="000000"/>
          <w:sz w:val="22"/>
          <w:szCs w:val="22"/>
          <w:lang w:val="en-US"/>
        </w:rPr>
        <w:t>ra</w:t>
      </w:r>
      <w:r w:rsidR="001A71CE">
        <w:rPr>
          <w:rFonts w:asciiTheme="minorHAnsi" w:eastAsia="MS PGothic" w:hAnsiTheme="minorHAnsi"/>
          <w:color w:val="000000"/>
          <w:sz w:val="22"/>
          <w:szCs w:val="22"/>
          <w:lang w:val="en-US"/>
        </w:rPr>
        <w:t xml:space="preserve">n </w:t>
      </w:r>
      <w:r w:rsidR="008C4316">
        <w:rPr>
          <w:rFonts w:asciiTheme="minorHAnsi" w:eastAsia="MS PGothic" w:hAnsiTheme="minorHAnsi"/>
          <w:color w:val="000000"/>
          <w:sz w:val="22"/>
          <w:szCs w:val="22"/>
          <w:lang w:val="en-US"/>
        </w:rPr>
        <w:t>8 hours a day and 4 days a week.</w:t>
      </w:r>
    </w:p>
    <w:p w14:paraId="63501931" w14:textId="77777777" w:rsidR="00704BDF" w:rsidRPr="008D0BEB" w:rsidRDefault="00704BDF" w:rsidP="00704BDF">
      <w:pPr>
        <w:snapToGrid w:val="0"/>
        <w:spacing w:before="240" w:line="300" w:lineRule="auto"/>
        <w:rPr>
          <w:rFonts w:asciiTheme="minorHAnsi" w:eastAsia="MS PGothic" w:hAnsiTheme="minorHAnsi"/>
          <w:color w:val="000000"/>
          <w:sz w:val="22"/>
          <w:szCs w:val="22"/>
          <w:lang w:val="en-US"/>
        </w:rPr>
      </w:pPr>
      <w:r w:rsidRPr="008D0BEB">
        <w:rPr>
          <w:rFonts w:asciiTheme="minorHAnsi" w:eastAsia="MS PGothic" w:hAnsiTheme="minorHAnsi"/>
          <w:b/>
          <w:bCs/>
          <w:color w:val="000000"/>
          <w:sz w:val="22"/>
          <w:szCs w:val="22"/>
          <w:lang w:val="en-US"/>
        </w:rPr>
        <w:t>3. Results and discussion</w:t>
      </w:r>
    </w:p>
    <w:p w14:paraId="12E34C7D" w14:textId="7D71CD5D" w:rsidR="00704BDF" w:rsidRDefault="008C4316" w:rsidP="00704BDF">
      <w:pPr>
        <w:snapToGrid w:val="0"/>
        <w:spacing w:after="120"/>
        <w:rPr>
          <w:rFonts w:asciiTheme="minorHAnsi" w:eastAsia="MS PGothic" w:hAnsiTheme="minorHAnsi"/>
          <w:color w:val="000000"/>
          <w:sz w:val="22"/>
          <w:szCs w:val="22"/>
          <w:lang w:val="en-US"/>
        </w:rPr>
      </w:pPr>
      <w:r w:rsidRPr="00FB01B9">
        <w:rPr>
          <w:rFonts w:asciiTheme="minorHAnsi" w:hAnsiTheme="minorHAnsi" w:cs="Arial"/>
          <w:sz w:val="22"/>
        </w:rPr>
        <w:t xml:space="preserve">Figure 1 shows </w:t>
      </w:r>
      <w:r w:rsidR="009B04B8" w:rsidRPr="00FB01B9">
        <w:rPr>
          <w:rFonts w:asciiTheme="minorHAnsi" w:hAnsiTheme="minorHAnsi" w:cs="Arial"/>
          <w:sz w:val="22"/>
        </w:rPr>
        <w:t>the inlet (red squares) and outlet (blue diamonds) total VOC concentrations of the packed column during</w:t>
      </w:r>
      <w:r w:rsidRPr="00FB01B9">
        <w:rPr>
          <w:rFonts w:asciiTheme="minorHAnsi" w:hAnsiTheme="minorHAnsi" w:cs="Arial"/>
          <w:sz w:val="22"/>
        </w:rPr>
        <w:t xml:space="preserve"> 1</w:t>
      </w:r>
      <w:r w:rsidR="004552A7" w:rsidRPr="00FB01B9">
        <w:rPr>
          <w:rFonts w:asciiTheme="minorHAnsi" w:hAnsiTheme="minorHAnsi" w:cs="Arial"/>
          <w:sz w:val="22"/>
        </w:rPr>
        <w:t>6</w:t>
      </w:r>
      <w:r w:rsidRPr="00FB01B9">
        <w:rPr>
          <w:rFonts w:asciiTheme="minorHAnsi" w:hAnsiTheme="minorHAnsi" w:cs="Arial"/>
          <w:sz w:val="22"/>
        </w:rPr>
        <w:t>0h of operation</w:t>
      </w:r>
      <w:r w:rsidR="00E647EC" w:rsidRPr="00FB01B9">
        <w:rPr>
          <w:rFonts w:asciiTheme="minorHAnsi" w:hAnsiTheme="minorHAnsi" w:cs="Arial"/>
          <w:sz w:val="22"/>
        </w:rPr>
        <w:t>. Even if the inlet concentration var</w:t>
      </w:r>
      <w:r w:rsidR="00627617" w:rsidRPr="00FB01B9">
        <w:rPr>
          <w:rFonts w:asciiTheme="minorHAnsi" w:hAnsiTheme="minorHAnsi" w:cs="Arial"/>
          <w:sz w:val="22"/>
        </w:rPr>
        <w:t>ied</w:t>
      </w:r>
      <w:r w:rsidR="00E647EC" w:rsidRPr="00FB01B9">
        <w:rPr>
          <w:rFonts w:asciiTheme="minorHAnsi" w:hAnsiTheme="minorHAnsi" w:cs="Arial"/>
          <w:sz w:val="22"/>
        </w:rPr>
        <w:t xml:space="preserve"> between 5 and </w:t>
      </w:r>
      <w:r w:rsidR="004C4142" w:rsidRPr="00FB01B9">
        <w:rPr>
          <w:rFonts w:asciiTheme="minorHAnsi" w:hAnsiTheme="minorHAnsi" w:cs="Arial"/>
          <w:sz w:val="22"/>
        </w:rPr>
        <w:t>4</w:t>
      </w:r>
      <w:r w:rsidR="00E647EC" w:rsidRPr="00FB01B9">
        <w:rPr>
          <w:rFonts w:asciiTheme="minorHAnsi" w:hAnsiTheme="minorHAnsi" w:cs="Arial"/>
          <w:sz w:val="22"/>
        </w:rPr>
        <w:t xml:space="preserve">50 mg.m-3 in total carbon (TC) with an average of 150 mg.m-3 TC, the outlet concentration </w:t>
      </w:r>
      <w:r w:rsidR="009B04B8" w:rsidRPr="00FB01B9">
        <w:rPr>
          <w:rFonts w:asciiTheme="minorHAnsi" w:hAnsiTheme="minorHAnsi" w:cs="Arial"/>
          <w:sz w:val="22"/>
        </w:rPr>
        <w:t>stay</w:t>
      </w:r>
      <w:r w:rsidR="00627617" w:rsidRPr="00FB01B9">
        <w:rPr>
          <w:rFonts w:asciiTheme="minorHAnsi" w:hAnsiTheme="minorHAnsi" w:cs="Arial"/>
          <w:sz w:val="22"/>
        </w:rPr>
        <w:t>ed</w:t>
      </w:r>
      <w:r w:rsidR="00E647EC" w:rsidRPr="00FB01B9">
        <w:rPr>
          <w:rFonts w:asciiTheme="minorHAnsi" w:hAnsiTheme="minorHAnsi" w:cs="Arial"/>
          <w:sz w:val="22"/>
        </w:rPr>
        <w:t xml:space="preserve"> </w:t>
      </w:r>
      <w:r w:rsidR="004C4142" w:rsidRPr="00FB01B9">
        <w:rPr>
          <w:rFonts w:asciiTheme="minorHAnsi" w:hAnsiTheme="minorHAnsi" w:cs="Arial"/>
          <w:sz w:val="22"/>
        </w:rPr>
        <w:t>most of the time below 50</w:t>
      </w:r>
      <w:r w:rsidR="00E647EC" w:rsidRPr="00FB01B9">
        <w:rPr>
          <w:rFonts w:asciiTheme="minorHAnsi" w:hAnsiTheme="minorHAnsi" w:cs="Arial"/>
          <w:sz w:val="22"/>
        </w:rPr>
        <w:t xml:space="preserve"> mg.m-3 TC</w:t>
      </w:r>
      <w:r w:rsidR="009B04B8" w:rsidRPr="00FB01B9">
        <w:rPr>
          <w:rFonts w:asciiTheme="minorHAnsi" w:hAnsiTheme="minorHAnsi" w:cs="Arial"/>
          <w:sz w:val="22"/>
        </w:rPr>
        <w:t>, showing the performance of the process</w:t>
      </w:r>
      <w:r w:rsidR="00E647EC" w:rsidRPr="00FB01B9">
        <w:rPr>
          <w:rFonts w:asciiTheme="minorHAnsi" w:hAnsiTheme="minorHAnsi" w:cs="Arial"/>
          <w:sz w:val="22"/>
        </w:rPr>
        <w:t>.</w:t>
      </w:r>
      <w:r w:rsidR="00212F8E" w:rsidRPr="00FB01B9">
        <w:rPr>
          <w:rFonts w:asciiTheme="minorHAnsi" w:hAnsiTheme="minorHAnsi" w:cs="Arial"/>
          <w:sz w:val="22"/>
        </w:rPr>
        <w:t xml:space="preserve"> After more than 150h of </w:t>
      </w:r>
      <w:r w:rsidR="002A61D8" w:rsidRPr="00FB01B9">
        <w:rPr>
          <w:rFonts w:asciiTheme="minorHAnsi" w:hAnsiTheme="minorHAnsi" w:cs="Arial"/>
          <w:sz w:val="22"/>
        </w:rPr>
        <w:t>use</w:t>
      </w:r>
      <w:r w:rsidR="00B85DFB" w:rsidRPr="00FB01B9">
        <w:rPr>
          <w:rFonts w:asciiTheme="minorHAnsi" w:hAnsiTheme="minorHAnsi" w:cs="Arial"/>
          <w:sz w:val="22"/>
        </w:rPr>
        <w:t>,</w:t>
      </w:r>
      <w:r w:rsidR="00212F8E" w:rsidRPr="00FB01B9">
        <w:rPr>
          <w:rFonts w:asciiTheme="minorHAnsi" w:hAnsiTheme="minorHAnsi" w:cs="Arial"/>
          <w:sz w:val="22"/>
        </w:rPr>
        <w:t xml:space="preserve"> </w:t>
      </w:r>
      <w:r w:rsidR="00B85DFB" w:rsidRPr="00FB01B9">
        <w:rPr>
          <w:rFonts w:asciiTheme="minorHAnsi" w:hAnsiTheme="minorHAnsi" w:cs="Arial"/>
          <w:sz w:val="22"/>
        </w:rPr>
        <w:t>given that the</w:t>
      </w:r>
      <w:r w:rsidR="00212F8E" w:rsidRPr="00FB01B9">
        <w:rPr>
          <w:rFonts w:asciiTheme="minorHAnsi" w:hAnsiTheme="minorHAnsi" w:cs="Arial"/>
          <w:sz w:val="22"/>
        </w:rPr>
        <w:t xml:space="preserve"> total residence time of PDMS </w:t>
      </w:r>
      <w:r w:rsidR="00176943" w:rsidRPr="00FB01B9">
        <w:rPr>
          <w:rFonts w:asciiTheme="minorHAnsi" w:hAnsiTheme="minorHAnsi" w:cs="Arial"/>
          <w:sz w:val="22"/>
        </w:rPr>
        <w:t xml:space="preserve">(both </w:t>
      </w:r>
      <w:r w:rsidR="00212F8E" w:rsidRPr="00FB01B9">
        <w:rPr>
          <w:rFonts w:asciiTheme="minorHAnsi" w:hAnsiTheme="minorHAnsi" w:cs="Arial"/>
          <w:sz w:val="22"/>
        </w:rPr>
        <w:t>for absorption and regeneration</w:t>
      </w:r>
      <w:r w:rsidR="00176943" w:rsidRPr="00FB01B9">
        <w:rPr>
          <w:rFonts w:asciiTheme="minorHAnsi" w:hAnsiTheme="minorHAnsi" w:cs="Arial"/>
          <w:sz w:val="22"/>
        </w:rPr>
        <w:t>)</w:t>
      </w:r>
      <w:r w:rsidR="00B85DFB" w:rsidRPr="00FB01B9">
        <w:rPr>
          <w:rFonts w:asciiTheme="minorHAnsi" w:hAnsiTheme="minorHAnsi" w:cs="Arial"/>
          <w:sz w:val="22"/>
        </w:rPr>
        <w:t xml:space="preserve"> is about 15h</w:t>
      </w:r>
      <w:r w:rsidR="00E647EC" w:rsidRPr="00FB01B9">
        <w:rPr>
          <w:rFonts w:asciiTheme="minorHAnsi" w:hAnsiTheme="minorHAnsi" w:cs="Arial"/>
          <w:sz w:val="22"/>
        </w:rPr>
        <w:t xml:space="preserve">, </w:t>
      </w:r>
      <w:r w:rsidR="00212F8E" w:rsidRPr="00FB01B9">
        <w:rPr>
          <w:rFonts w:asciiTheme="minorHAnsi" w:hAnsiTheme="minorHAnsi" w:cs="Arial"/>
          <w:sz w:val="22"/>
        </w:rPr>
        <w:t xml:space="preserve">PDMS </w:t>
      </w:r>
      <w:r w:rsidR="00627617" w:rsidRPr="00FB01B9">
        <w:rPr>
          <w:rFonts w:asciiTheme="minorHAnsi" w:hAnsiTheme="minorHAnsi" w:cs="Arial"/>
          <w:sz w:val="22"/>
        </w:rPr>
        <w:t xml:space="preserve">was </w:t>
      </w:r>
      <w:r w:rsidR="00212F8E" w:rsidRPr="00FB01B9">
        <w:rPr>
          <w:rFonts w:asciiTheme="minorHAnsi" w:hAnsiTheme="minorHAnsi" w:cs="Arial"/>
          <w:sz w:val="22"/>
        </w:rPr>
        <w:t xml:space="preserve">biologically regenerated 10 times in the process. Looking at steady VOC removal performances, the studied process </w:t>
      </w:r>
      <w:r w:rsidR="00627617" w:rsidRPr="00FB01B9">
        <w:rPr>
          <w:rFonts w:asciiTheme="minorHAnsi" w:hAnsiTheme="minorHAnsi" w:cs="Arial"/>
          <w:sz w:val="22"/>
        </w:rPr>
        <w:t xml:space="preserve">was </w:t>
      </w:r>
      <w:r w:rsidR="00212F8E" w:rsidRPr="00FB01B9">
        <w:rPr>
          <w:rFonts w:asciiTheme="minorHAnsi" w:hAnsiTheme="minorHAnsi" w:cs="Arial"/>
          <w:sz w:val="22"/>
        </w:rPr>
        <w:t>efficient</w:t>
      </w:r>
      <w:r w:rsidR="00E647EC" w:rsidRPr="00FB01B9">
        <w:rPr>
          <w:rFonts w:asciiTheme="minorHAnsi" w:hAnsiTheme="minorHAnsi" w:cs="Arial"/>
          <w:sz w:val="22"/>
        </w:rPr>
        <w:t xml:space="preserve"> for PDMS </w:t>
      </w:r>
      <w:r w:rsidR="00212F8E" w:rsidRPr="00FB01B9">
        <w:rPr>
          <w:rFonts w:asciiTheme="minorHAnsi" w:hAnsiTheme="minorHAnsi" w:cs="Arial"/>
          <w:sz w:val="22"/>
        </w:rPr>
        <w:t xml:space="preserve">biological </w:t>
      </w:r>
      <w:r w:rsidR="00E647EC" w:rsidRPr="00FB01B9">
        <w:rPr>
          <w:rFonts w:asciiTheme="minorHAnsi" w:hAnsiTheme="minorHAnsi" w:cs="Arial"/>
          <w:sz w:val="22"/>
        </w:rPr>
        <w:t xml:space="preserve">regeneration. </w:t>
      </w:r>
      <w:r w:rsidR="00752BA5" w:rsidRPr="00FB01B9">
        <w:rPr>
          <w:rFonts w:asciiTheme="minorHAnsi" w:hAnsiTheme="minorHAnsi" w:cs="Arial"/>
          <w:sz w:val="22"/>
        </w:rPr>
        <w:t xml:space="preserve">Further trials will </w:t>
      </w:r>
      <w:r w:rsidR="0006474C">
        <w:rPr>
          <w:rFonts w:asciiTheme="minorHAnsi" w:hAnsiTheme="minorHAnsi" w:cs="Arial"/>
          <w:sz w:val="22"/>
        </w:rPr>
        <w:t xml:space="preserve">be </w:t>
      </w:r>
      <w:r w:rsidR="00752BA5" w:rsidRPr="00FB01B9">
        <w:rPr>
          <w:rFonts w:asciiTheme="minorHAnsi" w:hAnsiTheme="minorHAnsi" w:cs="Arial"/>
          <w:sz w:val="22"/>
        </w:rPr>
        <w:t>investigated in order to know if each VOC is well degraded and operating parameters will</w:t>
      </w:r>
      <w:r w:rsidR="0006474C">
        <w:rPr>
          <w:rFonts w:asciiTheme="minorHAnsi" w:hAnsiTheme="minorHAnsi" w:cs="Arial"/>
          <w:sz w:val="22"/>
        </w:rPr>
        <w:t xml:space="preserve"> be optimized to improve the VOC</w:t>
      </w:r>
      <w:r w:rsidR="00752BA5" w:rsidRPr="00FB01B9">
        <w:rPr>
          <w:rFonts w:asciiTheme="minorHAnsi" w:hAnsiTheme="minorHAnsi" w:cs="Arial"/>
          <w:sz w:val="22"/>
        </w:rPr>
        <w:t xml:space="preserve"> removal yields.</w:t>
      </w:r>
    </w:p>
    <w:p w14:paraId="34FA092A" w14:textId="77777777" w:rsidR="00E647EC" w:rsidRPr="008D0BEB" w:rsidRDefault="004C4142" w:rsidP="00704BDF">
      <w:pPr>
        <w:snapToGrid w:val="0"/>
        <w:spacing w:after="120"/>
        <w:rPr>
          <w:rFonts w:asciiTheme="minorHAnsi" w:eastAsia="MS PGothic" w:hAnsiTheme="minorHAnsi"/>
          <w:color w:val="000000"/>
          <w:sz w:val="22"/>
          <w:szCs w:val="22"/>
        </w:rPr>
      </w:pPr>
      <w:r>
        <w:rPr>
          <w:noProof/>
          <w:lang w:val="fr-FR" w:eastAsia="fr-FR"/>
        </w:rPr>
        <w:drawing>
          <wp:inline distT="0" distB="0" distL="0" distR="0" wp14:anchorId="5EAA48FB" wp14:editId="45BEBD38">
            <wp:extent cx="4981575" cy="1981200"/>
            <wp:effectExtent l="0" t="0" r="0" b="0"/>
            <wp:docPr id="1" name="Graphique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773E5B1C" w14:textId="77777777" w:rsidR="00704BDF" w:rsidRPr="00DE0019" w:rsidRDefault="00704BDF" w:rsidP="00704BDF">
      <w:pPr>
        <w:snapToGrid w:val="0"/>
        <w:spacing w:after="120"/>
        <w:jc w:val="center"/>
        <w:rPr>
          <w:rFonts w:asciiTheme="minorHAnsi" w:eastAsia="MS PGothic" w:hAnsiTheme="minorHAnsi"/>
          <w:color w:val="000000"/>
          <w:szCs w:val="18"/>
          <w:lang w:val="en-US"/>
        </w:rPr>
      </w:pPr>
      <w:r w:rsidRPr="00DE0019">
        <w:rPr>
          <w:rFonts w:asciiTheme="minorHAnsi" w:eastAsia="MS PGothic" w:hAnsiTheme="minorHAnsi"/>
          <w:b/>
          <w:color w:val="000000"/>
          <w:szCs w:val="18"/>
          <w:lang w:val="en-US"/>
        </w:rPr>
        <w:t>Figure 1</w:t>
      </w:r>
      <w:r w:rsidRPr="00DE0019">
        <w:rPr>
          <w:rFonts w:asciiTheme="minorHAnsi" w:eastAsia="MS PGothic" w:hAnsiTheme="minorHAnsi"/>
          <w:b/>
          <w:color w:val="000000"/>
          <w:szCs w:val="18"/>
          <w:lang w:val="en-US" w:eastAsia="ko-KR"/>
        </w:rPr>
        <w:t>.</w:t>
      </w:r>
      <w:r w:rsidRPr="00DE0019">
        <w:rPr>
          <w:rFonts w:asciiTheme="minorHAnsi" w:eastAsia="MS PGothic" w:hAnsiTheme="minorHAnsi"/>
          <w:color w:val="000000"/>
          <w:szCs w:val="18"/>
          <w:lang w:val="en-US"/>
        </w:rPr>
        <w:t xml:space="preserve"> </w:t>
      </w:r>
      <w:r w:rsidRPr="00DE0019">
        <w:rPr>
          <w:rFonts w:asciiTheme="minorHAnsi" w:hAnsiTheme="minorHAnsi"/>
          <w:lang w:val="en-US"/>
        </w:rPr>
        <w:t xml:space="preserve"> </w:t>
      </w:r>
      <w:r w:rsidR="004C4142">
        <w:rPr>
          <w:rFonts w:asciiTheme="minorHAnsi" w:eastAsia="MS PGothic" w:hAnsiTheme="minorHAnsi"/>
          <w:color w:val="000000"/>
          <w:szCs w:val="18"/>
          <w:lang w:val="en-US"/>
        </w:rPr>
        <w:t>Total VOC concentration at the inlet and the outlet of packed column</w:t>
      </w:r>
    </w:p>
    <w:p w14:paraId="2E3A2C9F" w14:textId="77777777" w:rsidR="00704BDF" w:rsidRPr="008D0BEB" w:rsidRDefault="00704BDF" w:rsidP="00704BDF">
      <w:pPr>
        <w:snapToGrid w:val="0"/>
        <w:spacing w:before="240" w:line="300" w:lineRule="auto"/>
        <w:rPr>
          <w:rFonts w:asciiTheme="minorHAnsi" w:eastAsia="MS PGothic" w:hAnsiTheme="minorHAnsi"/>
          <w:color w:val="000000"/>
          <w:sz w:val="22"/>
          <w:szCs w:val="22"/>
          <w:lang w:val="en-US" w:eastAsia="ko-KR"/>
        </w:rPr>
      </w:pPr>
      <w:r w:rsidRPr="008D0BEB">
        <w:rPr>
          <w:rFonts w:asciiTheme="minorHAnsi" w:eastAsia="MS PGothic" w:hAnsiTheme="minorHAnsi"/>
          <w:b/>
          <w:bCs/>
          <w:color w:val="000000"/>
          <w:sz w:val="22"/>
          <w:szCs w:val="22"/>
          <w:lang w:val="en-US"/>
        </w:rPr>
        <w:t>4. Conclusion</w:t>
      </w:r>
      <w:r w:rsidRPr="008D0BEB">
        <w:rPr>
          <w:rFonts w:asciiTheme="minorHAnsi" w:eastAsia="MS PGothic" w:hAnsiTheme="minorHAnsi"/>
          <w:b/>
          <w:bCs/>
          <w:color w:val="000000"/>
          <w:sz w:val="22"/>
          <w:szCs w:val="22"/>
          <w:lang w:val="en-US" w:eastAsia="ko-KR"/>
        </w:rPr>
        <w:t>s</w:t>
      </w:r>
    </w:p>
    <w:p w14:paraId="08CE9586" w14:textId="508C8C21" w:rsidR="00704BDF" w:rsidRPr="008D0BEB" w:rsidRDefault="002C00A7" w:rsidP="00704BDF">
      <w:pPr>
        <w:snapToGrid w:val="0"/>
        <w:spacing w:after="120"/>
        <w:rPr>
          <w:rFonts w:asciiTheme="minorHAnsi" w:eastAsia="MS PGothic" w:hAnsiTheme="minorHAnsi"/>
          <w:color w:val="000000"/>
          <w:sz w:val="22"/>
          <w:szCs w:val="22"/>
          <w:lang w:val="en-US"/>
        </w:rPr>
      </w:pPr>
      <w:r>
        <w:rPr>
          <w:rFonts w:asciiTheme="minorHAnsi" w:eastAsia="MS PGothic" w:hAnsiTheme="minorHAnsi"/>
          <w:color w:val="000000"/>
          <w:sz w:val="22"/>
          <w:szCs w:val="22"/>
          <w:lang w:val="en-US"/>
        </w:rPr>
        <w:t>The combin</w:t>
      </w:r>
      <w:r w:rsidR="00176943">
        <w:rPr>
          <w:rFonts w:asciiTheme="minorHAnsi" w:eastAsia="MS PGothic" w:hAnsiTheme="minorHAnsi"/>
          <w:color w:val="000000"/>
          <w:sz w:val="22"/>
          <w:szCs w:val="22"/>
          <w:lang w:val="en-US"/>
        </w:rPr>
        <w:t>ation</w:t>
      </w:r>
      <w:r>
        <w:rPr>
          <w:rFonts w:asciiTheme="minorHAnsi" w:eastAsia="MS PGothic" w:hAnsiTheme="minorHAnsi"/>
          <w:color w:val="000000"/>
          <w:sz w:val="22"/>
          <w:szCs w:val="22"/>
          <w:lang w:val="en-US"/>
        </w:rPr>
        <w:t xml:space="preserve"> </w:t>
      </w:r>
      <w:r w:rsidR="00176943">
        <w:rPr>
          <w:rFonts w:asciiTheme="minorHAnsi" w:eastAsia="MS PGothic" w:hAnsiTheme="minorHAnsi"/>
          <w:color w:val="000000"/>
          <w:sz w:val="22"/>
          <w:szCs w:val="22"/>
          <w:lang w:val="en-US"/>
        </w:rPr>
        <w:t xml:space="preserve">of VOC </w:t>
      </w:r>
      <w:r>
        <w:rPr>
          <w:rFonts w:asciiTheme="minorHAnsi" w:eastAsia="MS PGothic" w:hAnsiTheme="minorHAnsi"/>
          <w:color w:val="000000"/>
          <w:sz w:val="22"/>
          <w:szCs w:val="22"/>
          <w:lang w:val="en-US"/>
        </w:rPr>
        <w:t>absorption in a packed column and PDMS regeneration in a TPPB show</w:t>
      </w:r>
      <w:r w:rsidR="00501482">
        <w:rPr>
          <w:rFonts w:asciiTheme="minorHAnsi" w:eastAsia="MS PGothic" w:hAnsiTheme="minorHAnsi"/>
          <w:color w:val="000000"/>
          <w:sz w:val="22"/>
          <w:szCs w:val="22"/>
          <w:lang w:val="en-US"/>
        </w:rPr>
        <w:t>ed</w:t>
      </w:r>
      <w:r>
        <w:rPr>
          <w:rFonts w:asciiTheme="minorHAnsi" w:eastAsia="MS PGothic" w:hAnsiTheme="minorHAnsi"/>
          <w:color w:val="000000"/>
          <w:sz w:val="22"/>
          <w:szCs w:val="22"/>
          <w:lang w:val="en-US"/>
        </w:rPr>
        <w:t xml:space="preserve"> </w:t>
      </w:r>
      <w:r w:rsidR="00965BF7" w:rsidRPr="00965BF7">
        <w:rPr>
          <w:rFonts w:asciiTheme="minorHAnsi" w:eastAsia="MS PGothic" w:hAnsiTheme="minorHAnsi" w:cstheme="minorHAnsi"/>
          <w:color w:val="000000"/>
          <w:sz w:val="22"/>
          <w:szCs w:val="22"/>
          <w:lang w:val="en-US"/>
        </w:rPr>
        <w:t>that the</w:t>
      </w:r>
      <w:r w:rsidR="00176943" w:rsidRPr="00965BF7">
        <w:rPr>
          <w:rFonts w:asciiTheme="minorHAnsi" w:eastAsia="MS PGothic" w:hAnsiTheme="minorHAnsi" w:cstheme="minorHAnsi"/>
          <w:color w:val="000000"/>
          <w:sz w:val="22"/>
          <w:szCs w:val="22"/>
          <w:lang w:val="en-US"/>
        </w:rPr>
        <w:t xml:space="preserve"> </w:t>
      </w:r>
      <w:r w:rsidR="00965BF7" w:rsidRPr="009B1E82">
        <w:rPr>
          <w:rFonts w:asciiTheme="minorHAnsi" w:hAnsiTheme="minorHAnsi" w:cstheme="minorHAnsi"/>
          <w:bCs/>
          <w:sz w:val="22"/>
          <w:szCs w:val="22"/>
        </w:rPr>
        <w:t>early results are</w:t>
      </w:r>
      <w:r w:rsidR="00965BF7">
        <w:rPr>
          <w:b/>
          <w:bCs/>
        </w:rPr>
        <w:t xml:space="preserve"> </w:t>
      </w:r>
      <w:r>
        <w:rPr>
          <w:rFonts w:asciiTheme="minorHAnsi" w:eastAsia="MS PGothic" w:hAnsiTheme="minorHAnsi"/>
          <w:color w:val="000000"/>
          <w:sz w:val="22"/>
          <w:szCs w:val="22"/>
          <w:lang w:val="en-US"/>
        </w:rPr>
        <w:t xml:space="preserve">satisfactory towards </w:t>
      </w:r>
      <w:r w:rsidR="004552A7">
        <w:rPr>
          <w:rFonts w:asciiTheme="minorHAnsi" w:eastAsia="MS PGothic" w:hAnsiTheme="minorHAnsi"/>
          <w:color w:val="000000"/>
          <w:sz w:val="22"/>
          <w:szCs w:val="22"/>
          <w:lang w:val="en-US"/>
        </w:rPr>
        <w:t xml:space="preserve">VOC </w:t>
      </w:r>
      <w:r w:rsidR="009B04B8">
        <w:rPr>
          <w:rFonts w:asciiTheme="minorHAnsi" w:eastAsia="MS PGothic" w:hAnsiTheme="minorHAnsi"/>
          <w:color w:val="000000"/>
          <w:sz w:val="22"/>
          <w:szCs w:val="22"/>
          <w:lang w:val="en-US"/>
        </w:rPr>
        <w:t>removal</w:t>
      </w:r>
      <w:r w:rsidR="004552A7">
        <w:rPr>
          <w:rFonts w:asciiTheme="minorHAnsi" w:eastAsia="MS PGothic" w:hAnsiTheme="minorHAnsi"/>
          <w:color w:val="000000"/>
          <w:sz w:val="22"/>
          <w:szCs w:val="22"/>
          <w:lang w:val="en-US"/>
        </w:rPr>
        <w:t xml:space="preserve">. Absorption performances </w:t>
      </w:r>
      <w:r w:rsidR="00501482">
        <w:rPr>
          <w:rFonts w:asciiTheme="minorHAnsi" w:eastAsia="MS PGothic" w:hAnsiTheme="minorHAnsi"/>
          <w:color w:val="000000"/>
          <w:sz w:val="22"/>
          <w:szCs w:val="22"/>
          <w:lang w:val="en-US"/>
        </w:rPr>
        <w:t xml:space="preserve">were </w:t>
      </w:r>
      <w:r w:rsidR="004552A7">
        <w:rPr>
          <w:rFonts w:asciiTheme="minorHAnsi" w:eastAsia="MS PGothic" w:hAnsiTheme="minorHAnsi"/>
          <w:color w:val="000000"/>
          <w:sz w:val="22"/>
          <w:szCs w:val="22"/>
          <w:lang w:val="en-US"/>
        </w:rPr>
        <w:t>preserved after several cycles of PDMS</w:t>
      </w:r>
      <w:r w:rsidR="00501482">
        <w:rPr>
          <w:rFonts w:asciiTheme="minorHAnsi" w:eastAsia="MS PGothic" w:hAnsiTheme="minorHAnsi"/>
          <w:color w:val="000000"/>
          <w:sz w:val="22"/>
          <w:szCs w:val="22"/>
          <w:lang w:val="en-US"/>
        </w:rPr>
        <w:t xml:space="preserve"> regeneration</w:t>
      </w:r>
      <w:r w:rsidR="004552A7">
        <w:rPr>
          <w:rFonts w:asciiTheme="minorHAnsi" w:eastAsia="MS PGothic" w:hAnsiTheme="minorHAnsi"/>
          <w:color w:val="000000"/>
          <w:sz w:val="22"/>
          <w:szCs w:val="22"/>
          <w:lang w:val="en-US"/>
        </w:rPr>
        <w:t xml:space="preserve"> and prove</w:t>
      </w:r>
      <w:r w:rsidR="00501482">
        <w:rPr>
          <w:rFonts w:asciiTheme="minorHAnsi" w:eastAsia="MS PGothic" w:hAnsiTheme="minorHAnsi"/>
          <w:color w:val="000000"/>
          <w:sz w:val="22"/>
          <w:szCs w:val="22"/>
          <w:lang w:val="en-US"/>
        </w:rPr>
        <w:t>d</w:t>
      </w:r>
      <w:r w:rsidR="004552A7">
        <w:rPr>
          <w:rFonts w:asciiTheme="minorHAnsi" w:eastAsia="MS PGothic" w:hAnsiTheme="minorHAnsi"/>
          <w:color w:val="000000"/>
          <w:sz w:val="22"/>
          <w:szCs w:val="22"/>
          <w:lang w:val="en-US"/>
        </w:rPr>
        <w:t xml:space="preserve"> that biological regeneration is </w:t>
      </w:r>
      <w:r w:rsidR="00501482">
        <w:rPr>
          <w:rFonts w:asciiTheme="minorHAnsi" w:eastAsia="MS PGothic" w:hAnsiTheme="minorHAnsi"/>
          <w:color w:val="000000"/>
          <w:sz w:val="22"/>
          <w:szCs w:val="22"/>
          <w:lang w:val="en-US"/>
        </w:rPr>
        <w:t xml:space="preserve">suitable </w:t>
      </w:r>
      <w:r w:rsidR="004552A7">
        <w:rPr>
          <w:rFonts w:asciiTheme="minorHAnsi" w:eastAsia="MS PGothic" w:hAnsiTheme="minorHAnsi"/>
          <w:color w:val="000000"/>
          <w:sz w:val="22"/>
          <w:szCs w:val="22"/>
          <w:lang w:val="en-US"/>
        </w:rPr>
        <w:t>to recycle NAP.</w:t>
      </w:r>
    </w:p>
    <w:p w14:paraId="493FF894" w14:textId="36301424" w:rsidR="00752BA5" w:rsidRPr="009F56C4" w:rsidRDefault="009F56C4" w:rsidP="00704BDF">
      <w:pPr>
        <w:snapToGrid w:val="0"/>
        <w:spacing w:before="240" w:line="300" w:lineRule="auto"/>
        <w:rPr>
          <w:rFonts w:asciiTheme="minorHAnsi" w:eastAsia="MS PGothic" w:hAnsiTheme="minorHAnsi"/>
          <w:b/>
          <w:bCs/>
          <w:color w:val="000000"/>
          <w:sz w:val="20"/>
          <w:lang w:val="fr-FR"/>
        </w:rPr>
      </w:pPr>
      <w:r>
        <w:rPr>
          <w:rFonts w:asciiTheme="minorHAnsi" w:eastAsia="MS PGothic" w:hAnsiTheme="minorHAnsi"/>
          <w:b/>
          <w:bCs/>
          <w:color w:val="000000"/>
          <w:sz w:val="20"/>
          <w:lang w:val="fr-FR"/>
        </w:rPr>
        <w:t>References</w:t>
      </w:r>
    </w:p>
    <w:p w14:paraId="6D7D8E16" w14:textId="705B0ED0" w:rsidR="00212F8E" w:rsidRPr="00FB01B9" w:rsidRDefault="00640C40" w:rsidP="00212F8E">
      <w:pPr>
        <w:pStyle w:val="Bibliografia"/>
        <w:rPr>
          <w:rFonts w:asciiTheme="minorHAnsi" w:hAnsiTheme="minorHAnsi" w:cs="Arial"/>
          <w:sz w:val="22"/>
          <w:szCs w:val="22"/>
        </w:rPr>
      </w:pPr>
      <w:r w:rsidRPr="00FB01B9">
        <w:rPr>
          <w:rFonts w:asciiTheme="minorHAnsi" w:eastAsia="SimSun" w:hAnsiTheme="minorHAnsi" w:cs="Arial"/>
          <w:b/>
          <w:bCs/>
          <w:color w:val="000000"/>
          <w:sz w:val="22"/>
          <w:szCs w:val="22"/>
          <w:lang w:val="en-US" w:eastAsia="zh-CN"/>
        </w:rPr>
        <w:fldChar w:fldCharType="begin"/>
      </w:r>
      <w:r w:rsidR="00212F8E" w:rsidRPr="00FB01B9">
        <w:rPr>
          <w:rFonts w:asciiTheme="minorHAnsi" w:eastAsia="SimSun" w:hAnsiTheme="minorHAnsi" w:cs="Arial"/>
          <w:b/>
          <w:bCs/>
          <w:color w:val="000000"/>
          <w:sz w:val="22"/>
          <w:szCs w:val="22"/>
          <w:lang w:val="fr-FR" w:eastAsia="zh-CN"/>
        </w:rPr>
        <w:instrText xml:space="preserve"> ADDIN ZOTERO_BIBL {"uncited":[],"omitted":[],"custom":[]} CSL_BIBLIOGRAPHY </w:instrText>
      </w:r>
      <w:r w:rsidRPr="00FB01B9">
        <w:rPr>
          <w:rFonts w:asciiTheme="minorHAnsi" w:eastAsia="SimSun" w:hAnsiTheme="minorHAnsi" w:cs="Arial"/>
          <w:b/>
          <w:bCs/>
          <w:color w:val="000000"/>
          <w:sz w:val="22"/>
          <w:szCs w:val="22"/>
          <w:lang w:val="en-US" w:eastAsia="zh-CN"/>
        </w:rPr>
        <w:fldChar w:fldCharType="separate"/>
      </w:r>
      <w:r w:rsidR="00752BA5" w:rsidRPr="00FB01B9">
        <w:rPr>
          <w:rFonts w:asciiTheme="minorHAnsi" w:hAnsiTheme="minorHAnsi" w:cs="Arial"/>
          <w:sz w:val="22"/>
          <w:szCs w:val="22"/>
          <w:lang w:val="fr-FR"/>
        </w:rPr>
        <w:t>[1]</w:t>
      </w:r>
      <w:r w:rsidR="00752BA5" w:rsidRPr="00FB01B9">
        <w:rPr>
          <w:rFonts w:asciiTheme="minorHAnsi" w:hAnsiTheme="minorHAnsi" w:cs="Arial"/>
          <w:sz w:val="22"/>
          <w:szCs w:val="22"/>
          <w:lang w:val="fr-FR"/>
        </w:rPr>
        <w:tab/>
        <w:t>P. Le Cloirec</w:t>
      </w:r>
      <w:r w:rsidR="00212F8E" w:rsidRPr="00FB01B9">
        <w:rPr>
          <w:rFonts w:asciiTheme="minorHAnsi" w:hAnsiTheme="minorHAnsi" w:cs="Arial"/>
          <w:sz w:val="22"/>
          <w:szCs w:val="22"/>
          <w:lang w:val="fr-FR"/>
        </w:rPr>
        <w:t xml:space="preserve">, </w:t>
      </w:r>
      <w:r w:rsidR="00212F8E" w:rsidRPr="00FB01B9">
        <w:rPr>
          <w:rFonts w:asciiTheme="minorHAnsi" w:hAnsiTheme="minorHAnsi" w:cs="Arial"/>
          <w:i/>
          <w:iCs/>
          <w:sz w:val="22"/>
          <w:szCs w:val="22"/>
          <w:lang w:val="fr-FR"/>
        </w:rPr>
        <w:t>Techniques de l’Ingénieur</w:t>
      </w:r>
      <w:r w:rsidR="00212F8E" w:rsidRPr="00FB01B9">
        <w:rPr>
          <w:rFonts w:asciiTheme="minorHAnsi" w:hAnsiTheme="minorHAnsi" w:cs="Arial"/>
          <w:sz w:val="22"/>
          <w:szCs w:val="22"/>
          <w:lang w:val="fr-FR"/>
        </w:rPr>
        <w:t xml:space="preserve">, vol. </w:t>
      </w:r>
      <w:r w:rsidR="00212F8E" w:rsidRPr="00FB01B9">
        <w:rPr>
          <w:rFonts w:asciiTheme="minorHAnsi" w:hAnsiTheme="minorHAnsi" w:cs="Arial"/>
          <w:sz w:val="22"/>
          <w:szCs w:val="22"/>
        </w:rPr>
        <w:t>G1, n</w:t>
      </w:r>
      <w:r w:rsidR="00212F8E" w:rsidRPr="00FB01B9">
        <w:rPr>
          <w:rFonts w:asciiTheme="minorHAnsi" w:hAnsiTheme="minorHAnsi" w:cs="Arial"/>
          <w:sz w:val="22"/>
          <w:szCs w:val="22"/>
          <w:vertAlign w:val="superscript"/>
        </w:rPr>
        <w:t>o</w:t>
      </w:r>
      <w:r w:rsidR="00212F8E" w:rsidRPr="00FB01B9">
        <w:rPr>
          <w:rFonts w:asciiTheme="minorHAnsi" w:hAnsiTheme="minorHAnsi" w:cs="Arial"/>
          <w:sz w:val="22"/>
          <w:szCs w:val="22"/>
        </w:rPr>
        <w:t xml:space="preserve"> 835, p. 1</w:t>
      </w:r>
      <w:r w:rsidR="00212F8E" w:rsidRPr="00FB01B9">
        <w:rPr>
          <w:rFonts w:ascii="MS Gothic" w:eastAsia="MS Gothic" w:hAnsi="MS Gothic" w:cs="MS Gothic" w:hint="eastAsia"/>
          <w:sz w:val="22"/>
          <w:szCs w:val="22"/>
        </w:rPr>
        <w:t>‑</w:t>
      </w:r>
      <w:r w:rsidR="00212F8E" w:rsidRPr="00FB01B9">
        <w:rPr>
          <w:rFonts w:asciiTheme="minorHAnsi" w:hAnsiTheme="minorHAnsi" w:cs="Arial"/>
          <w:sz w:val="22"/>
          <w:szCs w:val="22"/>
        </w:rPr>
        <w:t>10, 2004.</w:t>
      </w:r>
    </w:p>
    <w:p w14:paraId="04C0E558" w14:textId="705436BF" w:rsidR="00212F8E" w:rsidRPr="00FB01B9" w:rsidRDefault="00212F8E" w:rsidP="00212F8E">
      <w:pPr>
        <w:pStyle w:val="Bibliografia"/>
        <w:rPr>
          <w:rFonts w:asciiTheme="minorHAnsi" w:hAnsiTheme="minorHAnsi" w:cs="Arial"/>
          <w:sz w:val="22"/>
          <w:szCs w:val="22"/>
        </w:rPr>
      </w:pPr>
      <w:r w:rsidRPr="00FB01B9">
        <w:rPr>
          <w:rFonts w:asciiTheme="minorHAnsi" w:hAnsiTheme="minorHAnsi" w:cs="Arial"/>
          <w:sz w:val="22"/>
          <w:szCs w:val="22"/>
        </w:rPr>
        <w:t>[2]</w:t>
      </w:r>
      <w:r w:rsidRPr="00FB01B9">
        <w:rPr>
          <w:rFonts w:asciiTheme="minorHAnsi" w:hAnsiTheme="minorHAnsi" w:cs="Arial"/>
          <w:sz w:val="22"/>
          <w:szCs w:val="22"/>
        </w:rPr>
        <w:tab/>
        <w:t xml:space="preserve">F. Heymes, P. Manno-Demoustier, F. Charbit, J. L. Fanlo, et P. Moulin, </w:t>
      </w:r>
      <w:r w:rsidRPr="00FB01B9">
        <w:rPr>
          <w:rFonts w:asciiTheme="minorHAnsi" w:hAnsiTheme="minorHAnsi" w:cs="Arial"/>
          <w:i/>
          <w:iCs/>
          <w:sz w:val="22"/>
          <w:szCs w:val="22"/>
        </w:rPr>
        <w:t>Chemical Engineering Journal</w:t>
      </w:r>
      <w:r w:rsidRPr="00FB01B9">
        <w:rPr>
          <w:rFonts w:asciiTheme="minorHAnsi" w:hAnsiTheme="minorHAnsi" w:cs="Arial"/>
          <w:sz w:val="22"/>
          <w:szCs w:val="22"/>
        </w:rPr>
        <w:t>, vol. 115, n</w:t>
      </w:r>
      <w:r w:rsidRPr="00FB01B9">
        <w:rPr>
          <w:rFonts w:asciiTheme="minorHAnsi" w:hAnsiTheme="minorHAnsi" w:cs="Arial"/>
          <w:sz w:val="22"/>
          <w:szCs w:val="22"/>
          <w:vertAlign w:val="superscript"/>
        </w:rPr>
        <w:t>o</w:t>
      </w:r>
      <w:r w:rsidRPr="00FB01B9">
        <w:rPr>
          <w:rFonts w:asciiTheme="minorHAnsi" w:hAnsiTheme="minorHAnsi" w:cs="Arial"/>
          <w:sz w:val="22"/>
          <w:szCs w:val="22"/>
        </w:rPr>
        <w:t xml:space="preserve"> 3, p. 225</w:t>
      </w:r>
      <w:r w:rsidRPr="00FB01B9">
        <w:rPr>
          <w:rFonts w:ascii="MS Gothic" w:eastAsia="MS Gothic" w:hAnsi="MS Gothic" w:cs="MS Gothic" w:hint="eastAsia"/>
          <w:sz w:val="22"/>
          <w:szCs w:val="22"/>
        </w:rPr>
        <w:t>‑</w:t>
      </w:r>
      <w:r w:rsidRPr="00FB01B9">
        <w:rPr>
          <w:rFonts w:asciiTheme="minorHAnsi" w:hAnsiTheme="minorHAnsi" w:cs="Arial"/>
          <w:sz w:val="22"/>
          <w:szCs w:val="22"/>
        </w:rPr>
        <w:t>231, janv. 2006.</w:t>
      </w:r>
    </w:p>
    <w:p w14:paraId="772B247A" w14:textId="0C94146C" w:rsidR="00212F8E" w:rsidRPr="00FB01B9" w:rsidRDefault="00212F8E" w:rsidP="00212F8E">
      <w:pPr>
        <w:pStyle w:val="Bibliografia"/>
        <w:rPr>
          <w:rFonts w:asciiTheme="minorHAnsi" w:hAnsiTheme="minorHAnsi" w:cs="Arial"/>
          <w:sz w:val="22"/>
          <w:szCs w:val="22"/>
        </w:rPr>
      </w:pPr>
      <w:r w:rsidRPr="00FB01B9">
        <w:rPr>
          <w:rFonts w:asciiTheme="minorHAnsi" w:hAnsiTheme="minorHAnsi" w:cs="Arial"/>
          <w:sz w:val="22"/>
          <w:szCs w:val="22"/>
        </w:rPr>
        <w:t>[3]</w:t>
      </w:r>
      <w:r w:rsidRPr="00FB01B9">
        <w:rPr>
          <w:rFonts w:asciiTheme="minorHAnsi" w:hAnsiTheme="minorHAnsi" w:cs="Arial"/>
          <w:sz w:val="22"/>
          <w:szCs w:val="22"/>
        </w:rPr>
        <w:tab/>
        <w:t xml:space="preserve">M. Guillerm, A. Couvert, A. Amrane, E. Norrant, A. Breton, et É. Dumont, </w:t>
      </w:r>
      <w:r w:rsidRPr="00FB01B9">
        <w:rPr>
          <w:rFonts w:asciiTheme="minorHAnsi" w:hAnsiTheme="minorHAnsi" w:cs="Arial"/>
          <w:i/>
          <w:iCs/>
          <w:sz w:val="22"/>
          <w:szCs w:val="22"/>
        </w:rPr>
        <w:t>Chinese Journal of Chemical Engineering</w:t>
      </w:r>
      <w:r w:rsidRPr="00FB01B9">
        <w:rPr>
          <w:rFonts w:asciiTheme="minorHAnsi" w:hAnsiTheme="minorHAnsi" w:cs="Arial"/>
          <w:sz w:val="22"/>
          <w:szCs w:val="22"/>
        </w:rPr>
        <w:t>, 2017.</w:t>
      </w:r>
    </w:p>
    <w:p w14:paraId="4D234F69" w14:textId="77777777" w:rsidR="00704BDF" w:rsidRPr="00704BDF" w:rsidRDefault="00640C40" w:rsidP="004552A7">
      <w:pPr>
        <w:pStyle w:val="Bibliografia"/>
        <w:rPr>
          <w:rFonts w:asciiTheme="minorHAnsi" w:eastAsia="SimSun" w:hAnsiTheme="minorHAnsi"/>
          <w:sz w:val="22"/>
          <w:szCs w:val="22"/>
          <w:lang w:eastAsia="zh-CN"/>
        </w:rPr>
      </w:pPr>
      <w:r w:rsidRPr="00FB01B9">
        <w:rPr>
          <w:rFonts w:asciiTheme="minorHAnsi" w:eastAsia="SimSun" w:hAnsiTheme="minorHAnsi" w:cs="Arial"/>
          <w:b/>
          <w:bCs/>
          <w:color w:val="000000"/>
          <w:sz w:val="22"/>
          <w:szCs w:val="22"/>
          <w:lang w:val="en-US" w:eastAsia="zh-CN"/>
        </w:rPr>
        <w:fldChar w:fldCharType="end"/>
      </w:r>
    </w:p>
    <w:sectPr w:rsidR="00704BDF" w:rsidRPr="00704BDF" w:rsidSect="002065DB">
      <w:type w:val="continuous"/>
      <w:pgSz w:w="11906" w:h="16838" w:code="9"/>
      <w:pgMar w:top="2552" w:right="1418" w:bottom="1134" w:left="1701" w:header="1128"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D179BE" w14:textId="77777777" w:rsidR="0028696B" w:rsidRDefault="0028696B" w:rsidP="004F5E36">
      <w:r>
        <w:separator/>
      </w:r>
    </w:p>
  </w:endnote>
  <w:endnote w:type="continuationSeparator" w:id="0">
    <w:p w14:paraId="0F3E5C96" w14:textId="77777777" w:rsidR="0028696B" w:rsidRDefault="0028696B"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Times">
    <w:altName w:val="Times"/>
    <w:panose1 w:val="02020603050405020304"/>
    <w:charset w:val="00"/>
    <w:family w:val="roman"/>
    <w:notTrueType/>
    <w:pitch w:val="variable"/>
    <w:sig w:usb0="00000003" w:usb1="00000000" w:usb2="00000000" w:usb3="00000000" w:csb0="00000001" w:csb1="00000000"/>
  </w:font>
  <w:font w:name="MS PGothic">
    <w:panose1 w:val="020B0600070205080204"/>
    <w:charset w:val="80"/>
    <w:family w:val="swiss"/>
    <w:pitch w:val="variable"/>
    <w:sig w:usb0="E00002FF" w:usb1="6AC7FDFB" w:usb2="00000012" w:usb3="00000000" w:csb0="0002009F" w:csb1="00000000"/>
  </w:font>
  <w:font w:name="SimSun">
    <w:altName w:val="宋体"/>
    <w:panose1 w:val="02010600030101010101"/>
    <w:charset w:val="86"/>
    <w:family w:val="auto"/>
    <w:notTrueType/>
    <w:pitch w:val="variable"/>
    <w:sig w:usb0="00000001" w:usb1="080E0000" w:usb2="00000010" w:usb3="00000000" w:csb0="00040000"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8039FF" w14:textId="77777777" w:rsidR="0028696B" w:rsidRDefault="0028696B" w:rsidP="004F5E36">
      <w:r>
        <w:separator/>
      </w:r>
    </w:p>
  </w:footnote>
  <w:footnote w:type="continuationSeparator" w:id="0">
    <w:p w14:paraId="3FD87C83" w14:textId="77777777" w:rsidR="0028696B" w:rsidRDefault="0028696B" w:rsidP="004F5E3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C64471" w14:textId="77777777" w:rsidR="004D1162" w:rsidRDefault="003A4309">
    <w:pPr>
      <w:pStyle w:val="Intestazione"/>
    </w:pPr>
    <w:r>
      <w:rPr>
        <w:noProof/>
        <w:lang w:val="fr-FR" w:eastAsia="fr-FR"/>
      </w:rPr>
      <mc:AlternateContent>
        <mc:Choice Requires="wps">
          <w:drawing>
            <wp:anchor distT="4294967295" distB="4294967295" distL="114300" distR="114300" simplePos="0" relativeHeight="251666432" behindDoc="0" locked="0" layoutInCell="1" allowOverlap="1" wp14:anchorId="0F325C53" wp14:editId="1A0CA0B7">
              <wp:simplePos x="0" y="0"/>
              <wp:positionH relativeFrom="column">
                <wp:posOffset>19050</wp:posOffset>
              </wp:positionH>
              <wp:positionV relativeFrom="paragraph">
                <wp:posOffset>799464</wp:posOffset>
              </wp:positionV>
              <wp:extent cx="5581650" cy="0"/>
              <wp:effectExtent l="38100" t="38100" r="76200" b="95250"/>
              <wp:wrapNone/>
              <wp:docPr id="86" name="Connettore 1 8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w14:anchorId="6007E32A" id="Connettore 1 86" o:spid="_x0000_s1026" style="position:absolute;z-index:2516664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1.5pt,62.95pt" to="441pt,6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" strokecolor="#002060" strokeweight="2pt">
              <v:shadow on="t" color="black" opacity="24903f" origin=",.5" offset="0,.55556mm"/>
              <o:lock v:ext="edit" shapetype="f"/>
            </v:line>
          </w:pict>
        </mc:Fallback>
      </mc:AlternateContent>
    </w:r>
    <w:r w:rsidR="004D1162">
      <w:rPr>
        <w:noProof/>
        <w:lang w:val="fr-FR" w:eastAsia="fr-FR"/>
      </w:rPr>
      <w:drawing>
        <wp:anchor distT="0" distB="0" distL="114300" distR="114300" simplePos="0" relativeHeight="251662336" behindDoc="0" locked="0" layoutInCell="1" allowOverlap="1" wp14:anchorId="717E47AC" wp14:editId="14907E5C">
          <wp:simplePos x="0" y="0"/>
          <wp:positionH relativeFrom="column">
            <wp:posOffset>28575</wp:posOffset>
          </wp:positionH>
          <wp:positionV relativeFrom="paragraph">
            <wp:posOffset>-208915</wp:posOffset>
          </wp:positionV>
          <wp:extent cx="1104900" cy="914153"/>
          <wp:effectExtent l="0" t="0" r="0" b="635"/>
          <wp:wrapNone/>
          <wp:docPr id="84" name="Immagin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D7B9C1" w14:textId="77777777" w:rsidR="00704BDF" w:rsidRPr="00DE0019" w:rsidRDefault="00704BDF" w:rsidP="00704BDF">
    <w:pPr>
      <w:ind w:left="-426" w:right="-285"/>
      <w:jc w:val="center"/>
      <w:rPr>
        <w:rFonts w:asciiTheme="minorHAnsi" w:hAnsiTheme="minorHAnsi"/>
        <w:b/>
        <w:i/>
        <w:color w:val="002060"/>
        <w:sz w:val="24"/>
        <w:szCs w:val="24"/>
        <w:lang w:val="en-US"/>
      </w:rPr>
    </w:pPr>
    <w:r>
      <w:rPr>
        <w:noProof/>
        <w:lang w:val="fr-FR" w:eastAsia="fr-FR"/>
      </w:rPr>
      <w:drawing>
        <wp:anchor distT="0" distB="0" distL="114300" distR="114300" simplePos="0" relativeHeight="251659264" behindDoc="0" locked="0" layoutInCell="1" allowOverlap="1" wp14:anchorId="064C400E" wp14:editId="36420824">
          <wp:simplePos x="0" y="0"/>
          <wp:positionH relativeFrom="column">
            <wp:posOffset>142875</wp:posOffset>
          </wp:positionH>
          <wp:positionV relativeFrom="paragraph">
            <wp:posOffset>-144780</wp:posOffset>
          </wp:positionV>
          <wp:extent cx="1104900" cy="914153"/>
          <wp:effectExtent l="0" t="0" r="0" b="635"/>
          <wp:wrapNone/>
          <wp:docPr id="83" name="Immagin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anchor>
      </w:drawing>
    </w:r>
    <w:r>
      <w:rPr>
        <w:b/>
        <w:i/>
        <w:color w:val="8A046D"/>
        <w:sz w:val="28"/>
        <w:szCs w:val="28"/>
      </w:rPr>
      <w:t xml:space="preserve">           </w:t>
    </w:r>
    <w:r w:rsidR="00DE0019" w:rsidRPr="00DE0019">
      <w:rPr>
        <w:rFonts w:asciiTheme="minorHAnsi" w:hAnsiTheme="minorHAnsi"/>
        <w:b/>
        <w:i/>
        <w:color w:val="002060"/>
        <w:sz w:val="24"/>
        <w:szCs w:val="24"/>
        <w:lang w:val="en-US"/>
      </w:rPr>
      <w:t>ECCE12</w:t>
    </w:r>
    <w:r w:rsidRPr="00DE0019">
      <w:rPr>
        <w:rFonts w:asciiTheme="minorHAnsi" w:hAnsiTheme="minorHAnsi"/>
        <w:b/>
        <w:i/>
        <w:color w:val="002060"/>
        <w:sz w:val="24"/>
        <w:szCs w:val="24"/>
        <w:lang w:val="en-US"/>
      </w:rPr>
      <w:br/>
      <w:t xml:space="preserve">                              The </w:t>
    </w:r>
    <w:r w:rsidR="00DE0019" w:rsidRPr="00DE0019">
      <w:rPr>
        <w:rFonts w:asciiTheme="minorHAnsi" w:hAnsiTheme="minorHAnsi"/>
        <w:b/>
        <w:i/>
        <w:color w:val="002060"/>
        <w:sz w:val="24"/>
        <w:szCs w:val="24"/>
        <w:lang w:val="en-US"/>
      </w:rPr>
      <w:t>12</w:t>
    </w:r>
    <w:r w:rsidRPr="00DE0019">
      <w:rPr>
        <w:rFonts w:asciiTheme="minorHAnsi" w:hAnsiTheme="minorHAnsi"/>
        <w:b/>
        <w:i/>
        <w:color w:val="002060"/>
        <w:sz w:val="24"/>
        <w:szCs w:val="24"/>
        <w:vertAlign w:val="superscript"/>
        <w:lang w:val="en-US"/>
      </w:rPr>
      <w:t>th</w:t>
    </w:r>
    <w:r w:rsidR="00DE0019" w:rsidRPr="00DE0019">
      <w:rPr>
        <w:rFonts w:asciiTheme="minorHAnsi" w:hAnsiTheme="minorHAnsi"/>
        <w:b/>
        <w:i/>
        <w:color w:val="002060"/>
        <w:sz w:val="24"/>
        <w:szCs w:val="24"/>
        <w:vertAlign w:val="superscript"/>
        <w:lang w:val="en-US"/>
      </w:rPr>
      <w:t xml:space="preserve"> </w:t>
    </w:r>
    <w:r w:rsidRPr="00DE0019">
      <w:rPr>
        <w:rFonts w:asciiTheme="minorHAnsi" w:hAnsiTheme="minorHAnsi"/>
        <w:b/>
        <w:i/>
        <w:color w:val="002060"/>
        <w:sz w:val="24"/>
        <w:szCs w:val="24"/>
        <w:lang w:val="en-US"/>
      </w:rPr>
      <w:t xml:space="preserve">EUROPEAN CONGRESS OF </w:t>
    </w:r>
    <w:r w:rsidR="00DE0019" w:rsidRPr="00DE0019">
      <w:rPr>
        <w:rFonts w:asciiTheme="minorHAnsi" w:hAnsiTheme="minorHAnsi"/>
        <w:b/>
        <w:i/>
        <w:color w:val="002060"/>
        <w:sz w:val="24"/>
        <w:szCs w:val="24"/>
        <w:lang w:val="en-US"/>
      </w:rPr>
      <w:t>CHEMICAL ENGINEERING</w:t>
    </w:r>
    <w:r w:rsidRPr="00DE0019">
      <w:rPr>
        <w:rFonts w:asciiTheme="minorHAnsi" w:hAnsiTheme="minorHAnsi"/>
        <w:b/>
        <w:i/>
        <w:color w:val="002060"/>
        <w:sz w:val="24"/>
        <w:szCs w:val="24"/>
        <w:lang w:val="en-US"/>
      </w:rPr>
      <w:br/>
      <w:t xml:space="preserve">                               Florence 15-19 September 201</w:t>
    </w:r>
    <w:r w:rsidR="00EA50E1" w:rsidRPr="00DE0019">
      <w:rPr>
        <w:rFonts w:asciiTheme="minorHAnsi" w:hAnsiTheme="minorHAnsi"/>
        <w:b/>
        <w:i/>
        <w:color w:val="002060"/>
        <w:sz w:val="24"/>
        <w:szCs w:val="24"/>
        <w:lang w:val="en-US"/>
      </w:rPr>
      <w:t>9</w:t>
    </w:r>
  </w:p>
  <w:p w14:paraId="4DFE176D" w14:textId="77777777" w:rsidR="00704BDF" w:rsidRDefault="00704BDF">
    <w:pPr>
      <w:pStyle w:val="Intestazione"/>
    </w:pPr>
  </w:p>
  <w:p w14:paraId="27D5833F" w14:textId="77777777" w:rsidR="00704BDF" w:rsidRDefault="003A4309">
    <w:pPr>
      <w:pStyle w:val="Intestazione"/>
    </w:pPr>
    <w:r>
      <w:rPr>
        <w:noProof/>
        <w:lang w:val="fr-FR" w:eastAsia="fr-FR"/>
      </w:rPr>
      <mc:AlternateContent>
        <mc:Choice Requires="wps">
          <w:drawing>
            <wp:anchor distT="4294967295" distB="4294967295" distL="114300" distR="114300" simplePos="0" relativeHeight="251660288" behindDoc="0" locked="0" layoutInCell="1" allowOverlap="1" wp14:anchorId="1E3F299E" wp14:editId="782C5262">
              <wp:simplePos x="0" y="0"/>
              <wp:positionH relativeFrom="column">
                <wp:posOffset>128270</wp:posOffset>
              </wp:positionH>
              <wp:positionV relativeFrom="paragraph">
                <wp:posOffset>76199</wp:posOffset>
              </wp:positionV>
              <wp:extent cx="5581650" cy="0"/>
              <wp:effectExtent l="38100" t="38100" r="76200" b="95250"/>
              <wp:wrapNone/>
              <wp:docPr id="12" name="Connettore 1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w14:anchorId="102D4B92" id="Connettore 1 12" o:spid="_x0000_s1026" style="position:absolute;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10.1pt,6pt" to="449.6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" strokecolor="#002060" strokeweight="2pt">
              <v:shadow on="t" color="black" opacity="24903f" origin=",.5" offset="0,.55556mm"/>
              <o:lock v:ext="edit" shapetype="f"/>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07D77DAC"/>
    <w:multiLevelType w:val="hybridMultilevel"/>
    <w:tmpl w:val="BA9C7924"/>
    <w:lvl w:ilvl="0" w:tplc="F81E5040">
      <w:start w:val="1"/>
      <w:numFmt w:val="decimal"/>
      <w:lvlText w:val="[%1]"/>
      <w:lvlJc w:val="left"/>
      <w:pPr>
        <w:ind w:left="360" w:hanging="360"/>
      </w:pPr>
      <w:rPr>
        <w:rFonts w:hint="default"/>
        <w:sz w:val="18"/>
        <w:szCs w:val="18"/>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11" w15:restartNumberingAfterBreak="0">
    <w:nsid w:val="2438217E"/>
    <w:multiLevelType w:val="multilevel"/>
    <w:tmpl w:val="0784B0C2"/>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351E0394"/>
    <w:multiLevelType w:val="hybridMultilevel"/>
    <w:tmpl w:val="ED14CA0C"/>
    <w:lvl w:ilvl="0" w:tplc="B13489D8">
      <w:start w:val="1"/>
      <w:numFmt w:val="bullet"/>
      <w:pStyle w:val="CETnumberingbullets"/>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4"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5" w15:restartNumberingAfterBreak="0">
    <w:nsid w:val="6865266D"/>
    <w:multiLevelType w:val="hybridMultilevel"/>
    <w:tmpl w:val="7AB4E1CE"/>
    <w:lvl w:ilvl="0" w:tplc="33FE03FA">
      <w:start w:val="1"/>
      <w:numFmt w:val="lowerLetter"/>
      <w:pStyle w:val="CETnumberinga"/>
      <w:lvlText w:val="%1."/>
      <w:lvlJc w:val="left"/>
      <w:pPr>
        <w:ind w:left="720" w:hanging="360"/>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790A4DF9"/>
    <w:multiLevelType w:val="hybridMultilevel"/>
    <w:tmpl w:val="3322FC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1"/>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3"/>
  </w:num>
  <w:num w:numId="13">
    <w:abstractNumId w:val="12"/>
  </w:num>
  <w:num w:numId="14">
    <w:abstractNumId w:val="14"/>
  </w:num>
  <w:num w:numId="15">
    <w:abstractNumId w:val="15"/>
  </w:num>
  <w:num w:numId="16">
    <w:abstractNumId w:val="16"/>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E414A"/>
    <w:rsid w:val="000027C0"/>
    <w:rsid w:val="000117CB"/>
    <w:rsid w:val="0003148D"/>
    <w:rsid w:val="00047304"/>
    <w:rsid w:val="00062A9A"/>
    <w:rsid w:val="0006474C"/>
    <w:rsid w:val="000A03B2"/>
    <w:rsid w:val="000D34BE"/>
    <w:rsid w:val="000E36F1"/>
    <w:rsid w:val="000E3A73"/>
    <w:rsid w:val="000E414A"/>
    <w:rsid w:val="0013121F"/>
    <w:rsid w:val="00134DE4"/>
    <w:rsid w:val="00150E59"/>
    <w:rsid w:val="00171E9E"/>
    <w:rsid w:val="00176943"/>
    <w:rsid w:val="00184AD6"/>
    <w:rsid w:val="00187448"/>
    <w:rsid w:val="001A71CE"/>
    <w:rsid w:val="001B65C1"/>
    <w:rsid w:val="001C684B"/>
    <w:rsid w:val="001D53FC"/>
    <w:rsid w:val="001F2EC7"/>
    <w:rsid w:val="002065DB"/>
    <w:rsid w:val="00212F8E"/>
    <w:rsid w:val="002447EF"/>
    <w:rsid w:val="00251550"/>
    <w:rsid w:val="0027221A"/>
    <w:rsid w:val="00275B61"/>
    <w:rsid w:val="00282C0A"/>
    <w:rsid w:val="0028696B"/>
    <w:rsid w:val="002A61D8"/>
    <w:rsid w:val="002C00A7"/>
    <w:rsid w:val="002D1F12"/>
    <w:rsid w:val="003009B7"/>
    <w:rsid w:val="0030469C"/>
    <w:rsid w:val="00337A4C"/>
    <w:rsid w:val="003723D4"/>
    <w:rsid w:val="00373140"/>
    <w:rsid w:val="00383D9D"/>
    <w:rsid w:val="003A4309"/>
    <w:rsid w:val="003A7D1C"/>
    <w:rsid w:val="004552A7"/>
    <w:rsid w:val="0046164A"/>
    <w:rsid w:val="00462DCD"/>
    <w:rsid w:val="00476DE2"/>
    <w:rsid w:val="004C4142"/>
    <w:rsid w:val="004C6BE6"/>
    <w:rsid w:val="004D1162"/>
    <w:rsid w:val="004D1FB3"/>
    <w:rsid w:val="004E4DD6"/>
    <w:rsid w:val="004F5E36"/>
    <w:rsid w:val="00501482"/>
    <w:rsid w:val="005119A5"/>
    <w:rsid w:val="005278B7"/>
    <w:rsid w:val="005346C8"/>
    <w:rsid w:val="00594E9F"/>
    <w:rsid w:val="005A37F2"/>
    <w:rsid w:val="005B61E6"/>
    <w:rsid w:val="005C77E1"/>
    <w:rsid w:val="005D6A2F"/>
    <w:rsid w:val="005E1A82"/>
    <w:rsid w:val="005F0A28"/>
    <w:rsid w:val="005F0E5E"/>
    <w:rsid w:val="00620DEE"/>
    <w:rsid w:val="00625639"/>
    <w:rsid w:val="00627617"/>
    <w:rsid w:val="00640C40"/>
    <w:rsid w:val="0064184D"/>
    <w:rsid w:val="00660E3E"/>
    <w:rsid w:val="00662E74"/>
    <w:rsid w:val="00685745"/>
    <w:rsid w:val="006A58D2"/>
    <w:rsid w:val="006C5579"/>
    <w:rsid w:val="006C609E"/>
    <w:rsid w:val="00704BDF"/>
    <w:rsid w:val="00736B13"/>
    <w:rsid w:val="007447F3"/>
    <w:rsid w:val="00752BA5"/>
    <w:rsid w:val="007661C8"/>
    <w:rsid w:val="007C06BD"/>
    <w:rsid w:val="007D52CD"/>
    <w:rsid w:val="00800F70"/>
    <w:rsid w:val="00813288"/>
    <w:rsid w:val="008168FC"/>
    <w:rsid w:val="008235CE"/>
    <w:rsid w:val="00831977"/>
    <w:rsid w:val="008479A2"/>
    <w:rsid w:val="0087637F"/>
    <w:rsid w:val="008A1512"/>
    <w:rsid w:val="008C4316"/>
    <w:rsid w:val="008D0BEB"/>
    <w:rsid w:val="008E566E"/>
    <w:rsid w:val="008E59B7"/>
    <w:rsid w:val="00901EB6"/>
    <w:rsid w:val="00915429"/>
    <w:rsid w:val="009450CE"/>
    <w:rsid w:val="0095164B"/>
    <w:rsid w:val="00965BF7"/>
    <w:rsid w:val="00996483"/>
    <w:rsid w:val="009B04B8"/>
    <w:rsid w:val="009B1E82"/>
    <w:rsid w:val="009E788A"/>
    <w:rsid w:val="009F56C4"/>
    <w:rsid w:val="00A1763D"/>
    <w:rsid w:val="00A17CEC"/>
    <w:rsid w:val="00A27EF0"/>
    <w:rsid w:val="00A420AB"/>
    <w:rsid w:val="00A76EFC"/>
    <w:rsid w:val="00A9626B"/>
    <w:rsid w:val="00A97F29"/>
    <w:rsid w:val="00AB0964"/>
    <w:rsid w:val="00AD20F4"/>
    <w:rsid w:val="00AE377D"/>
    <w:rsid w:val="00AF6D4F"/>
    <w:rsid w:val="00B064BB"/>
    <w:rsid w:val="00B13D1F"/>
    <w:rsid w:val="00B61DBF"/>
    <w:rsid w:val="00B85B97"/>
    <w:rsid w:val="00B85DFB"/>
    <w:rsid w:val="00BC30C9"/>
    <w:rsid w:val="00BE3E58"/>
    <w:rsid w:val="00C01616"/>
    <w:rsid w:val="00C0162B"/>
    <w:rsid w:val="00C345B1"/>
    <w:rsid w:val="00C40142"/>
    <w:rsid w:val="00C57182"/>
    <w:rsid w:val="00C61E99"/>
    <w:rsid w:val="00C655FD"/>
    <w:rsid w:val="00C867B1"/>
    <w:rsid w:val="00C94434"/>
    <w:rsid w:val="00CA1C95"/>
    <w:rsid w:val="00CA5A9C"/>
    <w:rsid w:val="00CD5FE2"/>
    <w:rsid w:val="00D02B4C"/>
    <w:rsid w:val="00D84576"/>
    <w:rsid w:val="00DE0019"/>
    <w:rsid w:val="00DE264A"/>
    <w:rsid w:val="00DE4646"/>
    <w:rsid w:val="00E041E7"/>
    <w:rsid w:val="00E23CA1"/>
    <w:rsid w:val="00E409A8"/>
    <w:rsid w:val="00E647EC"/>
    <w:rsid w:val="00E7209D"/>
    <w:rsid w:val="00EA50E1"/>
    <w:rsid w:val="00EB5529"/>
    <w:rsid w:val="00ED6627"/>
    <w:rsid w:val="00EE0131"/>
    <w:rsid w:val="00F217F8"/>
    <w:rsid w:val="00F30C64"/>
    <w:rsid w:val="00F71F67"/>
    <w:rsid w:val="00FB01B9"/>
    <w:rsid w:val="00FB730C"/>
    <w:rsid w:val="00FC2695"/>
    <w:rsid w:val="00FC3E03"/>
    <w:rsid w:val="00FD2340"/>
    <w:rsid w:val="00FE6A2D"/>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760C6E"/>
  <w15:docId w15:val="{CB30F5BD-199D-4D72-BC54-839AC141A6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locked="1" w:semiHidden="1" w:unhideWhenUsed="1"/>
    <w:lsdException w:name="Strong" w:locked="1" w:uiPriority="22"/>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locked="1" w:semiHidden="1" w:unhideWhenUsed="1"/>
    <w:lsdException w:name="HTML Address"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semiHidden="1" w:unhideWhenUsed="1"/>
    <w:lsdException w:name="annotation subject" w:semiHidden="1" w:unhideWhenUsed="1"/>
    <w:lsdException w:name="No List" w:semiHidden="1" w:unhideWhenUsed="1"/>
    <w:lsdException w:name="Outline List 1" w:locked="1" w:semiHidden="1" w:unhideWhenUsed="1"/>
    <w:lsdException w:name="Outline List 2" w:semiHidden="1" w:unhideWhenUsed="1"/>
    <w:lsdException w:name="Outline List 3" w:semiHidden="1" w:unhideWhenUsed="1"/>
    <w:lsdException w:name="Table Simple 1" w:semiHidden="1" w:uiPriority="0" w:unhideWhenUsed="1"/>
    <w:lsdException w:name="Table Simple 2" w:locked="1" w:semiHidden="1" w:unhideWhenUsed="1"/>
    <w:lsdException w:name="Table Simple 3" w:locked="1" w:semiHidden="1" w:unhideWhenUsed="1"/>
    <w:lsdException w:name="Table Classic 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locked="1" w:semiHidden="1" w:uiPriority="59" w:unhideWhenUsed="1"/>
    <w:lsdException w:name="Table Theme" w:locked="1" w:semiHidden="1" w:unhideWhenUsed="1"/>
    <w:lsdException w:name="Placeholder Text" w:locked="1" w:semiHidden="1"/>
    <w:lsdException w:name="No Spacing" w:locked="1" w:uiPriority="1" w:qFormat="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locked="1" w:uiPriority="34" w:qFormat="1"/>
    <w:lsdException w:name="Quote" w:uiPriority="29"/>
    <w:lsdException w:name="Intense Quote" w:locked="1"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locked="1" w:uiPriority="19"/>
    <w:lsdException w:name="Intense Emphasis" w:locked="1" w:uiPriority="21"/>
    <w:lsdException w:name="Subtle Reference" w:locked="1" w:uiPriority="31" w:qFormat="1"/>
    <w:lsdException w:name="Intense Reference" w:locked="1" w:uiPriority="32" w:qFormat="1"/>
    <w:lsdException w:name="Book Title" w:locked="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locked/>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locked/>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locked/>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locked/>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locked/>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locked/>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locked/>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locked/>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locked/>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rsid w:val="009E788A"/>
    <w:pPr>
      <w:keepNext/>
      <w:numPr>
        <w:ilvl w:val="2"/>
        <w:numId w:val="1"/>
      </w:numPr>
      <w:suppressAutoHyphens/>
      <w:spacing w:before="120" w:line="240" w:lineRule="auto"/>
    </w:pPr>
    <w:rPr>
      <w:rFonts w:ascii="Arial" w:eastAsia="Times New Roman" w:hAnsi="Arial" w:cs="Times New Roman"/>
      <w:b/>
      <w:sz w:val="18"/>
      <w:szCs w:val="20"/>
      <w:lang w:val="en-US"/>
    </w:rPr>
  </w:style>
  <w:style w:type="paragraph" w:customStyle="1" w:styleId="CETAddress">
    <w:name w:val="CET Address"/>
    <w:link w:val="CETAddressCarattere"/>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locked/>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rsid w:val="00FC2695"/>
    <w:pPr>
      <w:spacing w:before="200" w:after="120" w:line="240" w:lineRule="auto"/>
    </w:pPr>
    <w:rPr>
      <w:rFonts w:ascii="Arial" w:eastAsia="Times New Roman" w:hAnsi="Arial" w:cs="Times New Roman"/>
      <w:b/>
      <w:sz w:val="18"/>
      <w:szCs w:val="20"/>
      <w:lang w:val="en-GB"/>
    </w:rPr>
  </w:style>
  <w:style w:type="paragraph" w:customStyle="1" w:styleId="CETReference-text">
    <w:name w:val="CET Reference-text"/>
    <w:rsid w:val="009E788A"/>
    <w:pPr>
      <w:spacing w:after="0" w:line="264" w:lineRule="auto"/>
      <w:ind w:left="284" w:hanging="284"/>
      <w:jc w:val="both"/>
    </w:pPr>
    <w:rPr>
      <w:rFonts w:ascii="Arial" w:eastAsia="Times New Roman" w:hAnsi="Arial" w:cs="Times New Roman"/>
      <w:sz w:val="18"/>
      <w:szCs w:val="20"/>
      <w:lang w:val="en-GB"/>
    </w:rPr>
  </w:style>
  <w:style w:type="paragraph" w:customStyle="1" w:styleId="CETCaption">
    <w:name w:val="CET Caption"/>
    <w:link w:val="CETCaptionCarattere"/>
    <w:rsid w:val="009E788A"/>
    <w:pPr>
      <w:spacing w:before="240" w:after="240" w:line="264" w:lineRule="auto"/>
      <w:jc w:val="both"/>
    </w:pPr>
    <w:rPr>
      <w:rFonts w:ascii="Arial" w:eastAsia="Times New Roman" w:hAnsi="Arial" w:cs="Times New Roman"/>
      <w:i/>
      <w:sz w:val="18"/>
      <w:szCs w:val="20"/>
      <w:lang w:val="en-GB"/>
    </w:rPr>
  </w:style>
  <w:style w:type="paragraph" w:customStyle="1" w:styleId="CET-table-title">
    <w:name w:val="CET-table-title"/>
    <w:rsid w:val="000E414A"/>
    <w:pPr>
      <w:keepNext/>
      <w:spacing w:before="240" w:after="80" w:line="240" w:lineRule="exact"/>
    </w:pPr>
    <w:rPr>
      <w:rFonts w:ascii="Arial" w:eastAsia="Times New Roman" w:hAnsi="Arial" w:cs="Times New Roman"/>
      <w:i/>
      <w:sz w:val="18"/>
      <w:szCs w:val="20"/>
      <w:lang w:val="en-US"/>
    </w:rPr>
  </w:style>
  <w:style w:type="character" w:customStyle="1" w:styleId="CETheadingxCarattere">
    <w:name w:val="CET headingx Carattere"/>
    <w:link w:val="CETheadingx"/>
    <w:rsid w:val="009E788A"/>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paragraph" w:customStyle="1" w:styleId="CETAcknowledgements">
    <w:name w:val="CET_Acknowledgements"/>
    <w:next w:val="CETBodytext"/>
    <w:qFormat/>
    <w:rsid w:val="00FC2695"/>
    <w:pPr>
      <w:spacing w:before="200" w:after="120"/>
    </w:pPr>
    <w:rPr>
      <w:rFonts w:ascii="Arial" w:eastAsia="Times New Roman" w:hAnsi="Arial" w:cs="Times New Roman"/>
      <w:b/>
      <w:sz w:val="18"/>
      <w:szCs w:val="20"/>
      <w:lang w:val="en-GB"/>
    </w:rPr>
  </w:style>
  <w:style w:type="paragraph" w:styleId="Testofumetto">
    <w:name w:val="Balloon Text"/>
    <w:basedOn w:val="Normale"/>
    <w:link w:val="TestofumettoCarattere"/>
    <w:uiPriority w:val="99"/>
    <w:semiHidden/>
    <w:unhideWhenUsed/>
    <w:lock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Normale"/>
    <w:next w:val="Normale"/>
    <w:uiPriority w:val="37"/>
    <w:unhideWhenUsed/>
    <w:rsid w:val="0003148D"/>
    <w:pPr>
      <w:tabs>
        <w:tab w:val="clear" w:pos="7100"/>
        <w:tab w:val="left" w:pos="384"/>
      </w:tabs>
      <w:spacing w:line="240" w:lineRule="auto"/>
      <w:ind w:left="384" w:hanging="384"/>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lock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semiHidden/>
    <w:unhideWhenUsed/>
    <w:qFormat/>
    <w:locked/>
    <w:rsid w:val="0003148D"/>
    <w:pPr>
      <w:spacing w:line="240" w:lineRule="auto"/>
    </w:pPr>
    <w:rPr>
      <w:b/>
      <w:bCs/>
      <w:color w:val="4F81BD" w:themeColor="accent1"/>
      <w:szCs w:val="18"/>
    </w:rPr>
  </w:style>
  <w:style w:type="paragraph" w:styleId="Elenco">
    <w:name w:val="List"/>
    <w:basedOn w:val="Normale"/>
    <w:uiPriority w:val="99"/>
    <w:semiHidden/>
    <w:unhideWhenUsed/>
    <w:locked/>
    <w:rsid w:val="0003148D"/>
    <w:pPr>
      <w:ind w:left="283" w:hanging="283"/>
      <w:contextualSpacing/>
    </w:pPr>
  </w:style>
  <w:style w:type="paragraph" w:styleId="Elenco2">
    <w:name w:val="List 2"/>
    <w:basedOn w:val="Normale"/>
    <w:uiPriority w:val="99"/>
    <w:semiHidden/>
    <w:unhideWhenUsed/>
    <w:locked/>
    <w:rsid w:val="0003148D"/>
    <w:pPr>
      <w:ind w:left="566" w:hanging="283"/>
      <w:contextualSpacing/>
    </w:pPr>
  </w:style>
  <w:style w:type="paragraph" w:styleId="Elenco3">
    <w:name w:val="List 3"/>
    <w:basedOn w:val="Normale"/>
    <w:uiPriority w:val="99"/>
    <w:semiHidden/>
    <w:unhideWhenUsed/>
    <w:locked/>
    <w:rsid w:val="0003148D"/>
    <w:pPr>
      <w:ind w:left="849" w:hanging="283"/>
      <w:contextualSpacing/>
    </w:pPr>
  </w:style>
  <w:style w:type="paragraph" w:styleId="Elenco4">
    <w:name w:val="List 4"/>
    <w:basedOn w:val="Normale"/>
    <w:uiPriority w:val="99"/>
    <w:semiHidden/>
    <w:unhideWhenUsed/>
    <w:locked/>
    <w:rsid w:val="0003148D"/>
    <w:pPr>
      <w:ind w:left="1132" w:hanging="283"/>
      <w:contextualSpacing/>
    </w:pPr>
  </w:style>
  <w:style w:type="paragraph" w:styleId="Elenco5">
    <w:name w:val="List 5"/>
    <w:basedOn w:val="Normale"/>
    <w:uiPriority w:val="99"/>
    <w:semiHidden/>
    <w:unhideWhenUsed/>
    <w:locked/>
    <w:rsid w:val="0003148D"/>
    <w:pPr>
      <w:ind w:left="1415" w:hanging="283"/>
      <w:contextualSpacing/>
    </w:pPr>
  </w:style>
  <w:style w:type="paragraph" w:styleId="Elencocontinua">
    <w:name w:val="List Continue"/>
    <w:basedOn w:val="Normale"/>
    <w:uiPriority w:val="99"/>
    <w:semiHidden/>
    <w:unhideWhenUsed/>
    <w:locked/>
    <w:rsid w:val="0003148D"/>
    <w:pPr>
      <w:spacing w:after="120"/>
      <w:ind w:left="283"/>
      <w:contextualSpacing/>
    </w:pPr>
  </w:style>
  <w:style w:type="paragraph" w:styleId="Elencocontinua2">
    <w:name w:val="List Continue 2"/>
    <w:basedOn w:val="Normale"/>
    <w:uiPriority w:val="99"/>
    <w:semiHidden/>
    <w:unhideWhenUsed/>
    <w:locked/>
    <w:rsid w:val="0003148D"/>
    <w:pPr>
      <w:spacing w:after="120"/>
      <w:ind w:left="566"/>
      <w:contextualSpacing/>
    </w:pPr>
  </w:style>
  <w:style w:type="paragraph" w:styleId="Elencocontinua3">
    <w:name w:val="List Continue 3"/>
    <w:basedOn w:val="Normale"/>
    <w:uiPriority w:val="99"/>
    <w:semiHidden/>
    <w:unhideWhenUsed/>
    <w:locked/>
    <w:rsid w:val="0003148D"/>
    <w:pPr>
      <w:spacing w:after="120"/>
      <w:ind w:left="849"/>
      <w:contextualSpacing/>
    </w:pPr>
  </w:style>
  <w:style w:type="paragraph" w:styleId="Elencocontinua4">
    <w:name w:val="List Continue 4"/>
    <w:basedOn w:val="Normale"/>
    <w:uiPriority w:val="99"/>
    <w:semiHidden/>
    <w:unhideWhenUsed/>
    <w:locked/>
    <w:rsid w:val="0003148D"/>
    <w:pPr>
      <w:spacing w:after="120"/>
      <w:ind w:left="1132"/>
      <w:contextualSpacing/>
    </w:pPr>
  </w:style>
  <w:style w:type="paragraph" w:styleId="Elencocontinua5">
    <w:name w:val="List Continue 5"/>
    <w:basedOn w:val="Normale"/>
    <w:uiPriority w:val="99"/>
    <w:semiHidden/>
    <w:unhideWhenUsed/>
    <w:locked/>
    <w:rsid w:val="0003148D"/>
    <w:pPr>
      <w:spacing w:after="120"/>
      <w:ind w:left="1415"/>
      <w:contextualSpacing/>
    </w:pPr>
  </w:style>
  <w:style w:type="paragraph" w:styleId="Firma">
    <w:name w:val="Signature"/>
    <w:basedOn w:val="Normale"/>
    <w:link w:val="FirmaCarattere"/>
    <w:uiPriority w:val="99"/>
    <w:semiHidden/>
    <w:unhideWhenUsed/>
    <w:lock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lock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lock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lock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locked/>
    <w:rsid w:val="0003148D"/>
    <w:pPr>
      <w:spacing w:line="240" w:lineRule="auto"/>
      <w:ind w:left="220" w:hanging="220"/>
    </w:pPr>
  </w:style>
  <w:style w:type="paragraph" w:styleId="Indice2">
    <w:name w:val="index 2"/>
    <w:basedOn w:val="Normale"/>
    <w:next w:val="Normale"/>
    <w:autoRedefine/>
    <w:uiPriority w:val="99"/>
    <w:semiHidden/>
    <w:unhideWhenUsed/>
    <w:locked/>
    <w:rsid w:val="0003148D"/>
    <w:pPr>
      <w:spacing w:line="240" w:lineRule="auto"/>
      <w:ind w:left="440" w:hanging="220"/>
    </w:pPr>
  </w:style>
  <w:style w:type="paragraph" w:styleId="Indice3">
    <w:name w:val="index 3"/>
    <w:basedOn w:val="Normale"/>
    <w:next w:val="Normale"/>
    <w:autoRedefine/>
    <w:uiPriority w:val="99"/>
    <w:semiHidden/>
    <w:unhideWhenUsed/>
    <w:locked/>
    <w:rsid w:val="0003148D"/>
    <w:pPr>
      <w:spacing w:line="240" w:lineRule="auto"/>
      <w:ind w:left="660" w:hanging="220"/>
    </w:pPr>
  </w:style>
  <w:style w:type="paragraph" w:styleId="Indice4">
    <w:name w:val="index 4"/>
    <w:basedOn w:val="Normale"/>
    <w:next w:val="Normale"/>
    <w:autoRedefine/>
    <w:uiPriority w:val="99"/>
    <w:semiHidden/>
    <w:unhideWhenUsed/>
    <w:locked/>
    <w:rsid w:val="0003148D"/>
    <w:pPr>
      <w:spacing w:line="240" w:lineRule="auto"/>
      <w:ind w:left="880" w:hanging="220"/>
    </w:pPr>
  </w:style>
  <w:style w:type="paragraph" w:styleId="Indice5">
    <w:name w:val="index 5"/>
    <w:basedOn w:val="Normale"/>
    <w:next w:val="Normale"/>
    <w:autoRedefine/>
    <w:uiPriority w:val="99"/>
    <w:semiHidden/>
    <w:unhideWhenUsed/>
    <w:locked/>
    <w:rsid w:val="0003148D"/>
    <w:pPr>
      <w:spacing w:line="240" w:lineRule="auto"/>
      <w:ind w:left="1100" w:hanging="220"/>
    </w:pPr>
  </w:style>
  <w:style w:type="paragraph" w:styleId="Indice6">
    <w:name w:val="index 6"/>
    <w:basedOn w:val="Normale"/>
    <w:next w:val="Normale"/>
    <w:autoRedefine/>
    <w:uiPriority w:val="99"/>
    <w:semiHidden/>
    <w:unhideWhenUsed/>
    <w:locked/>
    <w:rsid w:val="0003148D"/>
    <w:pPr>
      <w:spacing w:line="240" w:lineRule="auto"/>
      <w:ind w:left="1320" w:hanging="220"/>
    </w:pPr>
  </w:style>
  <w:style w:type="paragraph" w:styleId="Indice7">
    <w:name w:val="index 7"/>
    <w:basedOn w:val="Normale"/>
    <w:next w:val="Normale"/>
    <w:autoRedefine/>
    <w:uiPriority w:val="99"/>
    <w:semiHidden/>
    <w:unhideWhenUsed/>
    <w:locked/>
    <w:rsid w:val="0003148D"/>
    <w:pPr>
      <w:spacing w:line="240" w:lineRule="auto"/>
      <w:ind w:left="1540" w:hanging="220"/>
    </w:pPr>
  </w:style>
  <w:style w:type="paragraph" w:styleId="Indice8">
    <w:name w:val="index 8"/>
    <w:basedOn w:val="Normale"/>
    <w:next w:val="Normale"/>
    <w:autoRedefine/>
    <w:uiPriority w:val="99"/>
    <w:semiHidden/>
    <w:unhideWhenUsed/>
    <w:locked/>
    <w:rsid w:val="0003148D"/>
    <w:pPr>
      <w:spacing w:line="240" w:lineRule="auto"/>
      <w:ind w:left="1760" w:hanging="220"/>
    </w:pPr>
  </w:style>
  <w:style w:type="paragraph" w:styleId="Indice9">
    <w:name w:val="index 9"/>
    <w:basedOn w:val="Normale"/>
    <w:next w:val="Normale"/>
    <w:autoRedefine/>
    <w:uiPriority w:val="99"/>
    <w:semiHidden/>
    <w:unhideWhenUsed/>
    <w:locked/>
    <w:rsid w:val="0003148D"/>
    <w:pPr>
      <w:spacing w:line="240" w:lineRule="auto"/>
      <w:ind w:left="1980" w:hanging="220"/>
    </w:pPr>
  </w:style>
  <w:style w:type="paragraph" w:styleId="Indicedellefigure">
    <w:name w:val="table of figures"/>
    <w:basedOn w:val="Normale"/>
    <w:next w:val="Normale"/>
    <w:uiPriority w:val="99"/>
    <w:semiHidden/>
    <w:unhideWhenUsed/>
    <w:locked/>
    <w:rsid w:val="0003148D"/>
  </w:style>
  <w:style w:type="paragraph" w:styleId="Indicefonti">
    <w:name w:val="table of authorities"/>
    <w:basedOn w:val="Normale"/>
    <w:next w:val="Normale"/>
    <w:uiPriority w:val="99"/>
    <w:semiHidden/>
    <w:unhideWhenUsed/>
    <w:locked/>
    <w:rsid w:val="0003148D"/>
    <w:pPr>
      <w:ind w:left="220" w:hanging="220"/>
    </w:pPr>
  </w:style>
  <w:style w:type="paragraph" w:styleId="Indirizzodestinatario">
    <w:name w:val="envelope address"/>
    <w:basedOn w:val="Normale"/>
    <w:uiPriority w:val="99"/>
    <w:semiHidden/>
    <w:unhideWhenUsed/>
    <w:lock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lock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lock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lock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lock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lock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locked/>
    <w:rsid w:val="0003148D"/>
    <w:rPr>
      <w:sz w:val="24"/>
      <w:szCs w:val="24"/>
    </w:rPr>
  </w:style>
  <w:style w:type="paragraph" w:styleId="Numeroelenco">
    <w:name w:val="List Number"/>
    <w:basedOn w:val="Normale"/>
    <w:uiPriority w:val="99"/>
    <w:semiHidden/>
    <w:unhideWhenUsed/>
    <w:locked/>
    <w:rsid w:val="0003148D"/>
    <w:pPr>
      <w:numPr>
        <w:numId w:val="2"/>
      </w:numPr>
      <w:contextualSpacing/>
    </w:pPr>
  </w:style>
  <w:style w:type="paragraph" w:styleId="Numeroelenco2">
    <w:name w:val="List Number 2"/>
    <w:basedOn w:val="Normale"/>
    <w:uiPriority w:val="99"/>
    <w:semiHidden/>
    <w:unhideWhenUsed/>
    <w:locked/>
    <w:rsid w:val="0003148D"/>
    <w:pPr>
      <w:numPr>
        <w:numId w:val="3"/>
      </w:numPr>
      <w:contextualSpacing/>
    </w:pPr>
  </w:style>
  <w:style w:type="paragraph" w:styleId="Numeroelenco3">
    <w:name w:val="List Number 3"/>
    <w:basedOn w:val="Normale"/>
    <w:uiPriority w:val="99"/>
    <w:semiHidden/>
    <w:unhideWhenUsed/>
    <w:locked/>
    <w:rsid w:val="0003148D"/>
    <w:pPr>
      <w:numPr>
        <w:numId w:val="4"/>
      </w:numPr>
      <w:contextualSpacing/>
    </w:pPr>
  </w:style>
  <w:style w:type="paragraph" w:styleId="Numeroelenco4">
    <w:name w:val="List Number 4"/>
    <w:basedOn w:val="Normale"/>
    <w:uiPriority w:val="99"/>
    <w:semiHidden/>
    <w:unhideWhenUsed/>
    <w:locked/>
    <w:rsid w:val="0003148D"/>
    <w:pPr>
      <w:numPr>
        <w:numId w:val="5"/>
      </w:numPr>
      <w:contextualSpacing/>
    </w:pPr>
  </w:style>
  <w:style w:type="paragraph" w:styleId="Numeroelenco5">
    <w:name w:val="List Number 5"/>
    <w:basedOn w:val="Normale"/>
    <w:uiPriority w:val="99"/>
    <w:semiHidden/>
    <w:unhideWhenUsed/>
    <w:locked/>
    <w:rsid w:val="0003148D"/>
    <w:pPr>
      <w:numPr>
        <w:numId w:val="6"/>
      </w:numPr>
      <w:contextualSpacing/>
    </w:pPr>
  </w:style>
  <w:style w:type="paragraph" w:styleId="PreformattatoHTML">
    <w:name w:val="HTML Preformatted"/>
    <w:basedOn w:val="Normale"/>
    <w:link w:val="PreformattatoHTMLCarattere"/>
    <w:uiPriority w:val="99"/>
    <w:semiHidden/>
    <w:unhideWhenUsed/>
    <w:lock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lock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lock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lock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locked/>
    <w:rsid w:val="0003148D"/>
    <w:pPr>
      <w:numPr>
        <w:numId w:val="7"/>
      </w:numPr>
      <w:contextualSpacing/>
    </w:pPr>
  </w:style>
  <w:style w:type="paragraph" w:styleId="Puntoelenco2">
    <w:name w:val="List Bullet 2"/>
    <w:basedOn w:val="Normale"/>
    <w:uiPriority w:val="99"/>
    <w:semiHidden/>
    <w:unhideWhenUsed/>
    <w:locked/>
    <w:rsid w:val="0003148D"/>
    <w:pPr>
      <w:numPr>
        <w:numId w:val="8"/>
      </w:numPr>
      <w:contextualSpacing/>
    </w:pPr>
  </w:style>
  <w:style w:type="paragraph" w:styleId="Puntoelenco3">
    <w:name w:val="List Bullet 3"/>
    <w:basedOn w:val="Normale"/>
    <w:uiPriority w:val="99"/>
    <w:semiHidden/>
    <w:unhideWhenUsed/>
    <w:locked/>
    <w:rsid w:val="0003148D"/>
    <w:pPr>
      <w:numPr>
        <w:numId w:val="9"/>
      </w:numPr>
      <w:contextualSpacing/>
    </w:pPr>
  </w:style>
  <w:style w:type="paragraph" w:styleId="Puntoelenco4">
    <w:name w:val="List Bullet 4"/>
    <w:basedOn w:val="Normale"/>
    <w:uiPriority w:val="99"/>
    <w:semiHidden/>
    <w:unhideWhenUsed/>
    <w:locked/>
    <w:rsid w:val="0003148D"/>
    <w:pPr>
      <w:numPr>
        <w:numId w:val="10"/>
      </w:numPr>
      <w:contextualSpacing/>
    </w:pPr>
  </w:style>
  <w:style w:type="paragraph" w:styleId="Puntoelenco5">
    <w:name w:val="List Bullet 5"/>
    <w:basedOn w:val="Normale"/>
    <w:uiPriority w:val="99"/>
    <w:semiHidden/>
    <w:unhideWhenUsed/>
    <w:locked/>
    <w:rsid w:val="0003148D"/>
    <w:pPr>
      <w:numPr>
        <w:numId w:val="11"/>
      </w:numPr>
      <w:contextualSpacing/>
    </w:pPr>
  </w:style>
  <w:style w:type="paragraph" w:styleId="Rientrocorpodeltesto2">
    <w:name w:val="Body Text Indent 2"/>
    <w:basedOn w:val="Normale"/>
    <w:link w:val="Rientrocorpodeltesto2Carattere"/>
    <w:uiPriority w:val="99"/>
    <w:semiHidden/>
    <w:unhideWhenUsed/>
    <w:lock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lock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locked/>
    <w:rsid w:val="0003148D"/>
    <w:pPr>
      <w:ind w:left="720"/>
    </w:pPr>
  </w:style>
  <w:style w:type="paragraph" w:styleId="Testocommento">
    <w:name w:val="annotation text"/>
    <w:basedOn w:val="Normale"/>
    <w:link w:val="TestocommentoCarattere"/>
    <w:uiPriority w:val="99"/>
    <w:semiHidden/>
    <w:unhideWhenUsed/>
    <w:locked/>
    <w:rsid w:val="0003148D"/>
    <w:pPr>
      <w:spacing w:line="240" w:lineRule="auto"/>
    </w:pPr>
  </w:style>
  <w:style w:type="character" w:customStyle="1" w:styleId="TestocommentoCarattere">
    <w:name w:val="Testo commento Carattere"/>
    <w:basedOn w:val="Carpredefinitoparagrafo"/>
    <w:link w:val="Testocommento"/>
    <w:uiPriority w:val="99"/>
    <w:semiHidden/>
    <w:rsid w:val="0003148D"/>
    <w:rPr>
      <w:sz w:val="20"/>
      <w:szCs w:val="20"/>
    </w:rPr>
  </w:style>
  <w:style w:type="paragraph" w:styleId="Soggettocommento">
    <w:name w:val="annotation subject"/>
    <w:basedOn w:val="Testocommento"/>
    <w:next w:val="Testocommento"/>
    <w:link w:val="SoggettocommentoCarattere"/>
    <w:uiPriority w:val="99"/>
    <w:semiHidden/>
    <w:unhideWhenUsed/>
    <w:lock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locked/>
    <w:rsid w:val="0003148D"/>
    <w:pPr>
      <w:spacing w:after="100"/>
    </w:pPr>
  </w:style>
  <w:style w:type="paragraph" w:styleId="Sommario2">
    <w:name w:val="toc 2"/>
    <w:basedOn w:val="Normale"/>
    <w:next w:val="Normale"/>
    <w:autoRedefine/>
    <w:uiPriority w:val="39"/>
    <w:semiHidden/>
    <w:unhideWhenUsed/>
    <w:locked/>
    <w:rsid w:val="0003148D"/>
    <w:pPr>
      <w:spacing w:after="100"/>
      <w:ind w:left="220"/>
    </w:pPr>
  </w:style>
  <w:style w:type="paragraph" w:styleId="Sommario3">
    <w:name w:val="toc 3"/>
    <w:basedOn w:val="Normale"/>
    <w:next w:val="Normale"/>
    <w:autoRedefine/>
    <w:uiPriority w:val="39"/>
    <w:semiHidden/>
    <w:unhideWhenUsed/>
    <w:locked/>
    <w:rsid w:val="0003148D"/>
    <w:pPr>
      <w:spacing w:after="100"/>
      <w:ind w:left="440"/>
    </w:pPr>
  </w:style>
  <w:style w:type="paragraph" w:styleId="Sommario4">
    <w:name w:val="toc 4"/>
    <w:basedOn w:val="Normale"/>
    <w:next w:val="Normale"/>
    <w:autoRedefine/>
    <w:uiPriority w:val="39"/>
    <w:semiHidden/>
    <w:unhideWhenUsed/>
    <w:locked/>
    <w:rsid w:val="0003148D"/>
    <w:pPr>
      <w:spacing w:after="100"/>
      <w:ind w:left="660"/>
    </w:pPr>
  </w:style>
  <w:style w:type="paragraph" w:styleId="Sommario5">
    <w:name w:val="toc 5"/>
    <w:basedOn w:val="Normale"/>
    <w:next w:val="Normale"/>
    <w:autoRedefine/>
    <w:uiPriority w:val="39"/>
    <w:semiHidden/>
    <w:unhideWhenUsed/>
    <w:locked/>
    <w:rsid w:val="0003148D"/>
    <w:pPr>
      <w:spacing w:after="100"/>
      <w:ind w:left="880"/>
    </w:pPr>
  </w:style>
  <w:style w:type="paragraph" w:styleId="Sommario6">
    <w:name w:val="toc 6"/>
    <w:basedOn w:val="Normale"/>
    <w:next w:val="Normale"/>
    <w:autoRedefine/>
    <w:uiPriority w:val="39"/>
    <w:semiHidden/>
    <w:unhideWhenUsed/>
    <w:locked/>
    <w:rsid w:val="0003148D"/>
    <w:pPr>
      <w:spacing w:after="100"/>
      <w:ind w:left="1100"/>
    </w:pPr>
  </w:style>
  <w:style w:type="paragraph" w:styleId="Sommario7">
    <w:name w:val="toc 7"/>
    <w:basedOn w:val="Normale"/>
    <w:next w:val="Normale"/>
    <w:autoRedefine/>
    <w:uiPriority w:val="39"/>
    <w:semiHidden/>
    <w:unhideWhenUsed/>
    <w:locked/>
    <w:rsid w:val="0003148D"/>
    <w:pPr>
      <w:spacing w:after="100"/>
      <w:ind w:left="1320"/>
    </w:pPr>
  </w:style>
  <w:style w:type="paragraph" w:styleId="Sommario8">
    <w:name w:val="toc 8"/>
    <w:basedOn w:val="Normale"/>
    <w:next w:val="Normale"/>
    <w:autoRedefine/>
    <w:uiPriority w:val="39"/>
    <w:semiHidden/>
    <w:unhideWhenUsed/>
    <w:locked/>
    <w:rsid w:val="0003148D"/>
    <w:pPr>
      <w:spacing w:after="100"/>
      <w:ind w:left="1540"/>
    </w:pPr>
  </w:style>
  <w:style w:type="paragraph" w:styleId="Sommario9">
    <w:name w:val="toc 9"/>
    <w:basedOn w:val="Normale"/>
    <w:next w:val="Normale"/>
    <w:autoRedefine/>
    <w:uiPriority w:val="39"/>
    <w:semiHidden/>
    <w:unhideWhenUsed/>
    <w:locked/>
    <w:rsid w:val="0003148D"/>
    <w:pPr>
      <w:spacing w:after="100"/>
      <w:ind w:left="1760"/>
    </w:pPr>
  </w:style>
  <w:style w:type="paragraph" w:styleId="Testodelblocco">
    <w:name w:val="Block Text"/>
    <w:basedOn w:val="Normale"/>
    <w:uiPriority w:val="99"/>
    <w:semiHidden/>
    <w:unhideWhenUsed/>
    <w:lock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lock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lock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lock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lock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lock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lock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locked/>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qFormat/>
    <w:rsid w:val="00901EB6"/>
    <w:rPr>
      <w:b/>
    </w:rPr>
  </w:style>
  <w:style w:type="paragraph" w:customStyle="1" w:styleId="CETnumberingbullets">
    <w:name w:val="CET numbering (bullets)"/>
    <w:rsid w:val="00C57182"/>
    <w:pPr>
      <w:numPr>
        <w:numId w:val="13"/>
      </w:numPr>
      <w:spacing w:after="120" w:line="264" w:lineRule="auto"/>
    </w:pPr>
    <w:rPr>
      <w:rFonts w:ascii="Arial" w:eastAsia="Times New Roman" w:hAnsi="Arial" w:cs="Times New Roman"/>
      <w:sz w:val="18"/>
      <w:szCs w:val="20"/>
      <w:lang w:val="en-GB"/>
    </w:rPr>
  </w:style>
  <w:style w:type="paragraph" w:customStyle="1" w:styleId="CETnumbering1">
    <w:name w:val="CET numbering (1"/>
    <w:aliases w:val="2..)"/>
    <w:rsid w:val="00184AD6"/>
    <w:pPr>
      <w:numPr>
        <w:numId w:val="14"/>
      </w:numPr>
      <w:spacing w:after="120" w:line="264" w:lineRule="auto"/>
      <w:ind w:left="714" w:hanging="357"/>
    </w:pPr>
    <w:rPr>
      <w:rFonts w:ascii="Arial" w:eastAsia="Times New Roman" w:hAnsi="Arial" w:cs="Times New Roman"/>
      <w:sz w:val="18"/>
      <w:szCs w:val="20"/>
      <w:lang w:val="en-US"/>
    </w:rPr>
  </w:style>
  <w:style w:type="paragraph" w:customStyle="1" w:styleId="CETnumberinga">
    <w:name w:val="CET numbering (a"/>
    <w:aliases w:val="b,..)"/>
    <w:rsid w:val="00C57182"/>
    <w:pPr>
      <w:numPr>
        <w:numId w:val="15"/>
      </w:numPr>
      <w:spacing w:after="120" w:line="264" w:lineRule="auto"/>
      <w:ind w:left="714" w:hanging="357"/>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lock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lock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locked/>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Body">
    <w:name w:val="Abstract Body"/>
    <w:basedOn w:val="Normale"/>
    <w:rsid w:val="00704BDF"/>
    <w:pPr>
      <w:tabs>
        <w:tab w:val="clear" w:pos="7100"/>
      </w:tabs>
      <w:spacing w:line="240" w:lineRule="atLeast"/>
      <w:ind w:left="720" w:right="720"/>
    </w:pPr>
    <w:rPr>
      <w:rFonts w:ascii="Times" w:hAnsi="Times"/>
      <w:sz w:val="20"/>
      <w:lang w:val="en-US"/>
    </w:rPr>
  </w:style>
  <w:style w:type="paragraph" w:customStyle="1" w:styleId="AbstractHeading">
    <w:name w:val="Abstract Heading"/>
    <w:basedOn w:val="Normale"/>
    <w:rsid w:val="00704BDF"/>
    <w:pPr>
      <w:tabs>
        <w:tab w:val="clear" w:pos="7100"/>
      </w:tabs>
      <w:spacing w:before="480" w:after="120" w:line="240" w:lineRule="atLeast"/>
      <w:ind w:firstLine="360"/>
    </w:pPr>
    <w:rPr>
      <w:rFonts w:ascii="Times" w:hAnsi="Times"/>
      <w:i/>
      <w:sz w:val="20"/>
      <w:lang w:val="en-US"/>
    </w:rPr>
  </w:style>
  <w:style w:type="paragraph" w:customStyle="1" w:styleId="FirstParagraph">
    <w:name w:val="First Paragraph"/>
    <w:basedOn w:val="Normale"/>
    <w:rsid w:val="00704BDF"/>
    <w:pPr>
      <w:tabs>
        <w:tab w:val="clear" w:pos="7100"/>
      </w:tabs>
      <w:spacing w:line="240" w:lineRule="atLeast"/>
    </w:pPr>
    <w:rPr>
      <w:rFonts w:ascii="Times" w:hAnsi="Times"/>
      <w:sz w:val="20"/>
      <w:lang w:val="en-US"/>
    </w:rPr>
  </w:style>
  <w:style w:type="character" w:styleId="Rimandocommento">
    <w:name w:val="annotation reference"/>
    <w:basedOn w:val="Carpredefinitoparagrafo"/>
    <w:uiPriority w:val="99"/>
    <w:semiHidden/>
    <w:unhideWhenUsed/>
    <w:locked/>
    <w:rsid w:val="00C61E99"/>
    <w:rPr>
      <w:sz w:val="16"/>
      <w:szCs w:val="16"/>
    </w:rPr>
  </w:style>
  <w:style w:type="character" w:styleId="Testosegnaposto">
    <w:name w:val="Placeholder Text"/>
    <w:basedOn w:val="Carpredefinitoparagrafo"/>
    <w:uiPriority w:val="99"/>
    <w:semiHidden/>
    <w:locked/>
    <w:rsid w:val="004D1FB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1" Type="http://schemas.openxmlformats.org/officeDocument/2006/relationships/oleObject" Target="file:///G:\R&#233;sultats\Pilote\Colonne\Phase%20gaz-PID.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776155753174108"/>
          <c:y val="3.8651069399614865E-2"/>
          <c:w val="0.81047695285778742"/>
          <c:h val="0.76460161229846302"/>
        </c:manualLayout>
      </c:layout>
      <c:scatterChart>
        <c:scatterStyle val="lineMarker"/>
        <c:varyColors val="0"/>
        <c:ser>
          <c:idx val="1"/>
          <c:order val="0"/>
          <c:tx>
            <c:v>Inlet</c:v>
          </c:tx>
          <c:spPr>
            <a:ln w="28575">
              <a:noFill/>
            </a:ln>
          </c:spPr>
          <c:marker>
            <c:symbol val="square"/>
            <c:size val="4"/>
          </c:marker>
          <c:xVal>
            <c:numRef>
              <c:f>Feuil1!$B$3:$B$5001</c:f>
              <c:numCache>
                <c:formatCode>0.00</c:formatCode>
                <c:ptCount val="4999"/>
                <c:pt idx="0">
                  <c:v>0</c:v>
                </c:pt>
                <c:pt idx="1">
                  <c:v>3.333333333333334E-2</c:v>
                </c:pt>
                <c:pt idx="2">
                  <c:v>6.666666666666668E-2</c:v>
                </c:pt>
                <c:pt idx="3">
                  <c:v>0.1</c:v>
                </c:pt>
                <c:pt idx="4">
                  <c:v>0.13333333333333336</c:v>
                </c:pt>
                <c:pt idx="5">
                  <c:v>0.16666666666666666</c:v>
                </c:pt>
                <c:pt idx="6">
                  <c:v>0.2</c:v>
                </c:pt>
                <c:pt idx="7">
                  <c:v>0.23333333333333334</c:v>
                </c:pt>
                <c:pt idx="8">
                  <c:v>0.26666666666666672</c:v>
                </c:pt>
                <c:pt idx="9">
                  <c:v>0.30000000000000004</c:v>
                </c:pt>
                <c:pt idx="10">
                  <c:v>0.33333333333333331</c:v>
                </c:pt>
                <c:pt idx="11">
                  <c:v>0.36666666666666675</c:v>
                </c:pt>
                <c:pt idx="12">
                  <c:v>0.40000000000000008</c:v>
                </c:pt>
                <c:pt idx="13">
                  <c:v>0.43333333333333335</c:v>
                </c:pt>
                <c:pt idx="14">
                  <c:v>0.46666666666666667</c:v>
                </c:pt>
                <c:pt idx="15">
                  <c:v>0.5</c:v>
                </c:pt>
                <c:pt idx="16">
                  <c:v>0.53333333333333333</c:v>
                </c:pt>
                <c:pt idx="17">
                  <c:v>0.56666666666666654</c:v>
                </c:pt>
                <c:pt idx="18">
                  <c:v>0.60000000000000009</c:v>
                </c:pt>
                <c:pt idx="19">
                  <c:v>0.63333333333333341</c:v>
                </c:pt>
                <c:pt idx="20">
                  <c:v>0.66666666666666663</c:v>
                </c:pt>
                <c:pt idx="21">
                  <c:v>0.70000000000000007</c:v>
                </c:pt>
                <c:pt idx="22">
                  <c:v>0.73333333333333339</c:v>
                </c:pt>
                <c:pt idx="23">
                  <c:v>0.76666666666666661</c:v>
                </c:pt>
                <c:pt idx="24">
                  <c:v>0.79999999999999993</c:v>
                </c:pt>
                <c:pt idx="25">
                  <c:v>0.83333333333333337</c:v>
                </c:pt>
                <c:pt idx="26">
                  <c:v>0.8666666666666667</c:v>
                </c:pt>
                <c:pt idx="27">
                  <c:v>0.89999999999999991</c:v>
                </c:pt>
                <c:pt idx="28">
                  <c:v>0.93333333333333324</c:v>
                </c:pt>
                <c:pt idx="29">
                  <c:v>0.96666666666666667</c:v>
                </c:pt>
                <c:pt idx="30">
                  <c:v>0.99999999999999989</c:v>
                </c:pt>
                <c:pt idx="31">
                  <c:v>1.0333333333333332</c:v>
                </c:pt>
                <c:pt idx="32">
                  <c:v>1.0666666666666667</c:v>
                </c:pt>
                <c:pt idx="33">
                  <c:v>1.1000000000000001</c:v>
                </c:pt>
                <c:pt idx="34">
                  <c:v>1.1333333333333335</c:v>
                </c:pt>
                <c:pt idx="35">
                  <c:v>1.1666666666666672</c:v>
                </c:pt>
                <c:pt idx="36">
                  <c:v>1.2000000000000004</c:v>
                </c:pt>
                <c:pt idx="37">
                  <c:v>1.2333333333333338</c:v>
                </c:pt>
                <c:pt idx="38">
                  <c:v>1.2666666666666673</c:v>
                </c:pt>
                <c:pt idx="39">
                  <c:v>1.3000000000000007</c:v>
                </c:pt>
                <c:pt idx="40">
                  <c:v>1.3333333333333339</c:v>
                </c:pt>
                <c:pt idx="41">
                  <c:v>1.3666666666666678</c:v>
                </c:pt>
                <c:pt idx="42">
                  <c:v>1.400000000000001</c:v>
                </c:pt>
                <c:pt idx="43">
                  <c:v>1.4333333333333342</c:v>
                </c:pt>
                <c:pt idx="44">
                  <c:v>1.4666666666666679</c:v>
                </c:pt>
                <c:pt idx="45">
                  <c:v>1.5000000000000013</c:v>
                </c:pt>
                <c:pt idx="46">
                  <c:v>1.5333333333333348</c:v>
                </c:pt>
                <c:pt idx="47">
                  <c:v>1.5666666666666682</c:v>
                </c:pt>
                <c:pt idx="48">
                  <c:v>1.6000000000000019</c:v>
                </c:pt>
                <c:pt idx="49">
                  <c:v>1.6333333333333351</c:v>
                </c:pt>
                <c:pt idx="50">
                  <c:v>1.6666666666666685</c:v>
                </c:pt>
                <c:pt idx="51">
                  <c:v>1.700000000000002</c:v>
                </c:pt>
                <c:pt idx="52">
                  <c:v>1.7333333333333354</c:v>
                </c:pt>
                <c:pt idx="53">
                  <c:v>1.7666666666666688</c:v>
                </c:pt>
                <c:pt idx="54">
                  <c:v>1.8000000000000023</c:v>
                </c:pt>
                <c:pt idx="55">
                  <c:v>1.8333333333333357</c:v>
                </c:pt>
                <c:pt idx="56">
                  <c:v>1.8666666666666691</c:v>
                </c:pt>
                <c:pt idx="57">
                  <c:v>1.9000000000000028</c:v>
                </c:pt>
                <c:pt idx="58">
                  <c:v>1.933333333333336</c:v>
                </c:pt>
                <c:pt idx="59">
                  <c:v>1.9666666666666697</c:v>
                </c:pt>
                <c:pt idx="60">
                  <c:v>2.0000000000000031</c:v>
                </c:pt>
                <c:pt idx="61">
                  <c:v>2.0333333333333359</c:v>
                </c:pt>
                <c:pt idx="62">
                  <c:v>2.0666666666666687</c:v>
                </c:pt>
                <c:pt idx="63">
                  <c:v>2.1000000000000028</c:v>
                </c:pt>
                <c:pt idx="64">
                  <c:v>2.1333333333333355</c:v>
                </c:pt>
                <c:pt idx="65">
                  <c:v>2.1666666666666687</c:v>
                </c:pt>
                <c:pt idx="66">
                  <c:v>2.2000000000000024</c:v>
                </c:pt>
                <c:pt idx="67">
                  <c:v>2.2333333333333352</c:v>
                </c:pt>
                <c:pt idx="68">
                  <c:v>2.2666666666666684</c:v>
                </c:pt>
                <c:pt idx="69">
                  <c:v>2.3000000000000012</c:v>
                </c:pt>
                <c:pt idx="70">
                  <c:v>2.3333333333333348</c:v>
                </c:pt>
                <c:pt idx="71">
                  <c:v>2.3666666666666676</c:v>
                </c:pt>
                <c:pt idx="72">
                  <c:v>2.4000000000000008</c:v>
                </c:pt>
                <c:pt idx="73">
                  <c:v>2.4333333333333345</c:v>
                </c:pt>
                <c:pt idx="74">
                  <c:v>2.4666666666666677</c:v>
                </c:pt>
                <c:pt idx="75">
                  <c:v>2.5000000000000009</c:v>
                </c:pt>
                <c:pt idx="76">
                  <c:v>2.5333333333333341</c:v>
                </c:pt>
                <c:pt idx="77">
                  <c:v>2.5666666666666673</c:v>
                </c:pt>
                <c:pt idx="78">
                  <c:v>2.6000000000000005</c:v>
                </c:pt>
                <c:pt idx="79">
                  <c:v>2.6333333333333342</c:v>
                </c:pt>
                <c:pt idx="80">
                  <c:v>2.666666666666667</c:v>
                </c:pt>
                <c:pt idx="81">
                  <c:v>2.7</c:v>
                </c:pt>
                <c:pt idx="83">
                  <c:v>2.7333333333333338</c:v>
                </c:pt>
                <c:pt idx="84">
                  <c:v>2.7666666666666666</c:v>
                </c:pt>
                <c:pt idx="85">
                  <c:v>2.8</c:v>
                </c:pt>
                <c:pt idx="86">
                  <c:v>2.833333333333333</c:v>
                </c:pt>
                <c:pt idx="87">
                  <c:v>2.8666666666666663</c:v>
                </c:pt>
                <c:pt idx="88">
                  <c:v>2.899999999999999</c:v>
                </c:pt>
                <c:pt idx="89">
                  <c:v>2.9333333333333331</c:v>
                </c:pt>
                <c:pt idx="90">
                  <c:v>2.9666666666666655</c:v>
                </c:pt>
                <c:pt idx="91">
                  <c:v>2.9999999999999987</c:v>
                </c:pt>
                <c:pt idx="92">
                  <c:v>3.0333333333333328</c:v>
                </c:pt>
                <c:pt idx="93">
                  <c:v>3.0666666666666651</c:v>
                </c:pt>
                <c:pt idx="94">
                  <c:v>3.0999999999999988</c:v>
                </c:pt>
                <c:pt idx="95">
                  <c:v>3.1333333333333324</c:v>
                </c:pt>
                <c:pt idx="96">
                  <c:v>3.1666666666666647</c:v>
                </c:pt>
                <c:pt idx="97">
                  <c:v>3.1999999999999984</c:v>
                </c:pt>
                <c:pt idx="98">
                  <c:v>3.2333333333333316</c:v>
                </c:pt>
                <c:pt idx="99">
                  <c:v>3.2666666666666648</c:v>
                </c:pt>
                <c:pt idx="100">
                  <c:v>3.299999999999998</c:v>
                </c:pt>
                <c:pt idx="101">
                  <c:v>3.3333333333333313</c:v>
                </c:pt>
                <c:pt idx="102">
                  <c:v>3.366666666666664</c:v>
                </c:pt>
                <c:pt idx="103">
                  <c:v>3.3999999999999977</c:v>
                </c:pt>
                <c:pt idx="104">
                  <c:v>3.4333333333333309</c:v>
                </c:pt>
                <c:pt idx="105">
                  <c:v>3.4666666666666637</c:v>
                </c:pt>
                <c:pt idx="106">
                  <c:v>3.4999999999999973</c:v>
                </c:pt>
                <c:pt idx="107">
                  <c:v>3.5333333333333306</c:v>
                </c:pt>
                <c:pt idx="108">
                  <c:v>3.5666666666666638</c:v>
                </c:pt>
                <c:pt idx="109">
                  <c:v>3.599999999999997</c:v>
                </c:pt>
                <c:pt idx="110">
                  <c:v>3.6333333333333302</c:v>
                </c:pt>
                <c:pt idx="111">
                  <c:v>3.6666666666666634</c:v>
                </c:pt>
                <c:pt idx="112">
                  <c:v>3.6999999999999966</c:v>
                </c:pt>
                <c:pt idx="113">
                  <c:v>3.7333333333333298</c:v>
                </c:pt>
                <c:pt idx="114">
                  <c:v>3.7666666666666631</c:v>
                </c:pt>
                <c:pt idx="115">
                  <c:v>3.7999999999999967</c:v>
                </c:pt>
                <c:pt idx="116">
                  <c:v>3.833333333333329</c:v>
                </c:pt>
                <c:pt idx="117">
                  <c:v>3.8666666666666627</c:v>
                </c:pt>
                <c:pt idx="118">
                  <c:v>3.8999999999999955</c:v>
                </c:pt>
                <c:pt idx="119">
                  <c:v>3.9333333333333287</c:v>
                </c:pt>
                <c:pt idx="120">
                  <c:v>3.9666666666666623</c:v>
                </c:pt>
                <c:pt idx="121">
                  <c:v>3.9999999999999951</c:v>
                </c:pt>
                <c:pt idx="122">
                  <c:v>4.0333333333333306</c:v>
                </c:pt>
                <c:pt idx="123">
                  <c:v>4.066666666666662</c:v>
                </c:pt>
                <c:pt idx="124">
                  <c:v>4.0999999999999952</c:v>
                </c:pt>
                <c:pt idx="125">
                  <c:v>4.1333333333333293</c:v>
                </c:pt>
                <c:pt idx="126">
                  <c:v>4.1666666666666616</c:v>
                </c:pt>
                <c:pt idx="127">
                  <c:v>4.1999999999999948</c:v>
                </c:pt>
                <c:pt idx="128">
                  <c:v>4.2333333333333298</c:v>
                </c:pt>
                <c:pt idx="129">
                  <c:v>4.2666666666666613</c:v>
                </c:pt>
                <c:pt idx="130">
                  <c:v>4.2999999999999954</c:v>
                </c:pt>
                <c:pt idx="131">
                  <c:v>4.3333333333333295</c:v>
                </c:pt>
                <c:pt idx="132">
                  <c:v>4.3666666666666609</c:v>
                </c:pt>
                <c:pt idx="133">
                  <c:v>4.3999999999999941</c:v>
                </c:pt>
                <c:pt idx="134">
                  <c:v>4.4333333333333291</c:v>
                </c:pt>
                <c:pt idx="135">
                  <c:v>4.4666666666666615</c:v>
                </c:pt>
                <c:pt idx="136">
                  <c:v>4.4999999999999938</c:v>
                </c:pt>
                <c:pt idx="137">
                  <c:v>4.5333333333333288</c:v>
                </c:pt>
                <c:pt idx="138">
                  <c:v>4.5666666666666602</c:v>
                </c:pt>
                <c:pt idx="139">
                  <c:v>4.5999999999999925</c:v>
                </c:pt>
                <c:pt idx="140">
                  <c:v>4.6333333333333284</c:v>
                </c:pt>
                <c:pt idx="141">
                  <c:v>4.666666666666659</c:v>
                </c:pt>
                <c:pt idx="142">
                  <c:v>4.6999999999999922</c:v>
                </c:pt>
                <c:pt idx="143">
                  <c:v>4.7333333333333281</c:v>
                </c:pt>
                <c:pt idx="144">
                  <c:v>4.7666666666666595</c:v>
                </c:pt>
                <c:pt idx="145">
                  <c:v>4.7999999999999927</c:v>
                </c:pt>
                <c:pt idx="146">
                  <c:v>4.8333333333333277</c:v>
                </c:pt>
                <c:pt idx="147">
                  <c:v>4.8666666666666583</c:v>
                </c:pt>
                <c:pt idx="148">
                  <c:v>4.8999999999999915</c:v>
                </c:pt>
                <c:pt idx="149">
                  <c:v>4.9333333333333282</c:v>
                </c:pt>
                <c:pt idx="150">
                  <c:v>4.9666666666666588</c:v>
                </c:pt>
                <c:pt idx="151">
                  <c:v>4.999999999999992</c:v>
                </c:pt>
                <c:pt idx="152">
                  <c:v>5.033333333333327</c:v>
                </c:pt>
                <c:pt idx="153">
                  <c:v>5.0666666666666575</c:v>
                </c:pt>
                <c:pt idx="154">
                  <c:v>5.0999999999999917</c:v>
                </c:pt>
                <c:pt idx="155">
                  <c:v>5.1333333333333266</c:v>
                </c:pt>
                <c:pt idx="156">
                  <c:v>5.1666666666666572</c:v>
                </c:pt>
                <c:pt idx="157">
                  <c:v>5.1999999999999904</c:v>
                </c:pt>
                <c:pt idx="158">
                  <c:v>5.2333333333333272</c:v>
                </c:pt>
                <c:pt idx="159">
                  <c:v>5.2666666666666577</c:v>
                </c:pt>
                <c:pt idx="160">
                  <c:v>5.2999999999999909</c:v>
                </c:pt>
                <c:pt idx="161">
                  <c:v>5.3333333333333259</c:v>
                </c:pt>
                <c:pt idx="162">
                  <c:v>5.3666666666666565</c:v>
                </c:pt>
                <c:pt idx="163">
                  <c:v>5.3999999999999906</c:v>
                </c:pt>
                <c:pt idx="164">
                  <c:v>5.4333333333333256</c:v>
                </c:pt>
                <c:pt idx="165">
                  <c:v>5.466666666666657</c:v>
                </c:pt>
                <c:pt idx="166">
                  <c:v>5.4999999999999902</c:v>
                </c:pt>
                <c:pt idx="167">
                  <c:v>5.5333333333333243</c:v>
                </c:pt>
                <c:pt idx="168">
                  <c:v>5.5666666666666567</c:v>
                </c:pt>
                <c:pt idx="169">
                  <c:v>5.5999999999999899</c:v>
                </c:pt>
                <c:pt idx="170">
                  <c:v>5.633333333333324</c:v>
                </c:pt>
                <c:pt idx="171">
                  <c:v>5.6666666666666554</c:v>
                </c:pt>
                <c:pt idx="172">
                  <c:v>5.6999999999999895</c:v>
                </c:pt>
                <c:pt idx="173">
                  <c:v>5.7333333333333245</c:v>
                </c:pt>
                <c:pt idx="174">
                  <c:v>5.7666666666666559</c:v>
                </c:pt>
                <c:pt idx="175">
                  <c:v>5.7999999999999892</c:v>
                </c:pt>
                <c:pt idx="176">
                  <c:v>5.8333333333333233</c:v>
                </c:pt>
                <c:pt idx="177">
                  <c:v>5.8666666666666556</c:v>
                </c:pt>
                <c:pt idx="178">
                  <c:v>5.8999999999999888</c:v>
                </c:pt>
                <c:pt idx="179">
                  <c:v>5.9333333333333238</c:v>
                </c:pt>
                <c:pt idx="180">
                  <c:v>5.9666666666666552</c:v>
                </c:pt>
                <c:pt idx="181">
                  <c:v>5.9999999999999893</c:v>
                </c:pt>
                <c:pt idx="182">
                  <c:v>6.0333333333333234</c:v>
                </c:pt>
                <c:pt idx="183">
                  <c:v>6.0666666666666549</c:v>
                </c:pt>
                <c:pt idx="184">
                  <c:v>6.0999999999999881</c:v>
                </c:pt>
                <c:pt idx="185">
                  <c:v>6.1333333333333222</c:v>
                </c:pt>
                <c:pt idx="186">
                  <c:v>6.1666666666666545</c:v>
                </c:pt>
                <c:pt idx="187">
                  <c:v>6.1999999999999877</c:v>
                </c:pt>
                <c:pt idx="188">
                  <c:v>6.2333333333333227</c:v>
                </c:pt>
                <c:pt idx="189">
                  <c:v>6.2666666666666542</c:v>
                </c:pt>
                <c:pt idx="190">
                  <c:v>6.2999999999999874</c:v>
                </c:pt>
                <c:pt idx="191">
                  <c:v>6.3333333333333224</c:v>
                </c:pt>
                <c:pt idx="192">
                  <c:v>6.3666666666666529</c:v>
                </c:pt>
                <c:pt idx="193">
                  <c:v>6.399999999999987</c:v>
                </c:pt>
                <c:pt idx="194">
                  <c:v>6.433333333333322</c:v>
                </c:pt>
                <c:pt idx="195">
                  <c:v>6.4666666666666535</c:v>
                </c:pt>
                <c:pt idx="196">
                  <c:v>6.4999999999999876</c:v>
                </c:pt>
                <c:pt idx="197">
                  <c:v>6.5333333333333208</c:v>
                </c:pt>
                <c:pt idx="198">
                  <c:v>6.5666666666666522</c:v>
                </c:pt>
                <c:pt idx="199">
                  <c:v>6.5999999999999863</c:v>
                </c:pt>
                <c:pt idx="200">
                  <c:v>6.6333333333333204</c:v>
                </c:pt>
                <c:pt idx="201">
                  <c:v>6.6666666666666519</c:v>
                </c:pt>
                <c:pt idx="202">
                  <c:v>6.699999999999986</c:v>
                </c:pt>
                <c:pt idx="203">
                  <c:v>6.7333333333333201</c:v>
                </c:pt>
                <c:pt idx="204">
                  <c:v>6.7666666666666515</c:v>
                </c:pt>
                <c:pt idx="205">
                  <c:v>6.7999999999999865</c:v>
                </c:pt>
                <c:pt idx="206">
                  <c:v>6.8333333333333197</c:v>
                </c:pt>
                <c:pt idx="207">
                  <c:v>6.8666666666666512</c:v>
                </c:pt>
                <c:pt idx="208">
                  <c:v>6.8999999999999853</c:v>
                </c:pt>
                <c:pt idx="209">
                  <c:v>6.9333333333333202</c:v>
                </c:pt>
                <c:pt idx="210">
                  <c:v>6.9666666666666517</c:v>
                </c:pt>
                <c:pt idx="211">
                  <c:v>6.9999999999999858</c:v>
                </c:pt>
                <c:pt idx="212">
                  <c:v>7.033333333333319</c:v>
                </c:pt>
                <c:pt idx="213">
                  <c:v>7.0666666666666504</c:v>
                </c:pt>
                <c:pt idx="214">
                  <c:v>7.0999999999999854</c:v>
                </c:pt>
                <c:pt idx="215">
                  <c:v>7.1333333333333186</c:v>
                </c:pt>
                <c:pt idx="216">
                  <c:v>7.1666666666666501</c:v>
                </c:pt>
                <c:pt idx="217">
                  <c:v>7.1999999999999842</c:v>
                </c:pt>
                <c:pt idx="218">
                  <c:v>7.2333333333333183</c:v>
                </c:pt>
                <c:pt idx="219">
                  <c:v>7.2666666666666506</c:v>
                </c:pt>
                <c:pt idx="220">
                  <c:v>7.2999999999999838</c:v>
                </c:pt>
                <c:pt idx="221">
                  <c:v>7.3333333333333179</c:v>
                </c:pt>
                <c:pt idx="222">
                  <c:v>7.3666666666666494</c:v>
                </c:pt>
                <c:pt idx="223">
                  <c:v>7.3999999999999835</c:v>
                </c:pt>
                <c:pt idx="224">
                  <c:v>7.4333333333333185</c:v>
                </c:pt>
                <c:pt idx="225">
                  <c:v>7.4666666666666499</c:v>
                </c:pt>
                <c:pt idx="226">
                  <c:v>7.4999999999999831</c:v>
                </c:pt>
                <c:pt idx="227">
                  <c:v>7.5333333333333172</c:v>
                </c:pt>
                <c:pt idx="228">
                  <c:v>7.5666666666666496</c:v>
                </c:pt>
                <c:pt idx="229">
                  <c:v>7.5999999999999828</c:v>
                </c:pt>
                <c:pt idx="230">
                  <c:v>7.6333333333333169</c:v>
                </c:pt>
                <c:pt idx="231">
                  <c:v>7.6666666666666483</c:v>
                </c:pt>
                <c:pt idx="232">
                  <c:v>7.6999999999999815</c:v>
                </c:pt>
                <c:pt idx="233">
                  <c:v>7.7333333333333174</c:v>
                </c:pt>
                <c:pt idx="234">
                  <c:v>7.7666666666666488</c:v>
                </c:pt>
                <c:pt idx="235">
                  <c:v>7.7999999999999821</c:v>
                </c:pt>
                <c:pt idx="236">
                  <c:v>7.8333333333333162</c:v>
                </c:pt>
                <c:pt idx="237">
                  <c:v>7.8666666666666485</c:v>
                </c:pt>
                <c:pt idx="238">
                  <c:v>7.8999999999999817</c:v>
                </c:pt>
                <c:pt idx="239">
                  <c:v>7.9333333333333167</c:v>
                </c:pt>
                <c:pt idx="240">
                  <c:v>7.9666666666666481</c:v>
                </c:pt>
                <c:pt idx="241">
                  <c:v>7.9999999999999813</c:v>
                </c:pt>
                <c:pt idx="242">
                  <c:v>8.0333333333333155</c:v>
                </c:pt>
                <c:pt idx="243">
                  <c:v>8.0666666666666522</c:v>
                </c:pt>
                <c:pt idx="244">
                  <c:v>8.0999999999999854</c:v>
                </c:pt>
                <c:pt idx="245">
                  <c:v>8.1333333333333151</c:v>
                </c:pt>
                <c:pt idx="246">
                  <c:v>8.1666666666666519</c:v>
                </c:pt>
                <c:pt idx="247">
                  <c:v>8.1999999999999833</c:v>
                </c:pt>
                <c:pt idx="248">
                  <c:v>8.233333333333313</c:v>
                </c:pt>
                <c:pt idx="249">
                  <c:v>8.2666666666666515</c:v>
                </c:pt>
                <c:pt idx="250">
                  <c:v>8.2999999999999829</c:v>
                </c:pt>
                <c:pt idx="251">
                  <c:v>8.3333333333333144</c:v>
                </c:pt>
                <c:pt idx="252">
                  <c:v>8.3666666666666512</c:v>
                </c:pt>
                <c:pt idx="253">
                  <c:v>8.3999999999999826</c:v>
                </c:pt>
                <c:pt idx="254">
                  <c:v>8.433333333333314</c:v>
                </c:pt>
                <c:pt idx="255">
                  <c:v>8.4666666666666508</c:v>
                </c:pt>
                <c:pt idx="256">
                  <c:v>8.4999999999999822</c:v>
                </c:pt>
                <c:pt idx="257">
                  <c:v>8.5333333333333137</c:v>
                </c:pt>
                <c:pt idx="258">
                  <c:v>8.5666666666666504</c:v>
                </c:pt>
                <c:pt idx="259">
                  <c:v>8.5999999999999819</c:v>
                </c:pt>
                <c:pt idx="260">
                  <c:v>8.6333333333333133</c:v>
                </c:pt>
                <c:pt idx="261">
                  <c:v>8.6666666666666483</c:v>
                </c:pt>
                <c:pt idx="262">
                  <c:v>8.6999999999999797</c:v>
                </c:pt>
                <c:pt idx="263">
                  <c:v>8.733333333333313</c:v>
                </c:pt>
                <c:pt idx="264">
                  <c:v>8.766666666666648</c:v>
                </c:pt>
                <c:pt idx="265">
                  <c:v>8.7999999999999794</c:v>
                </c:pt>
                <c:pt idx="266">
                  <c:v>8.8333333333333126</c:v>
                </c:pt>
                <c:pt idx="267">
                  <c:v>8.8666666666666494</c:v>
                </c:pt>
                <c:pt idx="268">
                  <c:v>8.8999999999999808</c:v>
                </c:pt>
                <c:pt idx="269">
                  <c:v>8.9333333333333123</c:v>
                </c:pt>
                <c:pt idx="270">
                  <c:v>8.966666666666649</c:v>
                </c:pt>
                <c:pt idx="271">
                  <c:v>8.9999999999999805</c:v>
                </c:pt>
                <c:pt idx="272">
                  <c:v>9.0333333333333137</c:v>
                </c:pt>
                <c:pt idx="273">
                  <c:v>9.0666666666666487</c:v>
                </c:pt>
                <c:pt idx="274">
                  <c:v>9.0999999999999801</c:v>
                </c:pt>
                <c:pt idx="275">
                  <c:v>9.1333333333333115</c:v>
                </c:pt>
                <c:pt idx="276">
                  <c:v>9.1666666666666465</c:v>
                </c:pt>
                <c:pt idx="277">
                  <c:v>9.1999999999999797</c:v>
                </c:pt>
                <c:pt idx="278">
                  <c:v>9.2333333333333112</c:v>
                </c:pt>
                <c:pt idx="279">
                  <c:v>9.2666666666666462</c:v>
                </c:pt>
                <c:pt idx="280">
                  <c:v>9.2999999999999776</c:v>
                </c:pt>
                <c:pt idx="281">
                  <c:v>9.3333333333333108</c:v>
                </c:pt>
                <c:pt idx="282">
                  <c:v>9.3666666666666476</c:v>
                </c:pt>
                <c:pt idx="283">
                  <c:v>9.399999999999979</c:v>
                </c:pt>
                <c:pt idx="284">
                  <c:v>9.4333333333333105</c:v>
                </c:pt>
                <c:pt idx="285">
                  <c:v>9.4666666666666472</c:v>
                </c:pt>
                <c:pt idx="286">
                  <c:v>9.4999999999999787</c:v>
                </c:pt>
                <c:pt idx="287">
                  <c:v>9.5333333333333101</c:v>
                </c:pt>
                <c:pt idx="288">
                  <c:v>9.5666666666666469</c:v>
                </c:pt>
                <c:pt idx="289">
                  <c:v>9.5999999999999766</c:v>
                </c:pt>
                <c:pt idx="290">
                  <c:v>9.633333333333308</c:v>
                </c:pt>
                <c:pt idx="291">
                  <c:v>9.6666666666666465</c:v>
                </c:pt>
                <c:pt idx="292">
                  <c:v>9.6999999999999762</c:v>
                </c:pt>
                <c:pt idx="293">
                  <c:v>9.7333333333333076</c:v>
                </c:pt>
                <c:pt idx="294">
                  <c:v>9.7666666666666444</c:v>
                </c:pt>
                <c:pt idx="295">
                  <c:v>9.7999999999999758</c:v>
                </c:pt>
                <c:pt idx="296">
                  <c:v>9.8333333333333091</c:v>
                </c:pt>
                <c:pt idx="297">
                  <c:v>9.8666666666666458</c:v>
                </c:pt>
                <c:pt idx="298">
                  <c:v>9.8999999999999773</c:v>
                </c:pt>
                <c:pt idx="299">
                  <c:v>9.9333333333333087</c:v>
                </c:pt>
                <c:pt idx="300">
                  <c:v>9.9666666666666472</c:v>
                </c:pt>
                <c:pt idx="301">
                  <c:v>9.9999999999999769</c:v>
                </c:pt>
                <c:pt idx="302">
                  <c:v>10.033333333333308</c:v>
                </c:pt>
                <c:pt idx="303">
                  <c:v>10.066666666666645</c:v>
                </c:pt>
                <c:pt idx="304">
                  <c:v>10.099999999999977</c:v>
                </c:pt>
                <c:pt idx="305">
                  <c:v>10.133333333333308</c:v>
                </c:pt>
                <c:pt idx="306">
                  <c:v>10.166666666666645</c:v>
                </c:pt>
                <c:pt idx="307">
                  <c:v>10.199999999999974</c:v>
                </c:pt>
                <c:pt idx="308">
                  <c:v>10.233333333333308</c:v>
                </c:pt>
                <c:pt idx="309">
                  <c:v>10.266666666666644</c:v>
                </c:pt>
                <c:pt idx="310">
                  <c:v>10.299999999999974</c:v>
                </c:pt>
                <c:pt idx="311">
                  <c:v>10.333333333333307</c:v>
                </c:pt>
                <c:pt idx="312">
                  <c:v>10.366666666666644</c:v>
                </c:pt>
                <c:pt idx="313">
                  <c:v>10.399999999999975</c:v>
                </c:pt>
                <c:pt idx="314">
                  <c:v>10.433333333333307</c:v>
                </c:pt>
                <c:pt idx="315">
                  <c:v>10.466666666666644</c:v>
                </c:pt>
                <c:pt idx="316">
                  <c:v>10.499999999999975</c:v>
                </c:pt>
                <c:pt idx="317">
                  <c:v>10.533333333333307</c:v>
                </c:pt>
                <c:pt idx="318">
                  <c:v>10.566666666666643</c:v>
                </c:pt>
                <c:pt idx="319">
                  <c:v>10.599999999999975</c:v>
                </c:pt>
                <c:pt idx="320">
                  <c:v>10.633333333333304</c:v>
                </c:pt>
                <c:pt idx="321">
                  <c:v>10.666666666666641</c:v>
                </c:pt>
                <c:pt idx="322">
                  <c:v>10.699999999999974</c:v>
                </c:pt>
                <c:pt idx="323">
                  <c:v>10.733333333333304</c:v>
                </c:pt>
                <c:pt idx="324">
                  <c:v>10.766666666666641</c:v>
                </c:pt>
                <c:pt idx="325">
                  <c:v>10.799999999999972</c:v>
                </c:pt>
                <c:pt idx="326">
                  <c:v>10.833333333333306</c:v>
                </c:pt>
                <c:pt idx="327">
                  <c:v>10.866666666666642</c:v>
                </c:pt>
                <c:pt idx="328">
                  <c:v>10.899999999999974</c:v>
                </c:pt>
                <c:pt idx="329">
                  <c:v>10.933333333333305</c:v>
                </c:pt>
                <c:pt idx="330">
                  <c:v>10.966666666666642</c:v>
                </c:pt>
                <c:pt idx="332">
                  <c:v>10.999999999999973</c:v>
                </c:pt>
                <c:pt idx="333">
                  <c:v>11.033333333333305</c:v>
                </c:pt>
                <c:pt idx="334">
                  <c:v>11.066666666666642</c:v>
                </c:pt>
                <c:pt idx="335">
                  <c:v>11.099999999999973</c:v>
                </c:pt>
                <c:pt idx="336">
                  <c:v>11.133333333333303</c:v>
                </c:pt>
                <c:pt idx="337">
                  <c:v>11.166666666666641</c:v>
                </c:pt>
                <c:pt idx="338">
                  <c:v>11.199999999999973</c:v>
                </c:pt>
                <c:pt idx="339">
                  <c:v>11.233333333333302</c:v>
                </c:pt>
                <c:pt idx="340">
                  <c:v>11.266666666666639</c:v>
                </c:pt>
                <c:pt idx="341">
                  <c:v>11.299999999999972</c:v>
                </c:pt>
                <c:pt idx="342">
                  <c:v>11.333333333333304</c:v>
                </c:pt>
                <c:pt idx="343">
                  <c:v>11.36666666666664</c:v>
                </c:pt>
                <c:pt idx="344">
                  <c:v>11.399999999999972</c:v>
                </c:pt>
                <c:pt idx="345">
                  <c:v>11.433333333333303</c:v>
                </c:pt>
                <c:pt idx="346">
                  <c:v>11.46666666666664</c:v>
                </c:pt>
                <c:pt idx="347">
                  <c:v>11.499999999999972</c:v>
                </c:pt>
                <c:pt idx="348">
                  <c:v>11.533333333333303</c:v>
                </c:pt>
                <c:pt idx="349">
                  <c:v>11.566666666666638</c:v>
                </c:pt>
                <c:pt idx="350">
                  <c:v>11.599999999999971</c:v>
                </c:pt>
                <c:pt idx="351">
                  <c:v>11.633333333333303</c:v>
                </c:pt>
                <c:pt idx="352">
                  <c:v>11.666666666666638</c:v>
                </c:pt>
                <c:pt idx="353">
                  <c:v>11.699999999999971</c:v>
                </c:pt>
                <c:pt idx="354">
                  <c:v>11.733333333333301</c:v>
                </c:pt>
                <c:pt idx="355">
                  <c:v>11.766666666666637</c:v>
                </c:pt>
                <c:pt idx="356">
                  <c:v>11.799999999999971</c:v>
                </c:pt>
                <c:pt idx="357">
                  <c:v>11.833333333333302</c:v>
                </c:pt>
                <c:pt idx="358">
                  <c:v>11.866666666666639</c:v>
                </c:pt>
                <c:pt idx="359">
                  <c:v>11.899999999999972</c:v>
                </c:pt>
                <c:pt idx="360">
                  <c:v>11.933333333333302</c:v>
                </c:pt>
                <c:pt idx="361">
                  <c:v>11.966666666666638</c:v>
                </c:pt>
                <c:pt idx="362">
                  <c:v>11.999999999999972</c:v>
                </c:pt>
                <c:pt idx="363">
                  <c:v>12.033333333333301</c:v>
                </c:pt>
                <c:pt idx="364">
                  <c:v>12.066666666666636</c:v>
                </c:pt>
                <c:pt idx="365">
                  <c:v>12.099999999999971</c:v>
                </c:pt>
                <c:pt idx="366">
                  <c:v>12.133333333333301</c:v>
                </c:pt>
                <c:pt idx="367">
                  <c:v>12.166666666666636</c:v>
                </c:pt>
                <c:pt idx="368">
                  <c:v>12.199999999999969</c:v>
                </c:pt>
                <c:pt idx="369">
                  <c:v>12.233333333333301</c:v>
                </c:pt>
                <c:pt idx="370">
                  <c:v>12.266666666666636</c:v>
                </c:pt>
                <c:pt idx="371">
                  <c:v>12.299999999999969</c:v>
                </c:pt>
                <c:pt idx="372">
                  <c:v>12.3333333333333</c:v>
                </c:pt>
                <c:pt idx="373">
                  <c:v>12.366666666666637</c:v>
                </c:pt>
                <c:pt idx="374">
                  <c:v>12.39999999999997</c:v>
                </c:pt>
                <c:pt idx="375">
                  <c:v>12.4333333333333</c:v>
                </c:pt>
                <c:pt idx="376">
                  <c:v>12.466666666666637</c:v>
                </c:pt>
                <c:pt idx="377">
                  <c:v>12.499999999999968</c:v>
                </c:pt>
                <c:pt idx="378">
                  <c:v>12.533333333333299</c:v>
                </c:pt>
                <c:pt idx="379">
                  <c:v>12.566666666666636</c:v>
                </c:pt>
                <c:pt idx="380">
                  <c:v>12.599999999999968</c:v>
                </c:pt>
                <c:pt idx="381">
                  <c:v>12.633333333333299</c:v>
                </c:pt>
                <c:pt idx="382">
                  <c:v>12.666666666666634</c:v>
                </c:pt>
                <c:pt idx="383">
                  <c:v>12.699999999999967</c:v>
                </c:pt>
                <c:pt idx="384">
                  <c:v>12.733333333333299</c:v>
                </c:pt>
                <c:pt idx="385">
                  <c:v>12.766666666666634</c:v>
                </c:pt>
                <c:pt idx="386">
                  <c:v>12.799999999999967</c:v>
                </c:pt>
                <c:pt idx="387">
                  <c:v>12.8333333333333</c:v>
                </c:pt>
                <c:pt idx="388">
                  <c:v>12.866666666666635</c:v>
                </c:pt>
                <c:pt idx="389">
                  <c:v>12.899999999999968</c:v>
                </c:pt>
                <c:pt idx="390">
                  <c:v>12.9333333333333</c:v>
                </c:pt>
                <c:pt idx="391">
                  <c:v>12.966666666666635</c:v>
                </c:pt>
                <c:pt idx="392">
                  <c:v>12.999999999999966</c:v>
                </c:pt>
                <c:pt idx="393">
                  <c:v>13.033333333333299</c:v>
                </c:pt>
                <c:pt idx="394">
                  <c:v>13.066666666666634</c:v>
                </c:pt>
                <c:pt idx="395">
                  <c:v>13.099999999999966</c:v>
                </c:pt>
                <c:pt idx="396">
                  <c:v>13.133333333333297</c:v>
                </c:pt>
                <c:pt idx="397">
                  <c:v>13.166666666666634</c:v>
                </c:pt>
                <c:pt idx="398">
                  <c:v>13.199999999999966</c:v>
                </c:pt>
                <c:pt idx="399">
                  <c:v>13.233333333333297</c:v>
                </c:pt>
                <c:pt idx="400">
                  <c:v>13.266666666666632</c:v>
                </c:pt>
                <c:pt idx="401">
                  <c:v>13.299999999999965</c:v>
                </c:pt>
                <c:pt idx="402">
                  <c:v>13.333333333333298</c:v>
                </c:pt>
                <c:pt idx="403">
                  <c:v>13.366666666666633</c:v>
                </c:pt>
                <c:pt idx="404">
                  <c:v>13.399999999999967</c:v>
                </c:pt>
                <c:pt idx="405">
                  <c:v>13.433333333333296</c:v>
                </c:pt>
                <c:pt idx="406">
                  <c:v>13.466666666666631</c:v>
                </c:pt>
                <c:pt idx="407">
                  <c:v>13.499999999999966</c:v>
                </c:pt>
                <c:pt idx="408">
                  <c:v>13.533333333333296</c:v>
                </c:pt>
                <c:pt idx="409">
                  <c:v>13.566666666666631</c:v>
                </c:pt>
                <c:pt idx="410">
                  <c:v>13.599999999999964</c:v>
                </c:pt>
                <c:pt idx="411">
                  <c:v>13.633333333333296</c:v>
                </c:pt>
                <c:pt idx="412">
                  <c:v>13.666666666666631</c:v>
                </c:pt>
                <c:pt idx="413">
                  <c:v>13.699999999999964</c:v>
                </c:pt>
                <c:pt idx="414">
                  <c:v>13.733333333333295</c:v>
                </c:pt>
                <c:pt idx="415">
                  <c:v>13.76666666666663</c:v>
                </c:pt>
                <c:pt idx="416">
                  <c:v>13.799999999999963</c:v>
                </c:pt>
                <c:pt idx="417">
                  <c:v>13.833333333333297</c:v>
                </c:pt>
                <c:pt idx="418">
                  <c:v>13.866666666666632</c:v>
                </c:pt>
                <c:pt idx="420">
                  <c:v>13.899999999999965</c:v>
                </c:pt>
                <c:pt idx="421">
                  <c:v>13.933333333333294</c:v>
                </c:pt>
                <c:pt idx="422">
                  <c:v>13.966666666666631</c:v>
                </c:pt>
                <c:pt idx="423">
                  <c:v>13.999999999999964</c:v>
                </c:pt>
                <c:pt idx="424">
                  <c:v>14.033333333333294</c:v>
                </c:pt>
                <c:pt idx="425">
                  <c:v>14.066666666666629</c:v>
                </c:pt>
                <c:pt idx="426">
                  <c:v>14.099999999999964</c:v>
                </c:pt>
                <c:pt idx="427">
                  <c:v>14.133333333333294</c:v>
                </c:pt>
                <c:pt idx="428">
                  <c:v>14.166666666666629</c:v>
                </c:pt>
                <c:pt idx="429">
                  <c:v>14.199999999999962</c:v>
                </c:pt>
                <c:pt idx="430">
                  <c:v>14.233333333333293</c:v>
                </c:pt>
                <c:pt idx="431">
                  <c:v>14.266666666666628</c:v>
                </c:pt>
                <c:pt idx="432">
                  <c:v>14.299999999999962</c:v>
                </c:pt>
                <c:pt idx="433">
                  <c:v>14.333333333333295</c:v>
                </c:pt>
                <c:pt idx="434">
                  <c:v>14.366666666666628</c:v>
                </c:pt>
                <c:pt idx="435">
                  <c:v>14.399999999999961</c:v>
                </c:pt>
                <c:pt idx="436">
                  <c:v>14.433333333333294</c:v>
                </c:pt>
                <c:pt idx="437">
                  <c:v>14.466666666666628</c:v>
                </c:pt>
                <c:pt idx="438">
                  <c:v>14.499999999999961</c:v>
                </c:pt>
                <c:pt idx="439">
                  <c:v>14.533333333333292</c:v>
                </c:pt>
                <c:pt idx="440">
                  <c:v>14.566666666666627</c:v>
                </c:pt>
                <c:pt idx="441">
                  <c:v>14.599999999999961</c:v>
                </c:pt>
                <c:pt idx="442">
                  <c:v>14.633333333333292</c:v>
                </c:pt>
                <c:pt idx="443">
                  <c:v>14.666666666666627</c:v>
                </c:pt>
                <c:pt idx="444">
                  <c:v>14.69999999999996</c:v>
                </c:pt>
                <c:pt idx="445">
                  <c:v>14.733333333333292</c:v>
                </c:pt>
                <c:pt idx="446">
                  <c:v>14.766666666666627</c:v>
                </c:pt>
                <c:pt idx="447">
                  <c:v>14.79999999999996</c:v>
                </c:pt>
                <c:pt idx="448">
                  <c:v>14.833333333333293</c:v>
                </c:pt>
                <c:pt idx="449">
                  <c:v>14.866666666666628</c:v>
                </c:pt>
                <c:pt idx="450">
                  <c:v>14.899999999999961</c:v>
                </c:pt>
                <c:pt idx="451">
                  <c:v>14.933333333333293</c:v>
                </c:pt>
                <c:pt idx="452">
                  <c:v>14.966666666666626</c:v>
                </c:pt>
                <c:pt idx="453">
                  <c:v>14.999999999999959</c:v>
                </c:pt>
                <c:pt idx="454">
                  <c:v>15.033333333333292</c:v>
                </c:pt>
                <c:pt idx="455">
                  <c:v>15.066666666666626</c:v>
                </c:pt>
                <c:pt idx="456">
                  <c:v>15.099999999999959</c:v>
                </c:pt>
                <c:pt idx="457">
                  <c:v>15.13333333333329</c:v>
                </c:pt>
                <c:pt idx="458">
                  <c:v>15.166666666666625</c:v>
                </c:pt>
                <c:pt idx="459">
                  <c:v>15.199999999999958</c:v>
                </c:pt>
                <c:pt idx="460">
                  <c:v>15.23333333333329</c:v>
                </c:pt>
                <c:pt idx="461">
                  <c:v>15.266666666666625</c:v>
                </c:pt>
                <c:pt idx="462">
                  <c:v>15.299999999999956</c:v>
                </c:pt>
                <c:pt idx="463">
                  <c:v>15.333333333333291</c:v>
                </c:pt>
                <c:pt idx="464">
                  <c:v>15.366666666666626</c:v>
                </c:pt>
                <c:pt idx="465">
                  <c:v>15.399999999999958</c:v>
                </c:pt>
                <c:pt idx="466">
                  <c:v>15.433333333333289</c:v>
                </c:pt>
                <c:pt idx="467">
                  <c:v>15.466666666666624</c:v>
                </c:pt>
                <c:pt idx="468">
                  <c:v>15.499999999999957</c:v>
                </c:pt>
                <c:pt idx="469">
                  <c:v>15.533333333333289</c:v>
                </c:pt>
                <c:pt idx="470">
                  <c:v>15.566666666666624</c:v>
                </c:pt>
                <c:pt idx="471">
                  <c:v>15.599999999999957</c:v>
                </c:pt>
                <c:pt idx="472">
                  <c:v>15.633333333333288</c:v>
                </c:pt>
                <c:pt idx="473">
                  <c:v>15.666666666666623</c:v>
                </c:pt>
                <c:pt idx="474">
                  <c:v>15.699999999999957</c:v>
                </c:pt>
                <c:pt idx="475">
                  <c:v>15.733333333333288</c:v>
                </c:pt>
                <c:pt idx="476">
                  <c:v>15.766666666666623</c:v>
                </c:pt>
                <c:pt idx="477">
                  <c:v>15.799999999999956</c:v>
                </c:pt>
                <c:pt idx="478">
                  <c:v>15.83333333333329</c:v>
                </c:pt>
                <c:pt idx="479">
                  <c:v>15.866666666666625</c:v>
                </c:pt>
                <c:pt idx="480">
                  <c:v>15.899999999999956</c:v>
                </c:pt>
                <c:pt idx="481">
                  <c:v>15.933333333333287</c:v>
                </c:pt>
                <c:pt idx="482">
                  <c:v>15.966666666666624</c:v>
                </c:pt>
                <c:pt idx="483">
                  <c:v>15.999999999999956</c:v>
                </c:pt>
                <c:pt idx="484">
                  <c:v>16.033333333333285</c:v>
                </c:pt>
                <c:pt idx="485">
                  <c:v>16.066666666666624</c:v>
                </c:pt>
                <c:pt idx="486">
                  <c:v>16.099999999999959</c:v>
                </c:pt>
                <c:pt idx="487">
                  <c:v>16.133333333333287</c:v>
                </c:pt>
                <c:pt idx="488">
                  <c:v>16.166666666666632</c:v>
                </c:pt>
                <c:pt idx="489">
                  <c:v>16.199999999999964</c:v>
                </c:pt>
                <c:pt idx="490">
                  <c:v>16.233333333333292</c:v>
                </c:pt>
                <c:pt idx="491">
                  <c:v>16.26666666666663</c:v>
                </c:pt>
                <c:pt idx="492">
                  <c:v>16.299999999999969</c:v>
                </c:pt>
                <c:pt idx="493">
                  <c:v>16.333333333333297</c:v>
                </c:pt>
                <c:pt idx="494">
                  <c:v>16.366666666666639</c:v>
                </c:pt>
                <c:pt idx="495">
                  <c:v>16.399999999999974</c:v>
                </c:pt>
                <c:pt idx="496">
                  <c:v>16.433333333333302</c:v>
                </c:pt>
                <c:pt idx="497">
                  <c:v>16.46666666666664</c:v>
                </c:pt>
                <c:pt idx="498">
                  <c:v>16.499999999999979</c:v>
                </c:pt>
                <c:pt idx="499">
                  <c:v>16.533333333333307</c:v>
                </c:pt>
                <c:pt idx="500">
                  <c:v>16.566666666666649</c:v>
                </c:pt>
                <c:pt idx="501">
                  <c:v>16.599999999999984</c:v>
                </c:pt>
                <c:pt idx="502">
                  <c:v>16.633333333333315</c:v>
                </c:pt>
                <c:pt idx="503">
                  <c:v>16.666666666666654</c:v>
                </c:pt>
                <c:pt idx="504">
                  <c:v>16.699999999999992</c:v>
                </c:pt>
                <c:pt idx="505">
                  <c:v>16.733333333333317</c:v>
                </c:pt>
                <c:pt idx="506">
                  <c:v>16.766666666666659</c:v>
                </c:pt>
                <c:pt idx="507">
                  <c:v>16.79999999999999</c:v>
                </c:pt>
                <c:pt idx="509">
                  <c:v>16.833333333333325</c:v>
                </c:pt>
                <c:pt idx="510">
                  <c:v>16.866666666666664</c:v>
                </c:pt>
                <c:pt idx="511">
                  <c:v>16.899999999999999</c:v>
                </c:pt>
                <c:pt idx="512">
                  <c:v>16.933333333333323</c:v>
                </c:pt>
                <c:pt idx="513">
                  <c:v>16.966666666666669</c:v>
                </c:pt>
                <c:pt idx="514">
                  <c:v>17.000000000000004</c:v>
                </c:pt>
                <c:pt idx="515">
                  <c:v>17.033333333333331</c:v>
                </c:pt>
                <c:pt idx="516">
                  <c:v>17.066666666666674</c:v>
                </c:pt>
                <c:pt idx="517">
                  <c:v>17.100000000000012</c:v>
                </c:pt>
                <c:pt idx="518">
                  <c:v>17.133333333333336</c:v>
                </c:pt>
                <c:pt idx="519">
                  <c:v>17.166666666666682</c:v>
                </c:pt>
                <c:pt idx="520">
                  <c:v>17.200000000000014</c:v>
                </c:pt>
                <c:pt idx="521">
                  <c:v>17.233333333333338</c:v>
                </c:pt>
                <c:pt idx="522">
                  <c:v>17.266666666666683</c:v>
                </c:pt>
                <c:pt idx="523">
                  <c:v>17.300000000000018</c:v>
                </c:pt>
                <c:pt idx="524">
                  <c:v>17.333333333333346</c:v>
                </c:pt>
                <c:pt idx="525">
                  <c:v>17.366666666666688</c:v>
                </c:pt>
                <c:pt idx="526">
                  <c:v>17.400000000000023</c:v>
                </c:pt>
                <c:pt idx="527">
                  <c:v>17.433333333333348</c:v>
                </c:pt>
                <c:pt idx="528">
                  <c:v>17.46666666666669</c:v>
                </c:pt>
                <c:pt idx="529">
                  <c:v>17.500000000000028</c:v>
                </c:pt>
                <c:pt idx="530">
                  <c:v>17.533333333333356</c:v>
                </c:pt>
                <c:pt idx="531">
                  <c:v>17.566666666666695</c:v>
                </c:pt>
                <c:pt idx="532">
                  <c:v>17.600000000000033</c:v>
                </c:pt>
                <c:pt idx="533">
                  <c:v>17.633333333333361</c:v>
                </c:pt>
                <c:pt idx="534">
                  <c:v>17.666666666666703</c:v>
                </c:pt>
                <c:pt idx="535">
                  <c:v>17.700000000000035</c:v>
                </c:pt>
                <c:pt idx="536">
                  <c:v>17.733333333333366</c:v>
                </c:pt>
                <c:pt idx="537">
                  <c:v>17.766666666666705</c:v>
                </c:pt>
                <c:pt idx="538">
                  <c:v>17.800000000000043</c:v>
                </c:pt>
                <c:pt idx="539">
                  <c:v>17.833333333333371</c:v>
                </c:pt>
                <c:pt idx="540">
                  <c:v>17.866666666666713</c:v>
                </c:pt>
                <c:pt idx="541">
                  <c:v>17.900000000000045</c:v>
                </c:pt>
                <c:pt idx="542">
                  <c:v>17.933333333333376</c:v>
                </c:pt>
                <c:pt idx="543">
                  <c:v>17.966666666666715</c:v>
                </c:pt>
                <c:pt idx="544">
                  <c:v>18.000000000000053</c:v>
                </c:pt>
                <c:pt idx="545">
                  <c:v>18.033333333333381</c:v>
                </c:pt>
                <c:pt idx="546">
                  <c:v>18.066666666666723</c:v>
                </c:pt>
                <c:pt idx="547">
                  <c:v>18.100000000000058</c:v>
                </c:pt>
                <c:pt idx="548">
                  <c:v>18.133333333333386</c:v>
                </c:pt>
                <c:pt idx="549">
                  <c:v>18.166666666666728</c:v>
                </c:pt>
                <c:pt idx="550">
                  <c:v>18.200000000000063</c:v>
                </c:pt>
                <c:pt idx="551">
                  <c:v>18.233333333333388</c:v>
                </c:pt>
                <c:pt idx="552">
                  <c:v>18.26666666666673</c:v>
                </c:pt>
                <c:pt idx="553">
                  <c:v>18.300000000000068</c:v>
                </c:pt>
                <c:pt idx="554">
                  <c:v>18.3333333333334</c:v>
                </c:pt>
                <c:pt idx="555">
                  <c:v>18.366666666666735</c:v>
                </c:pt>
                <c:pt idx="556">
                  <c:v>18.400000000000073</c:v>
                </c:pt>
                <c:pt idx="557">
                  <c:v>18.433333333333401</c:v>
                </c:pt>
                <c:pt idx="558">
                  <c:v>18.46666666666674</c:v>
                </c:pt>
                <c:pt idx="559">
                  <c:v>18.500000000000078</c:v>
                </c:pt>
                <c:pt idx="560">
                  <c:v>18.53333333333341</c:v>
                </c:pt>
                <c:pt idx="561">
                  <c:v>18.566666666666745</c:v>
                </c:pt>
                <c:pt idx="562">
                  <c:v>18.600000000000087</c:v>
                </c:pt>
                <c:pt idx="563">
                  <c:v>18.633333333333415</c:v>
                </c:pt>
                <c:pt idx="564">
                  <c:v>18.666666666666753</c:v>
                </c:pt>
                <c:pt idx="565">
                  <c:v>18.700000000000088</c:v>
                </c:pt>
                <c:pt idx="566">
                  <c:v>18.73333333333342</c:v>
                </c:pt>
                <c:pt idx="567">
                  <c:v>18.766666666666755</c:v>
                </c:pt>
                <c:pt idx="568">
                  <c:v>18.800000000000093</c:v>
                </c:pt>
                <c:pt idx="569">
                  <c:v>18.833333333333425</c:v>
                </c:pt>
                <c:pt idx="570">
                  <c:v>18.866666666666763</c:v>
                </c:pt>
                <c:pt idx="571">
                  <c:v>18.900000000000095</c:v>
                </c:pt>
                <c:pt idx="572">
                  <c:v>18.933333333333426</c:v>
                </c:pt>
                <c:pt idx="573">
                  <c:v>18.966666666666764</c:v>
                </c:pt>
                <c:pt idx="574">
                  <c:v>19.000000000000103</c:v>
                </c:pt>
                <c:pt idx="575">
                  <c:v>19.033333333333431</c:v>
                </c:pt>
                <c:pt idx="576">
                  <c:v>19.066666666666773</c:v>
                </c:pt>
                <c:pt idx="577">
                  <c:v>19.100000000000108</c:v>
                </c:pt>
                <c:pt idx="578">
                  <c:v>19.133333333333439</c:v>
                </c:pt>
                <c:pt idx="579">
                  <c:v>19.166666666666778</c:v>
                </c:pt>
                <c:pt idx="580">
                  <c:v>19.200000000000113</c:v>
                </c:pt>
                <c:pt idx="581">
                  <c:v>19.233333333333441</c:v>
                </c:pt>
                <c:pt idx="582">
                  <c:v>19.266666666666783</c:v>
                </c:pt>
                <c:pt idx="583">
                  <c:v>19.300000000000118</c:v>
                </c:pt>
                <c:pt idx="584">
                  <c:v>19.333333333333449</c:v>
                </c:pt>
                <c:pt idx="585">
                  <c:v>19.366666666666788</c:v>
                </c:pt>
                <c:pt idx="586">
                  <c:v>19.400000000000123</c:v>
                </c:pt>
                <c:pt idx="587">
                  <c:v>19.433333333333451</c:v>
                </c:pt>
                <c:pt idx="588">
                  <c:v>19.466666666666789</c:v>
                </c:pt>
                <c:pt idx="589">
                  <c:v>19.500000000000128</c:v>
                </c:pt>
                <c:pt idx="590">
                  <c:v>19.533333333333459</c:v>
                </c:pt>
                <c:pt idx="591">
                  <c:v>19.566666666666794</c:v>
                </c:pt>
                <c:pt idx="592">
                  <c:v>19.600000000000133</c:v>
                </c:pt>
                <c:pt idx="593">
                  <c:v>19.633333333333464</c:v>
                </c:pt>
                <c:pt idx="594">
                  <c:v>19.666666666666803</c:v>
                </c:pt>
                <c:pt idx="595">
                  <c:v>19.700000000000134</c:v>
                </c:pt>
                <c:pt idx="596">
                  <c:v>19.733333333333469</c:v>
                </c:pt>
                <c:pt idx="597">
                  <c:v>19.766666666666804</c:v>
                </c:pt>
                <c:pt idx="598">
                  <c:v>19.800000000000143</c:v>
                </c:pt>
                <c:pt idx="599">
                  <c:v>19.833333333333474</c:v>
                </c:pt>
                <c:pt idx="600">
                  <c:v>19.866666666666813</c:v>
                </c:pt>
                <c:pt idx="601">
                  <c:v>19.900000000000144</c:v>
                </c:pt>
                <c:pt idx="602">
                  <c:v>19.933333333333479</c:v>
                </c:pt>
                <c:pt idx="603">
                  <c:v>19.966666666666814</c:v>
                </c:pt>
                <c:pt idx="604">
                  <c:v>20.000000000000153</c:v>
                </c:pt>
                <c:pt idx="605">
                  <c:v>20.033333333333484</c:v>
                </c:pt>
                <c:pt idx="606">
                  <c:v>20.066666666666823</c:v>
                </c:pt>
                <c:pt idx="607">
                  <c:v>20.100000000000158</c:v>
                </c:pt>
                <c:pt idx="608">
                  <c:v>20.133333333333489</c:v>
                </c:pt>
                <c:pt idx="609">
                  <c:v>20.166666666666828</c:v>
                </c:pt>
                <c:pt idx="610">
                  <c:v>20.200000000000163</c:v>
                </c:pt>
                <c:pt idx="611">
                  <c:v>20.233333333333491</c:v>
                </c:pt>
                <c:pt idx="612">
                  <c:v>20.266666666666829</c:v>
                </c:pt>
                <c:pt idx="613">
                  <c:v>20.300000000000168</c:v>
                </c:pt>
                <c:pt idx="614">
                  <c:v>20.333333333333499</c:v>
                </c:pt>
                <c:pt idx="615">
                  <c:v>20.366666666666834</c:v>
                </c:pt>
                <c:pt idx="616">
                  <c:v>20.400000000000173</c:v>
                </c:pt>
                <c:pt idx="617">
                  <c:v>20.433333333333501</c:v>
                </c:pt>
                <c:pt idx="618">
                  <c:v>20.466666666666839</c:v>
                </c:pt>
                <c:pt idx="619">
                  <c:v>20.500000000000178</c:v>
                </c:pt>
                <c:pt idx="620">
                  <c:v>20.533333333333509</c:v>
                </c:pt>
                <c:pt idx="621">
                  <c:v>20.566666666666844</c:v>
                </c:pt>
                <c:pt idx="622">
                  <c:v>20.600000000000186</c:v>
                </c:pt>
                <c:pt idx="623">
                  <c:v>20.633333333333514</c:v>
                </c:pt>
                <c:pt idx="624">
                  <c:v>20.666666666666853</c:v>
                </c:pt>
                <c:pt idx="625">
                  <c:v>20.700000000000188</c:v>
                </c:pt>
                <c:pt idx="626">
                  <c:v>20.733333333333519</c:v>
                </c:pt>
                <c:pt idx="627">
                  <c:v>20.766666666666854</c:v>
                </c:pt>
                <c:pt idx="628">
                  <c:v>20.800000000000193</c:v>
                </c:pt>
                <c:pt idx="629">
                  <c:v>20.833333333333524</c:v>
                </c:pt>
                <c:pt idx="630">
                  <c:v>20.866666666666863</c:v>
                </c:pt>
                <c:pt idx="631">
                  <c:v>20.900000000000194</c:v>
                </c:pt>
                <c:pt idx="632">
                  <c:v>20.933333333333525</c:v>
                </c:pt>
                <c:pt idx="633">
                  <c:v>20.966666666666864</c:v>
                </c:pt>
                <c:pt idx="634">
                  <c:v>21.000000000000203</c:v>
                </c:pt>
                <c:pt idx="635">
                  <c:v>21.03333333333353</c:v>
                </c:pt>
                <c:pt idx="636">
                  <c:v>21.066666666666872</c:v>
                </c:pt>
                <c:pt idx="637">
                  <c:v>21.100000000000207</c:v>
                </c:pt>
                <c:pt idx="638">
                  <c:v>21.133333333333539</c:v>
                </c:pt>
                <c:pt idx="639">
                  <c:v>21.166666666666877</c:v>
                </c:pt>
                <c:pt idx="640">
                  <c:v>21.200000000000212</c:v>
                </c:pt>
                <c:pt idx="641">
                  <c:v>21.23333333333354</c:v>
                </c:pt>
                <c:pt idx="642">
                  <c:v>21.266666666666882</c:v>
                </c:pt>
                <c:pt idx="643">
                  <c:v>21.300000000000217</c:v>
                </c:pt>
                <c:pt idx="644">
                  <c:v>21.333333333333549</c:v>
                </c:pt>
                <c:pt idx="645">
                  <c:v>21.366666666666887</c:v>
                </c:pt>
                <c:pt idx="646">
                  <c:v>21.400000000000222</c:v>
                </c:pt>
                <c:pt idx="647">
                  <c:v>21.43333333333355</c:v>
                </c:pt>
                <c:pt idx="648">
                  <c:v>21.466666666666889</c:v>
                </c:pt>
                <c:pt idx="649">
                  <c:v>21.500000000000227</c:v>
                </c:pt>
                <c:pt idx="650">
                  <c:v>21.533333333333559</c:v>
                </c:pt>
                <c:pt idx="651">
                  <c:v>21.566666666666894</c:v>
                </c:pt>
                <c:pt idx="652">
                  <c:v>21.600000000000232</c:v>
                </c:pt>
                <c:pt idx="653">
                  <c:v>21.633333333333564</c:v>
                </c:pt>
                <c:pt idx="654">
                  <c:v>21.666666666666902</c:v>
                </c:pt>
                <c:pt idx="655">
                  <c:v>21.700000000000234</c:v>
                </c:pt>
                <c:pt idx="656">
                  <c:v>21.733333333333569</c:v>
                </c:pt>
                <c:pt idx="657">
                  <c:v>21.766666666666904</c:v>
                </c:pt>
                <c:pt idx="658">
                  <c:v>21.800000000000242</c:v>
                </c:pt>
                <c:pt idx="659">
                  <c:v>21.833333333333574</c:v>
                </c:pt>
                <c:pt idx="660">
                  <c:v>21.866666666666912</c:v>
                </c:pt>
                <c:pt idx="661">
                  <c:v>21.900000000000244</c:v>
                </c:pt>
                <c:pt idx="662">
                  <c:v>21.933333333333579</c:v>
                </c:pt>
                <c:pt idx="663">
                  <c:v>21.966666666666914</c:v>
                </c:pt>
                <c:pt idx="664">
                  <c:v>22.000000000000252</c:v>
                </c:pt>
                <c:pt idx="665">
                  <c:v>22.033333333333584</c:v>
                </c:pt>
                <c:pt idx="666">
                  <c:v>22.066666666666922</c:v>
                </c:pt>
                <c:pt idx="667">
                  <c:v>22.100000000000257</c:v>
                </c:pt>
                <c:pt idx="668">
                  <c:v>22.133333333333589</c:v>
                </c:pt>
                <c:pt idx="669">
                  <c:v>22.166666666666927</c:v>
                </c:pt>
                <c:pt idx="670">
                  <c:v>22.200000000000262</c:v>
                </c:pt>
                <c:pt idx="671">
                  <c:v>22.23333333333359</c:v>
                </c:pt>
                <c:pt idx="672">
                  <c:v>22.266666666666929</c:v>
                </c:pt>
                <c:pt idx="673">
                  <c:v>22.300000000000267</c:v>
                </c:pt>
                <c:pt idx="674">
                  <c:v>22.333333333333599</c:v>
                </c:pt>
                <c:pt idx="675">
                  <c:v>22.366666666666934</c:v>
                </c:pt>
                <c:pt idx="676">
                  <c:v>22.400000000000272</c:v>
                </c:pt>
                <c:pt idx="677">
                  <c:v>22.4333333333336</c:v>
                </c:pt>
                <c:pt idx="678">
                  <c:v>22.466666666666939</c:v>
                </c:pt>
                <c:pt idx="679">
                  <c:v>22.500000000000277</c:v>
                </c:pt>
                <c:pt idx="680">
                  <c:v>22.533333333333609</c:v>
                </c:pt>
                <c:pt idx="681">
                  <c:v>22.566666666666944</c:v>
                </c:pt>
                <c:pt idx="682">
                  <c:v>22.600000000000286</c:v>
                </c:pt>
                <c:pt idx="683">
                  <c:v>22.633333333333614</c:v>
                </c:pt>
                <c:pt idx="684">
                  <c:v>22.666666666666952</c:v>
                </c:pt>
                <c:pt idx="685">
                  <c:v>22.700000000000287</c:v>
                </c:pt>
                <c:pt idx="686">
                  <c:v>22.733333333333618</c:v>
                </c:pt>
                <c:pt idx="687">
                  <c:v>22.766666666666953</c:v>
                </c:pt>
                <c:pt idx="688">
                  <c:v>22.800000000000292</c:v>
                </c:pt>
                <c:pt idx="689">
                  <c:v>22.833333333333623</c:v>
                </c:pt>
                <c:pt idx="690">
                  <c:v>22.866666666666962</c:v>
                </c:pt>
                <c:pt idx="691">
                  <c:v>22.900000000000293</c:v>
                </c:pt>
                <c:pt idx="692">
                  <c:v>22.933333333333625</c:v>
                </c:pt>
                <c:pt idx="693">
                  <c:v>22.966666666666963</c:v>
                </c:pt>
                <c:pt idx="694">
                  <c:v>23.000000000000302</c:v>
                </c:pt>
                <c:pt idx="695">
                  <c:v>23.03333333333363</c:v>
                </c:pt>
                <c:pt idx="696">
                  <c:v>23.066666666666972</c:v>
                </c:pt>
                <c:pt idx="697">
                  <c:v>23.100000000000307</c:v>
                </c:pt>
                <c:pt idx="698">
                  <c:v>23.133333333333638</c:v>
                </c:pt>
                <c:pt idx="699">
                  <c:v>23.166666666666977</c:v>
                </c:pt>
                <c:pt idx="700">
                  <c:v>23.200000000000312</c:v>
                </c:pt>
                <c:pt idx="701">
                  <c:v>23.23333333333364</c:v>
                </c:pt>
                <c:pt idx="702">
                  <c:v>23.266666666666982</c:v>
                </c:pt>
                <c:pt idx="703">
                  <c:v>23.300000000000317</c:v>
                </c:pt>
                <c:pt idx="704">
                  <c:v>23.333333333333648</c:v>
                </c:pt>
                <c:pt idx="705">
                  <c:v>23.366666666666987</c:v>
                </c:pt>
                <c:pt idx="706">
                  <c:v>23.400000000000322</c:v>
                </c:pt>
                <c:pt idx="707">
                  <c:v>23.43333333333365</c:v>
                </c:pt>
                <c:pt idx="708">
                  <c:v>23.466666666666988</c:v>
                </c:pt>
                <c:pt idx="709">
                  <c:v>23.500000000000327</c:v>
                </c:pt>
                <c:pt idx="710">
                  <c:v>23.533333333333658</c:v>
                </c:pt>
                <c:pt idx="711">
                  <c:v>23.566666666666993</c:v>
                </c:pt>
                <c:pt idx="712">
                  <c:v>23.600000000000332</c:v>
                </c:pt>
                <c:pt idx="713">
                  <c:v>23.633333333333663</c:v>
                </c:pt>
                <c:pt idx="714">
                  <c:v>23.666666666667002</c:v>
                </c:pt>
                <c:pt idx="715">
                  <c:v>23.700000000000333</c:v>
                </c:pt>
                <c:pt idx="716">
                  <c:v>23.733333333333668</c:v>
                </c:pt>
                <c:pt idx="717">
                  <c:v>23.766666666667003</c:v>
                </c:pt>
                <c:pt idx="718">
                  <c:v>23.800000000000342</c:v>
                </c:pt>
                <c:pt idx="719">
                  <c:v>23.833333333333673</c:v>
                </c:pt>
                <c:pt idx="720">
                  <c:v>23.866666666667012</c:v>
                </c:pt>
                <c:pt idx="721">
                  <c:v>23.900000000000343</c:v>
                </c:pt>
                <c:pt idx="722">
                  <c:v>23.933333333333678</c:v>
                </c:pt>
                <c:pt idx="723">
                  <c:v>23.966666666667013</c:v>
                </c:pt>
                <c:pt idx="724">
                  <c:v>24.000000000000352</c:v>
                </c:pt>
                <c:pt idx="725">
                  <c:v>24.033333333333683</c:v>
                </c:pt>
                <c:pt idx="726">
                  <c:v>24.066666666667022</c:v>
                </c:pt>
                <c:pt idx="727">
                  <c:v>24.100000000000357</c:v>
                </c:pt>
                <c:pt idx="728">
                  <c:v>24.133333333333688</c:v>
                </c:pt>
                <c:pt idx="729">
                  <c:v>24.166666666667027</c:v>
                </c:pt>
                <c:pt idx="730">
                  <c:v>24.200000000000362</c:v>
                </c:pt>
                <c:pt idx="731">
                  <c:v>24.23333333333369</c:v>
                </c:pt>
                <c:pt idx="732">
                  <c:v>24.266666666667028</c:v>
                </c:pt>
                <c:pt idx="733">
                  <c:v>24.300000000000367</c:v>
                </c:pt>
                <c:pt idx="734">
                  <c:v>24.333333333333698</c:v>
                </c:pt>
                <c:pt idx="735">
                  <c:v>24.366666666667033</c:v>
                </c:pt>
                <c:pt idx="736">
                  <c:v>24.400000000000372</c:v>
                </c:pt>
                <c:pt idx="737">
                  <c:v>24.433333333333699</c:v>
                </c:pt>
                <c:pt idx="738">
                  <c:v>24.466666666667038</c:v>
                </c:pt>
                <c:pt idx="739">
                  <c:v>24.500000000000377</c:v>
                </c:pt>
                <c:pt idx="740">
                  <c:v>24.533333333333708</c:v>
                </c:pt>
                <c:pt idx="741">
                  <c:v>24.566666666667043</c:v>
                </c:pt>
                <c:pt idx="742">
                  <c:v>24.600000000000385</c:v>
                </c:pt>
                <c:pt idx="743">
                  <c:v>24.633333333333713</c:v>
                </c:pt>
                <c:pt idx="744">
                  <c:v>24.666666666667052</c:v>
                </c:pt>
                <c:pt idx="746">
                  <c:v>24.700000000000387</c:v>
                </c:pt>
                <c:pt idx="747">
                  <c:v>24.733333333333718</c:v>
                </c:pt>
                <c:pt idx="748">
                  <c:v>24.766666666667053</c:v>
                </c:pt>
                <c:pt idx="749">
                  <c:v>24.800000000000392</c:v>
                </c:pt>
                <c:pt idx="750">
                  <c:v>24.833333333333723</c:v>
                </c:pt>
                <c:pt idx="751">
                  <c:v>24.866666666667058</c:v>
                </c:pt>
                <c:pt idx="752">
                  <c:v>24.900000000000393</c:v>
                </c:pt>
                <c:pt idx="753">
                  <c:v>24.933333333333721</c:v>
                </c:pt>
                <c:pt idx="754">
                  <c:v>24.966666666667063</c:v>
                </c:pt>
                <c:pt idx="755">
                  <c:v>25.000000000000401</c:v>
                </c:pt>
                <c:pt idx="756">
                  <c:v>25.033333333333729</c:v>
                </c:pt>
                <c:pt idx="757">
                  <c:v>25.066666666667068</c:v>
                </c:pt>
                <c:pt idx="758">
                  <c:v>25.10000000000041</c:v>
                </c:pt>
                <c:pt idx="759">
                  <c:v>25.133333333333734</c:v>
                </c:pt>
                <c:pt idx="760">
                  <c:v>25.166666666667076</c:v>
                </c:pt>
                <c:pt idx="761">
                  <c:v>25.200000000000411</c:v>
                </c:pt>
                <c:pt idx="762">
                  <c:v>25.233333333333739</c:v>
                </c:pt>
                <c:pt idx="763">
                  <c:v>25.266666666667078</c:v>
                </c:pt>
                <c:pt idx="764">
                  <c:v>25.30000000000042</c:v>
                </c:pt>
                <c:pt idx="765">
                  <c:v>25.333333333333744</c:v>
                </c:pt>
                <c:pt idx="766">
                  <c:v>25.366666666667086</c:v>
                </c:pt>
                <c:pt idx="767">
                  <c:v>25.400000000000421</c:v>
                </c:pt>
                <c:pt idx="768">
                  <c:v>25.433333333333749</c:v>
                </c:pt>
                <c:pt idx="769">
                  <c:v>25.466666666667084</c:v>
                </c:pt>
                <c:pt idx="770">
                  <c:v>25.50000000000043</c:v>
                </c:pt>
                <c:pt idx="771">
                  <c:v>25.533333333333754</c:v>
                </c:pt>
                <c:pt idx="772">
                  <c:v>25.566666666667093</c:v>
                </c:pt>
                <c:pt idx="773">
                  <c:v>25.600000000000431</c:v>
                </c:pt>
                <c:pt idx="774">
                  <c:v>25.633333333333763</c:v>
                </c:pt>
                <c:pt idx="775">
                  <c:v>25.666666666667098</c:v>
                </c:pt>
                <c:pt idx="776">
                  <c:v>25.700000000000436</c:v>
                </c:pt>
                <c:pt idx="777">
                  <c:v>25.733333333333764</c:v>
                </c:pt>
                <c:pt idx="778">
                  <c:v>25.766666666667103</c:v>
                </c:pt>
                <c:pt idx="779">
                  <c:v>25.800000000000441</c:v>
                </c:pt>
                <c:pt idx="780">
                  <c:v>25.833333333333773</c:v>
                </c:pt>
                <c:pt idx="781">
                  <c:v>25.866666666667108</c:v>
                </c:pt>
                <c:pt idx="782">
                  <c:v>25.900000000000446</c:v>
                </c:pt>
                <c:pt idx="783">
                  <c:v>25.933333333333774</c:v>
                </c:pt>
                <c:pt idx="784">
                  <c:v>25.966666666667113</c:v>
                </c:pt>
                <c:pt idx="785">
                  <c:v>26.000000000000451</c:v>
                </c:pt>
                <c:pt idx="786">
                  <c:v>26.033333333333783</c:v>
                </c:pt>
                <c:pt idx="787">
                  <c:v>26.066666666667118</c:v>
                </c:pt>
                <c:pt idx="788">
                  <c:v>26.10000000000046</c:v>
                </c:pt>
                <c:pt idx="789">
                  <c:v>26.133333333333784</c:v>
                </c:pt>
                <c:pt idx="790">
                  <c:v>26.166666666667126</c:v>
                </c:pt>
                <c:pt idx="791">
                  <c:v>26.200000000000461</c:v>
                </c:pt>
                <c:pt idx="792">
                  <c:v>26.233333333333789</c:v>
                </c:pt>
                <c:pt idx="793">
                  <c:v>26.266666666667124</c:v>
                </c:pt>
                <c:pt idx="794">
                  <c:v>26.30000000000047</c:v>
                </c:pt>
                <c:pt idx="795">
                  <c:v>26.333333333333794</c:v>
                </c:pt>
                <c:pt idx="796">
                  <c:v>26.366666666667133</c:v>
                </c:pt>
                <c:pt idx="797">
                  <c:v>26.400000000000471</c:v>
                </c:pt>
                <c:pt idx="798">
                  <c:v>26.433333333333799</c:v>
                </c:pt>
                <c:pt idx="799">
                  <c:v>26.466666666667134</c:v>
                </c:pt>
                <c:pt idx="800">
                  <c:v>26.50000000000048</c:v>
                </c:pt>
                <c:pt idx="801">
                  <c:v>26.533333333333804</c:v>
                </c:pt>
                <c:pt idx="802">
                  <c:v>26.566666666667142</c:v>
                </c:pt>
                <c:pt idx="803">
                  <c:v>26.600000000000485</c:v>
                </c:pt>
                <c:pt idx="804">
                  <c:v>26.633333333333812</c:v>
                </c:pt>
                <c:pt idx="805">
                  <c:v>26.666666666667147</c:v>
                </c:pt>
                <c:pt idx="806">
                  <c:v>26.70000000000049</c:v>
                </c:pt>
                <c:pt idx="807">
                  <c:v>26.733333333333814</c:v>
                </c:pt>
                <c:pt idx="808">
                  <c:v>26.766666666667152</c:v>
                </c:pt>
                <c:pt idx="809">
                  <c:v>26.800000000000491</c:v>
                </c:pt>
                <c:pt idx="810">
                  <c:v>26.833333333333822</c:v>
                </c:pt>
                <c:pt idx="811">
                  <c:v>26.866666666667157</c:v>
                </c:pt>
                <c:pt idx="812">
                  <c:v>26.900000000000496</c:v>
                </c:pt>
                <c:pt idx="813">
                  <c:v>26.93333333333382</c:v>
                </c:pt>
                <c:pt idx="814">
                  <c:v>26.966666666667162</c:v>
                </c:pt>
                <c:pt idx="815">
                  <c:v>27.000000000000501</c:v>
                </c:pt>
                <c:pt idx="816">
                  <c:v>27.033333333333829</c:v>
                </c:pt>
                <c:pt idx="817">
                  <c:v>27.066666666667167</c:v>
                </c:pt>
                <c:pt idx="818">
                  <c:v>27.100000000000509</c:v>
                </c:pt>
                <c:pt idx="819">
                  <c:v>27.133333333333834</c:v>
                </c:pt>
                <c:pt idx="820">
                  <c:v>27.166666666667176</c:v>
                </c:pt>
                <c:pt idx="821">
                  <c:v>27.200000000000511</c:v>
                </c:pt>
                <c:pt idx="822">
                  <c:v>27.233333333333839</c:v>
                </c:pt>
                <c:pt idx="823">
                  <c:v>27.266666666667177</c:v>
                </c:pt>
                <c:pt idx="824">
                  <c:v>27.300000000000519</c:v>
                </c:pt>
                <c:pt idx="825">
                  <c:v>27.333333333333844</c:v>
                </c:pt>
                <c:pt idx="826">
                  <c:v>27.366666666667186</c:v>
                </c:pt>
                <c:pt idx="827">
                  <c:v>27.400000000000521</c:v>
                </c:pt>
                <c:pt idx="828">
                  <c:v>27.433333333333849</c:v>
                </c:pt>
                <c:pt idx="829">
                  <c:v>27.466666666667184</c:v>
                </c:pt>
                <c:pt idx="830">
                  <c:v>27.500000000000529</c:v>
                </c:pt>
                <c:pt idx="831">
                  <c:v>27.533333333333854</c:v>
                </c:pt>
                <c:pt idx="832">
                  <c:v>27.566666666667192</c:v>
                </c:pt>
                <c:pt idx="833">
                  <c:v>27.600000000000531</c:v>
                </c:pt>
                <c:pt idx="834">
                  <c:v>27.633333333333862</c:v>
                </c:pt>
                <c:pt idx="835">
                  <c:v>27.666666666667197</c:v>
                </c:pt>
                <c:pt idx="836">
                  <c:v>27.700000000000536</c:v>
                </c:pt>
                <c:pt idx="837">
                  <c:v>27.733333333333864</c:v>
                </c:pt>
                <c:pt idx="838">
                  <c:v>27.766666666667202</c:v>
                </c:pt>
                <c:pt idx="839">
                  <c:v>27.800000000000541</c:v>
                </c:pt>
                <c:pt idx="840">
                  <c:v>27.833333333333872</c:v>
                </c:pt>
                <c:pt idx="841">
                  <c:v>27.866666666667207</c:v>
                </c:pt>
                <c:pt idx="842">
                  <c:v>27.900000000000546</c:v>
                </c:pt>
                <c:pt idx="843">
                  <c:v>27.933333333333874</c:v>
                </c:pt>
                <c:pt idx="844">
                  <c:v>27.966666666667212</c:v>
                </c:pt>
                <c:pt idx="845">
                  <c:v>28.000000000000551</c:v>
                </c:pt>
                <c:pt idx="846">
                  <c:v>28.033333333333882</c:v>
                </c:pt>
                <c:pt idx="847">
                  <c:v>28.066666666667217</c:v>
                </c:pt>
                <c:pt idx="848">
                  <c:v>28.100000000000559</c:v>
                </c:pt>
                <c:pt idx="849">
                  <c:v>28.133333333333884</c:v>
                </c:pt>
                <c:pt idx="850">
                  <c:v>28.166666666667226</c:v>
                </c:pt>
                <c:pt idx="851">
                  <c:v>28.200000000000561</c:v>
                </c:pt>
                <c:pt idx="852">
                  <c:v>28.233333333333889</c:v>
                </c:pt>
                <c:pt idx="853">
                  <c:v>28.266666666667223</c:v>
                </c:pt>
                <c:pt idx="854">
                  <c:v>28.300000000000569</c:v>
                </c:pt>
                <c:pt idx="855">
                  <c:v>28.333333333333893</c:v>
                </c:pt>
                <c:pt idx="856">
                  <c:v>28.366666666667232</c:v>
                </c:pt>
                <c:pt idx="857">
                  <c:v>28.400000000000571</c:v>
                </c:pt>
                <c:pt idx="858">
                  <c:v>28.433333333333898</c:v>
                </c:pt>
                <c:pt idx="859">
                  <c:v>28.466666666667233</c:v>
                </c:pt>
                <c:pt idx="860">
                  <c:v>28.500000000000579</c:v>
                </c:pt>
                <c:pt idx="861">
                  <c:v>28.533333333333903</c:v>
                </c:pt>
                <c:pt idx="862">
                  <c:v>28.566666666667242</c:v>
                </c:pt>
                <c:pt idx="863">
                  <c:v>28.600000000000584</c:v>
                </c:pt>
                <c:pt idx="864">
                  <c:v>28.633333333333912</c:v>
                </c:pt>
                <c:pt idx="865">
                  <c:v>28.666666666667247</c:v>
                </c:pt>
                <c:pt idx="866">
                  <c:v>28.700000000000585</c:v>
                </c:pt>
                <c:pt idx="867">
                  <c:v>28.733333333333913</c:v>
                </c:pt>
                <c:pt idx="868">
                  <c:v>28.766666666667248</c:v>
                </c:pt>
                <c:pt idx="869">
                  <c:v>28.80000000000059</c:v>
                </c:pt>
                <c:pt idx="870">
                  <c:v>28.833333333333918</c:v>
                </c:pt>
                <c:pt idx="871">
                  <c:v>28.866666666667257</c:v>
                </c:pt>
                <c:pt idx="872">
                  <c:v>28.900000000000592</c:v>
                </c:pt>
                <c:pt idx="873">
                  <c:v>28.93333333333392</c:v>
                </c:pt>
                <c:pt idx="874">
                  <c:v>28.966666666667258</c:v>
                </c:pt>
                <c:pt idx="875">
                  <c:v>29.0000000000006</c:v>
                </c:pt>
                <c:pt idx="876">
                  <c:v>29.033333333333925</c:v>
                </c:pt>
                <c:pt idx="877">
                  <c:v>29.066666666667267</c:v>
                </c:pt>
                <c:pt idx="878">
                  <c:v>29.100000000000605</c:v>
                </c:pt>
                <c:pt idx="879">
                  <c:v>29.133333333333933</c:v>
                </c:pt>
                <c:pt idx="880">
                  <c:v>29.166666666667272</c:v>
                </c:pt>
                <c:pt idx="881">
                  <c:v>29.20000000000061</c:v>
                </c:pt>
                <c:pt idx="882">
                  <c:v>29.233333333333935</c:v>
                </c:pt>
                <c:pt idx="883">
                  <c:v>29.266666666667277</c:v>
                </c:pt>
                <c:pt idx="884">
                  <c:v>29.300000000000615</c:v>
                </c:pt>
                <c:pt idx="885">
                  <c:v>29.333333333333943</c:v>
                </c:pt>
                <c:pt idx="886">
                  <c:v>29.366666666667282</c:v>
                </c:pt>
                <c:pt idx="887">
                  <c:v>29.40000000000062</c:v>
                </c:pt>
                <c:pt idx="888">
                  <c:v>29.433333333333945</c:v>
                </c:pt>
                <c:pt idx="889">
                  <c:v>29.466666666667283</c:v>
                </c:pt>
                <c:pt idx="890">
                  <c:v>29.500000000000625</c:v>
                </c:pt>
                <c:pt idx="891">
                  <c:v>29.533333333333953</c:v>
                </c:pt>
                <c:pt idx="892">
                  <c:v>29.566666666667288</c:v>
                </c:pt>
                <c:pt idx="893">
                  <c:v>29.60000000000063</c:v>
                </c:pt>
                <c:pt idx="894">
                  <c:v>29.633333333333958</c:v>
                </c:pt>
                <c:pt idx="895">
                  <c:v>29.666666666667297</c:v>
                </c:pt>
                <c:pt idx="896">
                  <c:v>29.700000000000632</c:v>
                </c:pt>
                <c:pt idx="897">
                  <c:v>29.733333333333963</c:v>
                </c:pt>
                <c:pt idx="898">
                  <c:v>29.766666666667298</c:v>
                </c:pt>
                <c:pt idx="899">
                  <c:v>29.80000000000064</c:v>
                </c:pt>
                <c:pt idx="900">
                  <c:v>29.833333333333968</c:v>
                </c:pt>
                <c:pt idx="901">
                  <c:v>29.866666666667307</c:v>
                </c:pt>
                <c:pt idx="902">
                  <c:v>29.900000000000642</c:v>
                </c:pt>
                <c:pt idx="903">
                  <c:v>29.933333333333973</c:v>
                </c:pt>
                <c:pt idx="904">
                  <c:v>29.966666666667308</c:v>
                </c:pt>
                <c:pt idx="905">
                  <c:v>30.00000000000065</c:v>
                </c:pt>
                <c:pt idx="906">
                  <c:v>30.033333333333978</c:v>
                </c:pt>
                <c:pt idx="907">
                  <c:v>30.066666666667317</c:v>
                </c:pt>
                <c:pt idx="908">
                  <c:v>30.100000000000655</c:v>
                </c:pt>
                <c:pt idx="909">
                  <c:v>30.133333333333983</c:v>
                </c:pt>
                <c:pt idx="910">
                  <c:v>30.166666666667322</c:v>
                </c:pt>
                <c:pt idx="911">
                  <c:v>30.20000000000066</c:v>
                </c:pt>
                <c:pt idx="912">
                  <c:v>30.233333333333984</c:v>
                </c:pt>
                <c:pt idx="913">
                  <c:v>30.266666666667323</c:v>
                </c:pt>
                <c:pt idx="914">
                  <c:v>30.300000000000665</c:v>
                </c:pt>
                <c:pt idx="915">
                  <c:v>30.333333333333997</c:v>
                </c:pt>
                <c:pt idx="916">
                  <c:v>30.366666666667328</c:v>
                </c:pt>
                <c:pt idx="917">
                  <c:v>30.40000000000067</c:v>
                </c:pt>
                <c:pt idx="918">
                  <c:v>30.433333333333998</c:v>
                </c:pt>
                <c:pt idx="919">
                  <c:v>30.466666666667333</c:v>
                </c:pt>
                <c:pt idx="920">
                  <c:v>30.500000000000675</c:v>
                </c:pt>
                <c:pt idx="921">
                  <c:v>30.533333333334006</c:v>
                </c:pt>
                <c:pt idx="922">
                  <c:v>30.566666666667338</c:v>
                </c:pt>
                <c:pt idx="923">
                  <c:v>30.600000000000684</c:v>
                </c:pt>
                <c:pt idx="924">
                  <c:v>30.633333333334011</c:v>
                </c:pt>
                <c:pt idx="925">
                  <c:v>30.666666666667346</c:v>
                </c:pt>
                <c:pt idx="926">
                  <c:v>30.700000000000685</c:v>
                </c:pt>
                <c:pt idx="927">
                  <c:v>30.733333333334016</c:v>
                </c:pt>
                <c:pt idx="928">
                  <c:v>30.766666666667348</c:v>
                </c:pt>
                <c:pt idx="929">
                  <c:v>30.80000000000069</c:v>
                </c:pt>
                <c:pt idx="930">
                  <c:v>30.833333333334021</c:v>
                </c:pt>
                <c:pt idx="931">
                  <c:v>30.866666666667356</c:v>
                </c:pt>
                <c:pt idx="932">
                  <c:v>30.900000000000691</c:v>
                </c:pt>
                <c:pt idx="933">
                  <c:v>30.933333333334023</c:v>
                </c:pt>
                <c:pt idx="934">
                  <c:v>30.966666666667358</c:v>
                </c:pt>
                <c:pt idx="935">
                  <c:v>31.0000000000007</c:v>
                </c:pt>
                <c:pt idx="936">
                  <c:v>31.033333333334028</c:v>
                </c:pt>
                <c:pt idx="937">
                  <c:v>31.066666666667366</c:v>
                </c:pt>
                <c:pt idx="938">
                  <c:v>31.100000000000705</c:v>
                </c:pt>
                <c:pt idx="939">
                  <c:v>31.133333333334036</c:v>
                </c:pt>
                <c:pt idx="940">
                  <c:v>31.166666666667371</c:v>
                </c:pt>
                <c:pt idx="941">
                  <c:v>31.20000000000071</c:v>
                </c:pt>
                <c:pt idx="942">
                  <c:v>31.233333333334038</c:v>
                </c:pt>
                <c:pt idx="943">
                  <c:v>31.266666666667376</c:v>
                </c:pt>
                <c:pt idx="944">
                  <c:v>31.300000000000715</c:v>
                </c:pt>
                <c:pt idx="945">
                  <c:v>31.333333333334046</c:v>
                </c:pt>
                <c:pt idx="946">
                  <c:v>31.366666666667381</c:v>
                </c:pt>
                <c:pt idx="947">
                  <c:v>31.40000000000072</c:v>
                </c:pt>
                <c:pt idx="948">
                  <c:v>31.433333333334048</c:v>
                </c:pt>
                <c:pt idx="949">
                  <c:v>31.466666666667383</c:v>
                </c:pt>
                <c:pt idx="950">
                  <c:v>31.500000000000725</c:v>
                </c:pt>
                <c:pt idx="951">
                  <c:v>31.533333333334056</c:v>
                </c:pt>
                <c:pt idx="952">
                  <c:v>31.566666666667388</c:v>
                </c:pt>
                <c:pt idx="953">
                  <c:v>31.60000000000073</c:v>
                </c:pt>
                <c:pt idx="954">
                  <c:v>31.633333333334061</c:v>
                </c:pt>
                <c:pt idx="955">
                  <c:v>31.6666666666674</c:v>
                </c:pt>
                <c:pt idx="956">
                  <c:v>31.700000000000731</c:v>
                </c:pt>
                <c:pt idx="957">
                  <c:v>31.733333333334066</c:v>
                </c:pt>
                <c:pt idx="958">
                  <c:v>31.766666666667401</c:v>
                </c:pt>
                <c:pt idx="959">
                  <c:v>31.80000000000074</c:v>
                </c:pt>
                <c:pt idx="960">
                  <c:v>31.833333333334071</c:v>
                </c:pt>
                <c:pt idx="961">
                  <c:v>31.86666666666741</c:v>
                </c:pt>
                <c:pt idx="962">
                  <c:v>31.900000000000741</c:v>
                </c:pt>
                <c:pt idx="963">
                  <c:v>31.933333333334076</c:v>
                </c:pt>
                <c:pt idx="964">
                  <c:v>31.966666666667411</c:v>
                </c:pt>
                <c:pt idx="965">
                  <c:v>32.000000000000753</c:v>
                </c:pt>
                <c:pt idx="966">
                  <c:v>32.033333333334085</c:v>
                </c:pt>
                <c:pt idx="967">
                  <c:v>32.066666666667395</c:v>
                </c:pt>
                <c:pt idx="968">
                  <c:v>32.100000000000747</c:v>
                </c:pt>
                <c:pt idx="969">
                  <c:v>32.133333333334079</c:v>
                </c:pt>
                <c:pt idx="970">
                  <c:v>32.166666666667389</c:v>
                </c:pt>
                <c:pt idx="971">
                  <c:v>32.200000000000742</c:v>
                </c:pt>
                <c:pt idx="972">
                  <c:v>32.233333333334073</c:v>
                </c:pt>
                <c:pt idx="973">
                  <c:v>32.26666666666739</c:v>
                </c:pt>
                <c:pt idx="974">
                  <c:v>32.300000000000729</c:v>
                </c:pt>
                <c:pt idx="975">
                  <c:v>32.33333333333406</c:v>
                </c:pt>
                <c:pt idx="976">
                  <c:v>32.366666666667378</c:v>
                </c:pt>
                <c:pt idx="977">
                  <c:v>32.400000000000723</c:v>
                </c:pt>
                <c:pt idx="978">
                  <c:v>32.433333333334062</c:v>
                </c:pt>
                <c:pt idx="979">
                  <c:v>32.466666666667372</c:v>
                </c:pt>
                <c:pt idx="980">
                  <c:v>32.500000000000718</c:v>
                </c:pt>
                <c:pt idx="981">
                  <c:v>32.533333333334056</c:v>
                </c:pt>
                <c:pt idx="982">
                  <c:v>32.566666666667366</c:v>
                </c:pt>
                <c:pt idx="983">
                  <c:v>32.600000000000712</c:v>
                </c:pt>
                <c:pt idx="984">
                  <c:v>32.633333333334051</c:v>
                </c:pt>
                <c:pt idx="985">
                  <c:v>32.666666666667368</c:v>
                </c:pt>
                <c:pt idx="986">
                  <c:v>32.700000000000713</c:v>
                </c:pt>
                <c:pt idx="987">
                  <c:v>32.733333333334045</c:v>
                </c:pt>
                <c:pt idx="988">
                  <c:v>32.766666666667355</c:v>
                </c:pt>
                <c:pt idx="989">
                  <c:v>32.800000000000701</c:v>
                </c:pt>
                <c:pt idx="990">
                  <c:v>32.833333333334032</c:v>
                </c:pt>
                <c:pt idx="991">
                  <c:v>32.866666666667342</c:v>
                </c:pt>
                <c:pt idx="992">
                  <c:v>32.900000000000695</c:v>
                </c:pt>
                <c:pt idx="993">
                  <c:v>32.933333333334033</c:v>
                </c:pt>
                <c:pt idx="994">
                  <c:v>32.966666666667344</c:v>
                </c:pt>
                <c:pt idx="995">
                  <c:v>33.000000000000682</c:v>
                </c:pt>
                <c:pt idx="996">
                  <c:v>33.033333333334028</c:v>
                </c:pt>
                <c:pt idx="997">
                  <c:v>33.066666666667338</c:v>
                </c:pt>
                <c:pt idx="998">
                  <c:v>33.100000000000684</c:v>
                </c:pt>
                <c:pt idx="999">
                  <c:v>33.133333333334022</c:v>
                </c:pt>
                <c:pt idx="1000">
                  <c:v>33.166666666667339</c:v>
                </c:pt>
                <c:pt idx="1001">
                  <c:v>33.200000000000678</c:v>
                </c:pt>
                <c:pt idx="1002">
                  <c:v>33.233333333334016</c:v>
                </c:pt>
                <c:pt idx="1003">
                  <c:v>33.266666666667334</c:v>
                </c:pt>
                <c:pt idx="1004">
                  <c:v>33.300000000000665</c:v>
                </c:pt>
                <c:pt idx="1005">
                  <c:v>33.333333333334011</c:v>
                </c:pt>
                <c:pt idx="1006">
                  <c:v>33.366666666667321</c:v>
                </c:pt>
                <c:pt idx="1007">
                  <c:v>33.400000000000659</c:v>
                </c:pt>
                <c:pt idx="1008">
                  <c:v>33.433333333334005</c:v>
                </c:pt>
                <c:pt idx="1009">
                  <c:v>33.466666666667315</c:v>
                </c:pt>
                <c:pt idx="1010">
                  <c:v>33.500000000000654</c:v>
                </c:pt>
                <c:pt idx="1011">
                  <c:v>33.533333333333999</c:v>
                </c:pt>
                <c:pt idx="1012">
                  <c:v>33.566666666667317</c:v>
                </c:pt>
                <c:pt idx="1013">
                  <c:v>33.600000000000655</c:v>
                </c:pt>
                <c:pt idx="1014">
                  <c:v>33.633333333333994</c:v>
                </c:pt>
                <c:pt idx="1015">
                  <c:v>33.666666666667304</c:v>
                </c:pt>
                <c:pt idx="1016">
                  <c:v>33.700000000000649</c:v>
                </c:pt>
                <c:pt idx="1017">
                  <c:v>33.733333333333988</c:v>
                </c:pt>
                <c:pt idx="1018">
                  <c:v>33.766666666667298</c:v>
                </c:pt>
                <c:pt idx="1019">
                  <c:v>33.800000000000644</c:v>
                </c:pt>
                <c:pt idx="1020">
                  <c:v>33.833333333333982</c:v>
                </c:pt>
                <c:pt idx="1021">
                  <c:v>33.866666666667292</c:v>
                </c:pt>
                <c:pt idx="1022">
                  <c:v>33.900000000000631</c:v>
                </c:pt>
                <c:pt idx="1023">
                  <c:v>33.933333333333977</c:v>
                </c:pt>
                <c:pt idx="1024">
                  <c:v>33.966666666667287</c:v>
                </c:pt>
                <c:pt idx="1025">
                  <c:v>34.000000000000625</c:v>
                </c:pt>
                <c:pt idx="1026">
                  <c:v>34.033333333333971</c:v>
                </c:pt>
                <c:pt idx="1027">
                  <c:v>34.066666666667288</c:v>
                </c:pt>
                <c:pt idx="1028">
                  <c:v>34.100000000000627</c:v>
                </c:pt>
                <c:pt idx="1029">
                  <c:v>34.133333333333965</c:v>
                </c:pt>
                <c:pt idx="1030">
                  <c:v>34.166666666667282</c:v>
                </c:pt>
                <c:pt idx="1031">
                  <c:v>34.200000000000621</c:v>
                </c:pt>
                <c:pt idx="1032">
                  <c:v>34.23333333333396</c:v>
                </c:pt>
                <c:pt idx="1033">
                  <c:v>34.266666666667277</c:v>
                </c:pt>
                <c:pt idx="1034">
                  <c:v>34.300000000000608</c:v>
                </c:pt>
                <c:pt idx="1035">
                  <c:v>34.333333333333954</c:v>
                </c:pt>
                <c:pt idx="1036">
                  <c:v>34.366666666667264</c:v>
                </c:pt>
                <c:pt idx="1037">
                  <c:v>34.400000000000603</c:v>
                </c:pt>
                <c:pt idx="1038">
                  <c:v>34.433333333333948</c:v>
                </c:pt>
                <c:pt idx="1039">
                  <c:v>34.466666666667258</c:v>
                </c:pt>
                <c:pt idx="1040">
                  <c:v>34.500000000000604</c:v>
                </c:pt>
                <c:pt idx="1041">
                  <c:v>34.533333333333943</c:v>
                </c:pt>
                <c:pt idx="1042">
                  <c:v>34.566666666667253</c:v>
                </c:pt>
                <c:pt idx="1043">
                  <c:v>34.600000000000598</c:v>
                </c:pt>
                <c:pt idx="1044">
                  <c:v>34.633333333333937</c:v>
                </c:pt>
                <c:pt idx="1045">
                  <c:v>34.666666666667247</c:v>
                </c:pt>
                <c:pt idx="1046">
                  <c:v>34.700000000000593</c:v>
                </c:pt>
                <c:pt idx="1047">
                  <c:v>34.733333333333938</c:v>
                </c:pt>
                <c:pt idx="1048">
                  <c:v>34.766666666667248</c:v>
                </c:pt>
                <c:pt idx="1049">
                  <c:v>34.80000000000058</c:v>
                </c:pt>
                <c:pt idx="1050">
                  <c:v>34.833333333333918</c:v>
                </c:pt>
                <c:pt idx="1051">
                  <c:v>34.866666666667236</c:v>
                </c:pt>
                <c:pt idx="1052">
                  <c:v>34.900000000000574</c:v>
                </c:pt>
                <c:pt idx="1053">
                  <c:v>34.933333333333913</c:v>
                </c:pt>
                <c:pt idx="1054">
                  <c:v>34.966666666667237</c:v>
                </c:pt>
                <c:pt idx="1055">
                  <c:v>35.000000000000576</c:v>
                </c:pt>
                <c:pt idx="1056">
                  <c:v>35.033333333333914</c:v>
                </c:pt>
                <c:pt idx="1057">
                  <c:v>35.066666666667224</c:v>
                </c:pt>
                <c:pt idx="1058">
                  <c:v>35.10000000000057</c:v>
                </c:pt>
                <c:pt idx="1059">
                  <c:v>35.133333333333908</c:v>
                </c:pt>
                <c:pt idx="1060">
                  <c:v>35.166666666667219</c:v>
                </c:pt>
                <c:pt idx="1061">
                  <c:v>35.200000000000564</c:v>
                </c:pt>
                <c:pt idx="1062">
                  <c:v>35.23333333333391</c:v>
                </c:pt>
                <c:pt idx="1063">
                  <c:v>35.26666666666722</c:v>
                </c:pt>
                <c:pt idx="1064">
                  <c:v>35.300000000000551</c:v>
                </c:pt>
                <c:pt idx="1065">
                  <c:v>35.333333333333897</c:v>
                </c:pt>
                <c:pt idx="1066">
                  <c:v>35.366666666667207</c:v>
                </c:pt>
                <c:pt idx="1067">
                  <c:v>35.400000000000546</c:v>
                </c:pt>
                <c:pt idx="1068">
                  <c:v>35.433333333333891</c:v>
                </c:pt>
                <c:pt idx="1069">
                  <c:v>35.466666666667201</c:v>
                </c:pt>
                <c:pt idx="1070">
                  <c:v>35.500000000000547</c:v>
                </c:pt>
                <c:pt idx="1071">
                  <c:v>35.533333333333886</c:v>
                </c:pt>
                <c:pt idx="1072">
                  <c:v>35.566666666667196</c:v>
                </c:pt>
                <c:pt idx="1073">
                  <c:v>35.600000000000541</c:v>
                </c:pt>
                <c:pt idx="1074">
                  <c:v>35.63333333333388</c:v>
                </c:pt>
                <c:pt idx="1075">
                  <c:v>35.666666666667197</c:v>
                </c:pt>
                <c:pt idx="1076">
                  <c:v>35.700000000000536</c:v>
                </c:pt>
                <c:pt idx="1077">
                  <c:v>35.733333333333874</c:v>
                </c:pt>
                <c:pt idx="1078">
                  <c:v>35.766666666667192</c:v>
                </c:pt>
                <c:pt idx="1079">
                  <c:v>35.800000000000523</c:v>
                </c:pt>
                <c:pt idx="1080">
                  <c:v>35.833333333333862</c:v>
                </c:pt>
                <c:pt idx="1081">
                  <c:v>35.866666666667179</c:v>
                </c:pt>
                <c:pt idx="1082">
                  <c:v>35.900000000000524</c:v>
                </c:pt>
                <c:pt idx="1083">
                  <c:v>35.933333333333863</c:v>
                </c:pt>
                <c:pt idx="1084">
                  <c:v>35.966666666667173</c:v>
                </c:pt>
                <c:pt idx="1085">
                  <c:v>36.000000000000512</c:v>
                </c:pt>
                <c:pt idx="1086">
                  <c:v>36.033333333333857</c:v>
                </c:pt>
                <c:pt idx="1087">
                  <c:v>36.066666666667167</c:v>
                </c:pt>
                <c:pt idx="1088">
                  <c:v>36.100000000000506</c:v>
                </c:pt>
                <c:pt idx="1089">
                  <c:v>36.133333333333859</c:v>
                </c:pt>
                <c:pt idx="1090">
                  <c:v>36.166666666667169</c:v>
                </c:pt>
                <c:pt idx="1091">
                  <c:v>36.200000000000507</c:v>
                </c:pt>
                <c:pt idx="1092">
                  <c:v>36.233333333333846</c:v>
                </c:pt>
                <c:pt idx="1093">
                  <c:v>36.266666666667163</c:v>
                </c:pt>
                <c:pt idx="1094">
                  <c:v>36.300000000000495</c:v>
                </c:pt>
                <c:pt idx="1095">
                  <c:v>36.333333333333833</c:v>
                </c:pt>
                <c:pt idx="1096">
                  <c:v>36.36666666666715</c:v>
                </c:pt>
                <c:pt idx="1097">
                  <c:v>36.400000000000496</c:v>
                </c:pt>
                <c:pt idx="1098">
                  <c:v>36.433333333333835</c:v>
                </c:pt>
                <c:pt idx="1099">
                  <c:v>36.466666666667145</c:v>
                </c:pt>
                <c:pt idx="1100">
                  <c:v>36.50000000000049</c:v>
                </c:pt>
                <c:pt idx="1101">
                  <c:v>36.533333333333829</c:v>
                </c:pt>
                <c:pt idx="1102">
                  <c:v>36.566666666667139</c:v>
                </c:pt>
                <c:pt idx="1103">
                  <c:v>36.600000000000485</c:v>
                </c:pt>
                <c:pt idx="1104">
                  <c:v>36.633333333333823</c:v>
                </c:pt>
                <c:pt idx="1105">
                  <c:v>36.66666666666714</c:v>
                </c:pt>
                <c:pt idx="1106">
                  <c:v>36.700000000000479</c:v>
                </c:pt>
                <c:pt idx="1107">
                  <c:v>36.733333333333817</c:v>
                </c:pt>
                <c:pt idx="1108">
                  <c:v>36.766666666667135</c:v>
                </c:pt>
                <c:pt idx="1109">
                  <c:v>36.800000000000466</c:v>
                </c:pt>
                <c:pt idx="1110">
                  <c:v>36.833333333333812</c:v>
                </c:pt>
                <c:pt idx="1111">
                  <c:v>36.866666666667122</c:v>
                </c:pt>
                <c:pt idx="1112">
                  <c:v>36.90000000000046</c:v>
                </c:pt>
                <c:pt idx="1113">
                  <c:v>36.933333333333806</c:v>
                </c:pt>
                <c:pt idx="1114">
                  <c:v>36.966666666667116</c:v>
                </c:pt>
                <c:pt idx="1115">
                  <c:v>37.000000000000455</c:v>
                </c:pt>
                <c:pt idx="1116">
                  <c:v>37.0333333333338</c:v>
                </c:pt>
                <c:pt idx="1117">
                  <c:v>37.066666666667118</c:v>
                </c:pt>
                <c:pt idx="1118">
                  <c:v>37.100000000000456</c:v>
                </c:pt>
                <c:pt idx="1119">
                  <c:v>37.133333333333795</c:v>
                </c:pt>
                <c:pt idx="1120">
                  <c:v>37.166666666667105</c:v>
                </c:pt>
                <c:pt idx="1121">
                  <c:v>37.20000000000045</c:v>
                </c:pt>
                <c:pt idx="1122">
                  <c:v>37.233333333333789</c:v>
                </c:pt>
                <c:pt idx="1123">
                  <c:v>37.266666666667099</c:v>
                </c:pt>
                <c:pt idx="1124">
                  <c:v>37.300000000000445</c:v>
                </c:pt>
                <c:pt idx="1125">
                  <c:v>37.333333333333783</c:v>
                </c:pt>
                <c:pt idx="1126">
                  <c:v>37.366666666667093</c:v>
                </c:pt>
                <c:pt idx="1127">
                  <c:v>37.400000000000432</c:v>
                </c:pt>
                <c:pt idx="1128">
                  <c:v>37.433333333333778</c:v>
                </c:pt>
                <c:pt idx="1129">
                  <c:v>37.466666666667088</c:v>
                </c:pt>
                <c:pt idx="1130">
                  <c:v>37.500000000000426</c:v>
                </c:pt>
                <c:pt idx="1131">
                  <c:v>37.533333333333772</c:v>
                </c:pt>
                <c:pt idx="1132">
                  <c:v>37.566666666667089</c:v>
                </c:pt>
                <c:pt idx="1133">
                  <c:v>37.600000000000428</c:v>
                </c:pt>
                <c:pt idx="1134">
                  <c:v>37.633333333333766</c:v>
                </c:pt>
                <c:pt idx="1135">
                  <c:v>37.666666666667084</c:v>
                </c:pt>
                <c:pt idx="1136">
                  <c:v>37.700000000000422</c:v>
                </c:pt>
                <c:pt idx="1137">
                  <c:v>37.733333333333768</c:v>
                </c:pt>
                <c:pt idx="1138">
                  <c:v>37.766666666667078</c:v>
                </c:pt>
                <c:pt idx="1139">
                  <c:v>37.800000000000409</c:v>
                </c:pt>
                <c:pt idx="1140">
                  <c:v>37.833333333333755</c:v>
                </c:pt>
                <c:pt idx="1141">
                  <c:v>37.866666666667065</c:v>
                </c:pt>
                <c:pt idx="1142">
                  <c:v>37.900000000000404</c:v>
                </c:pt>
                <c:pt idx="1143">
                  <c:v>37.933333333333749</c:v>
                </c:pt>
                <c:pt idx="1144">
                  <c:v>37.966666666667066</c:v>
                </c:pt>
                <c:pt idx="1145">
                  <c:v>38.000000000000405</c:v>
                </c:pt>
                <c:pt idx="1146">
                  <c:v>38.033333333333744</c:v>
                </c:pt>
                <c:pt idx="1147">
                  <c:v>38.066666666667054</c:v>
                </c:pt>
                <c:pt idx="1148">
                  <c:v>38.100000000000399</c:v>
                </c:pt>
                <c:pt idx="1149">
                  <c:v>38.133333333333738</c:v>
                </c:pt>
                <c:pt idx="1150">
                  <c:v>38.166666666667048</c:v>
                </c:pt>
                <c:pt idx="1151">
                  <c:v>38.200000000000401</c:v>
                </c:pt>
                <c:pt idx="1152">
                  <c:v>38.233333333333739</c:v>
                </c:pt>
                <c:pt idx="1153">
                  <c:v>38.266666666667049</c:v>
                </c:pt>
                <c:pt idx="1154">
                  <c:v>38.300000000000381</c:v>
                </c:pt>
                <c:pt idx="1155">
                  <c:v>38.333333333333719</c:v>
                </c:pt>
                <c:pt idx="1156">
                  <c:v>38.366666666667037</c:v>
                </c:pt>
                <c:pt idx="1157">
                  <c:v>38.400000000000375</c:v>
                </c:pt>
                <c:pt idx="1158">
                  <c:v>38.433333333333721</c:v>
                </c:pt>
                <c:pt idx="1159">
                  <c:v>38.466666666667038</c:v>
                </c:pt>
                <c:pt idx="1160">
                  <c:v>38.500000000000377</c:v>
                </c:pt>
                <c:pt idx="1161">
                  <c:v>38.533333333333715</c:v>
                </c:pt>
                <c:pt idx="1162">
                  <c:v>38.566666666667025</c:v>
                </c:pt>
                <c:pt idx="1163">
                  <c:v>38.600000000000371</c:v>
                </c:pt>
                <c:pt idx="1164">
                  <c:v>38.633333333333709</c:v>
                </c:pt>
                <c:pt idx="1165">
                  <c:v>38.666666666667027</c:v>
                </c:pt>
                <c:pt idx="1166">
                  <c:v>38.700000000000365</c:v>
                </c:pt>
                <c:pt idx="1167">
                  <c:v>38.733333333333704</c:v>
                </c:pt>
                <c:pt idx="1168">
                  <c:v>38.766666666667021</c:v>
                </c:pt>
                <c:pt idx="1169">
                  <c:v>38.800000000000352</c:v>
                </c:pt>
                <c:pt idx="1170">
                  <c:v>38.833333333333691</c:v>
                </c:pt>
                <c:pt idx="1171">
                  <c:v>38.866666666667008</c:v>
                </c:pt>
                <c:pt idx="1172">
                  <c:v>38.900000000000354</c:v>
                </c:pt>
                <c:pt idx="1173">
                  <c:v>38.933333333333685</c:v>
                </c:pt>
                <c:pt idx="1174">
                  <c:v>38.966666666667003</c:v>
                </c:pt>
                <c:pt idx="1175">
                  <c:v>39.000000000000348</c:v>
                </c:pt>
                <c:pt idx="1176">
                  <c:v>39.03333333333368</c:v>
                </c:pt>
                <c:pt idx="1177">
                  <c:v>39.066666666666997</c:v>
                </c:pt>
                <c:pt idx="1178">
                  <c:v>39.100000000000342</c:v>
                </c:pt>
                <c:pt idx="1179">
                  <c:v>39.133333333333681</c:v>
                </c:pt>
                <c:pt idx="1180">
                  <c:v>39.166666666666998</c:v>
                </c:pt>
                <c:pt idx="1181">
                  <c:v>39.200000000000337</c:v>
                </c:pt>
                <c:pt idx="1182">
                  <c:v>39.233333333333668</c:v>
                </c:pt>
                <c:pt idx="1183">
                  <c:v>39.266666666666993</c:v>
                </c:pt>
                <c:pt idx="1184">
                  <c:v>39.300000000000324</c:v>
                </c:pt>
                <c:pt idx="1185">
                  <c:v>39.333333333333655</c:v>
                </c:pt>
                <c:pt idx="1186">
                  <c:v>39.366666666666987</c:v>
                </c:pt>
                <c:pt idx="1187">
                  <c:v>39.400000000000325</c:v>
                </c:pt>
                <c:pt idx="1188">
                  <c:v>39.433333333333657</c:v>
                </c:pt>
                <c:pt idx="1189">
                  <c:v>39.466666666666974</c:v>
                </c:pt>
                <c:pt idx="1190">
                  <c:v>39.50000000000032</c:v>
                </c:pt>
                <c:pt idx="1191">
                  <c:v>39.533333333333651</c:v>
                </c:pt>
                <c:pt idx="1192">
                  <c:v>39.566666666666968</c:v>
                </c:pt>
                <c:pt idx="1193">
                  <c:v>39.600000000000314</c:v>
                </c:pt>
                <c:pt idx="1194">
                  <c:v>39.633333333333653</c:v>
                </c:pt>
                <c:pt idx="1195">
                  <c:v>39.66666666666697</c:v>
                </c:pt>
                <c:pt idx="1196">
                  <c:v>39.700000000000308</c:v>
                </c:pt>
                <c:pt idx="1197">
                  <c:v>39.733333333333647</c:v>
                </c:pt>
                <c:pt idx="1198">
                  <c:v>39.766666666666964</c:v>
                </c:pt>
                <c:pt idx="1199">
                  <c:v>39.800000000000296</c:v>
                </c:pt>
                <c:pt idx="1200">
                  <c:v>39.833333333333634</c:v>
                </c:pt>
                <c:pt idx="1201">
                  <c:v>39.866666666666951</c:v>
                </c:pt>
                <c:pt idx="1202">
                  <c:v>39.900000000000297</c:v>
                </c:pt>
                <c:pt idx="1203">
                  <c:v>39.933333333333628</c:v>
                </c:pt>
                <c:pt idx="1204">
                  <c:v>39.966666666666946</c:v>
                </c:pt>
                <c:pt idx="1205">
                  <c:v>40.000000000000291</c:v>
                </c:pt>
                <c:pt idx="1206">
                  <c:v>40.033333333333623</c:v>
                </c:pt>
                <c:pt idx="1207">
                  <c:v>40.066666666666947</c:v>
                </c:pt>
                <c:pt idx="1208">
                  <c:v>40.100000000000286</c:v>
                </c:pt>
                <c:pt idx="1209">
                  <c:v>40.133333333333617</c:v>
                </c:pt>
                <c:pt idx="1210">
                  <c:v>40.166666666666941</c:v>
                </c:pt>
                <c:pt idx="1211">
                  <c:v>40.20000000000028</c:v>
                </c:pt>
                <c:pt idx="1212">
                  <c:v>40.233333333333611</c:v>
                </c:pt>
                <c:pt idx="1213">
                  <c:v>40.266666666666936</c:v>
                </c:pt>
                <c:pt idx="1214">
                  <c:v>40.300000000000274</c:v>
                </c:pt>
                <c:pt idx="1215">
                  <c:v>40.333333333333606</c:v>
                </c:pt>
                <c:pt idx="1216">
                  <c:v>40.366666666666923</c:v>
                </c:pt>
                <c:pt idx="1217">
                  <c:v>40.400000000000261</c:v>
                </c:pt>
                <c:pt idx="1218">
                  <c:v>40.4333333333336</c:v>
                </c:pt>
                <c:pt idx="1219">
                  <c:v>40.466666666666917</c:v>
                </c:pt>
                <c:pt idx="1220">
                  <c:v>40.500000000000256</c:v>
                </c:pt>
                <c:pt idx="1221">
                  <c:v>40.533333333333601</c:v>
                </c:pt>
                <c:pt idx="1222">
                  <c:v>40.566666666666919</c:v>
                </c:pt>
                <c:pt idx="1223">
                  <c:v>40.600000000000257</c:v>
                </c:pt>
                <c:pt idx="1224">
                  <c:v>40.633333333333589</c:v>
                </c:pt>
                <c:pt idx="1225">
                  <c:v>40.666666666666913</c:v>
                </c:pt>
                <c:pt idx="1226">
                  <c:v>40.700000000000252</c:v>
                </c:pt>
                <c:pt idx="1227">
                  <c:v>40.733333333333583</c:v>
                </c:pt>
                <c:pt idx="1228">
                  <c:v>40.766666666666907</c:v>
                </c:pt>
                <c:pt idx="1229">
                  <c:v>40.800000000000246</c:v>
                </c:pt>
                <c:pt idx="1230">
                  <c:v>40.833333333333577</c:v>
                </c:pt>
                <c:pt idx="1231">
                  <c:v>40.866666666666895</c:v>
                </c:pt>
                <c:pt idx="1232">
                  <c:v>40.90000000000024</c:v>
                </c:pt>
                <c:pt idx="1233">
                  <c:v>40.933333333333572</c:v>
                </c:pt>
                <c:pt idx="1234">
                  <c:v>40.966666666666889</c:v>
                </c:pt>
                <c:pt idx="1235">
                  <c:v>41.000000000000234</c:v>
                </c:pt>
                <c:pt idx="1236">
                  <c:v>41.033333333333566</c:v>
                </c:pt>
                <c:pt idx="1237">
                  <c:v>41.06666666666689</c:v>
                </c:pt>
                <c:pt idx="1238">
                  <c:v>41.100000000000229</c:v>
                </c:pt>
                <c:pt idx="1239">
                  <c:v>41.13333333333356</c:v>
                </c:pt>
                <c:pt idx="1240">
                  <c:v>41.166666666666885</c:v>
                </c:pt>
                <c:pt idx="1241">
                  <c:v>41.200000000000223</c:v>
                </c:pt>
                <c:pt idx="1242">
                  <c:v>41.233333333333562</c:v>
                </c:pt>
                <c:pt idx="1243">
                  <c:v>41.266666666666879</c:v>
                </c:pt>
                <c:pt idx="1244">
                  <c:v>41.30000000000021</c:v>
                </c:pt>
                <c:pt idx="1245">
                  <c:v>41.333333333333549</c:v>
                </c:pt>
                <c:pt idx="1246">
                  <c:v>41.366666666666866</c:v>
                </c:pt>
                <c:pt idx="1247">
                  <c:v>41.400000000000205</c:v>
                </c:pt>
                <c:pt idx="1248">
                  <c:v>41.433333333333543</c:v>
                </c:pt>
                <c:pt idx="1249">
                  <c:v>41.466666666666868</c:v>
                </c:pt>
                <c:pt idx="1250">
                  <c:v>41.500000000000206</c:v>
                </c:pt>
                <c:pt idx="1251">
                  <c:v>41.533333333333537</c:v>
                </c:pt>
                <c:pt idx="1252">
                  <c:v>41.566666666666855</c:v>
                </c:pt>
                <c:pt idx="1253">
                  <c:v>41.6000000000002</c:v>
                </c:pt>
                <c:pt idx="1254">
                  <c:v>41.633333333333532</c:v>
                </c:pt>
                <c:pt idx="1255">
                  <c:v>41.666666666666849</c:v>
                </c:pt>
                <c:pt idx="1256">
                  <c:v>41.700000000000202</c:v>
                </c:pt>
                <c:pt idx="1257">
                  <c:v>41.733333333333533</c:v>
                </c:pt>
                <c:pt idx="1258">
                  <c:v>41.76666666666685</c:v>
                </c:pt>
                <c:pt idx="1259">
                  <c:v>41.800000000000182</c:v>
                </c:pt>
                <c:pt idx="1260">
                  <c:v>41.83333333333352</c:v>
                </c:pt>
                <c:pt idx="1261">
                  <c:v>41.866666666666838</c:v>
                </c:pt>
                <c:pt idx="1262">
                  <c:v>41.900000000000176</c:v>
                </c:pt>
                <c:pt idx="1263">
                  <c:v>41.933333333333515</c:v>
                </c:pt>
                <c:pt idx="1264">
                  <c:v>41.966666666666839</c:v>
                </c:pt>
                <c:pt idx="1265">
                  <c:v>42.000000000000178</c:v>
                </c:pt>
                <c:pt idx="1266">
                  <c:v>42.033333333333509</c:v>
                </c:pt>
                <c:pt idx="1267">
                  <c:v>42.066666666666833</c:v>
                </c:pt>
                <c:pt idx="1268">
                  <c:v>42.100000000000172</c:v>
                </c:pt>
                <c:pt idx="1269">
                  <c:v>42.133333333333503</c:v>
                </c:pt>
                <c:pt idx="1270">
                  <c:v>42.166666666666828</c:v>
                </c:pt>
                <c:pt idx="1271">
                  <c:v>42.200000000000166</c:v>
                </c:pt>
                <c:pt idx="1272">
                  <c:v>42.233333333333505</c:v>
                </c:pt>
                <c:pt idx="1273">
                  <c:v>42.266666666666822</c:v>
                </c:pt>
                <c:pt idx="1274">
                  <c:v>42.300000000000153</c:v>
                </c:pt>
                <c:pt idx="1275">
                  <c:v>42.333333333333492</c:v>
                </c:pt>
                <c:pt idx="1276">
                  <c:v>42.366666666666809</c:v>
                </c:pt>
                <c:pt idx="1277">
                  <c:v>42.400000000000155</c:v>
                </c:pt>
                <c:pt idx="1278">
                  <c:v>42.433333333333486</c:v>
                </c:pt>
                <c:pt idx="1279">
                  <c:v>42.466666666666804</c:v>
                </c:pt>
                <c:pt idx="1280">
                  <c:v>42.500000000000149</c:v>
                </c:pt>
                <c:pt idx="1281">
                  <c:v>42.533333333333481</c:v>
                </c:pt>
                <c:pt idx="1282">
                  <c:v>42.566666666666798</c:v>
                </c:pt>
                <c:pt idx="1283">
                  <c:v>42.600000000000151</c:v>
                </c:pt>
                <c:pt idx="1284">
                  <c:v>42.633333333333482</c:v>
                </c:pt>
                <c:pt idx="1285">
                  <c:v>42.666666666666799</c:v>
                </c:pt>
                <c:pt idx="1286">
                  <c:v>42.700000000000138</c:v>
                </c:pt>
                <c:pt idx="1287">
                  <c:v>42.733333333333469</c:v>
                </c:pt>
                <c:pt idx="1288">
                  <c:v>42.766666666666794</c:v>
                </c:pt>
                <c:pt idx="1289">
                  <c:v>42.800000000000125</c:v>
                </c:pt>
                <c:pt idx="1290">
                  <c:v>42.833333333333464</c:v>
                </c:pt>
                <c:pt idx="1291">
                  <c:v>42.866666666666788</c:v>
                </c:pt>
                <c:pt idx="1292">
                  <c:v>42.900000000000126</c:v>
                </c:pt>
                <c:pt idx="1293">
                  <c:v>42.933333333333458</c:v>
                </c:pt>
                <c:pt idx="1294">
                  <c:v>42.966666666666775</c:v>
                </c:pt>
                <c:pt idx="1295">
                  <c:v>43.000000000000121</c:v>
                </c:pt>
                <c:pt idx="1296">
                  <c:v>43.033333333333452</c:v>
                </c:pt>
                <c:pt idx="1297">
                  <c:v>43.066666666666777</c:v>
                </c:pt>
                <c:pt idx="1298">
                  <c:v>43.100000000000115</c:v>
                </c:pt>
                <c:pt idx="1299">
                  <c:v>43.133333333333454</c:v>
                </c:pt>
                <c:pt idx="1300">
                  <c:v>43.166666666666771</c:v>
                </c:pt>
                <c:pt idx="1301">
                  <c:v>43.200000000000109</c:v>
                </c:pt>
                <c:pt idx="1302">
                  <c:v>43.233333333333448</c:v>
                </c:pt>
                <c:pt idx="1303">
                  <c:v>43.266666666666765</c:v>
                </c:pt>
                <c:pt idx="1304">
                  <c:v>43.300000000000104</c:v>
                </c:pt>
                <c:pt idx="1305">
                  <c:v>43.333333333333435</c:v>
                </c:pt>
                <c:pt idx="1306">
                  <c:v>43.366666666666752</c:v>
                </c:pt>
                <c:pt idx="1307">
                  <c:v>43.400000000000098</c:v>
                </c:pt>
                <c:pt idx="1308">
                  <c:v>43.433333333333429</c:v>
                </c:pt>
                <c:pt idx="1309">
                  <c:v>43.466666666666747</c:v>
                </c:pt>
                <c:pt idx="1310">
                  <c:v>43.500000000000092</c:v>
                </c:pt>
                <c:pt idx="1311">
                  <c:v>43.533333333333431</c:v>
                </c:pt>
                <c:pt idx="1312">
                  <c:v>43.566666666666748</c:v>
                </c:pt>
                <c:pt idx="1313">
                  <c:v>43.600000000000087</c:v>
                </c:pt>
                <c:pt idx="1314">
                  <c:v>43.633333333333418</c:v>
                </c:pt>
                <c:pt idx="1315">
                  <c:v>43.666666666666742</c:v>
                </c:pt>
                <c:pt idx="1316">
                  <c:v>43.700000000000081</c:v>
                </c:pt>
                <c:pt idx="1317">
                  <c:v>43.733333333333412</c:v>
                </c:pt>
                <c:pt idx="1318">
                  <c:v>43.766666666666744</c:v>
                </c:pt>
                <c:pt idx="1319">
                  <c:v>43.800000000000075</c:v>
                </c:pt>
                <c:pt idx="1320">
                  <c:v>43.833333333333407</c:v>
                </c:pt>
                <c:pt idx="1321">
                  <c:v>43.866666666666724</c:v>
                </c:pt>
                <c:pt idx="1322">
                  <c:v>43.90000000000007</c:v>
                </c:pt>
                <c:pt idx="1323">
                  <c:v>43.933333333333401</c:v>
                </c:pt>
                <c:pt idx="1324">
                  <c:v>43.966666666666718</c:v>
                </c:pt>
                <c:pt idx="1325">
                  <c:v>44.000000000000064</c:v>
                </c:pt>
                <c:pt idx="1326">
                  <c:v>44.033333333333402</c:v>
                </c:pt>
                <c:pt idx="1327">
                  <c:v>44.06666666666672</c:v>
                </c:pt>
                <c:pt idx="1328">
                  <c:v>44.100000000000058</c:v>
                </c:pt>
                <c:pt idx="1329">
                  <c:v>44.133333333333397</c:v>
                </c:pt>
                <c:pt idx="1330">
                  <c:v>44.166666666666714</c:v>
                </c:pt>
                <c:pt idx="1331">
                  <c:v>44.200000000000053</c:v>
                </c:pt>
                <c:pt idx="1332">
                  <c:v>44.233333333333391</c:v>
                </c:pt>
                <c:pt idx="1333">
                  <c:v>44.266666666666708</c:v>
                </c:pt>
                <c:pt idx="1334">
                  <c:v>44.300000000000047</c:v>
                </c:pt>
                <c:pt idx="1335">
                  <c:v>44.333333333333378</c:v>
                </c:pt>
                <c:pt idx="1336">
                  <c:v>44.366666666666696</c:v>
                </c:pt>
                <c:pt idx="1337">
                  <c:v>44.400000000000041</c:v>
                </c:pt>
                <c:pt idx="1338">
                  <c:v>44.433333333333373</c:v>
                </c:pt>
                <c:pt idx="1339">
                  <c:v>44.466666666666697</c:v>
                </c:pt>
                <c:pt idx="1340">
                  <c:v>44.500000000000036</c:v>
                </c:pt>
                <c:pt idx="1341">
                  <c:v>44.533333333333367</c:v>
                </c:pt>
                <c:pt idx="1342">
                  <c:v>44.566666666666684</c:v>
                </c:pt>
                <c:pt idx="1343">
                  <c:v>44.60000000000003</c:v>
                </c:pt>
                <c:pt idx="1344">
                  <c:v>44.633333333333361</c:v>
                </c:pt>
                <c:pt idx="1345">
                  <c:v>44.666666666666679</c:v>
                </c:pt>
                <c:pt idx="1346">
                  <c:v>44.700000000000031</c:v>
                </c:pt>
                <c:pt idx="1347">
                  <c:v>44.733333333333363</c:v>
                </c:pt>
                <c:pt idx="1348">
                  <c:v>44.766666666666673</c:v>
                </c:pt>
                <c:pt idx="1349">
                  <c:v>44.800000000000011</c:v>
                </c:pt>
                <c:pt idx="1350">
                  <c:v>44.83333333333335</c:v>
                </c:pt>
                <c:pt idx="1351">
                  <c:v>44.86666666666666</c:v>
                </c:pt>
                <c:pt idx="1352">
                  <c:v>44.900000000000006</c:v>
                </c:pt>
                <c:pt idx="1353">
                  <c:v>44.933333333333351</c:v>
                </c:pt>
                <c:pt idx="1354">
                  <c:v>44.966666666666661</c:v>
                </c:pt>
                <c:pt idx="1355">
                  <c:v>45.000000000000007</c:v>
                </c:pt>
                <c:pt idx="1356">
                  <c:v>45.033333333333339</c:v>
                </c:pt>
                <c:pt idx="1357">
                  <c:v>45.066666666666656</c:v>
                </c:pt>
                <c:pt idx="1358">
                  <c:v>45.1</c:v>
                </c:pt>
                <c:pt idx="1359">
                  <c:v>45.133333333333333</c:v>
                </c:pt>
                <c:pt idx="1360">
                  <c:v>45.16666666666665</c:v>
                </c:pt>
                <c:pt idx="1361">
                  <c:v>45.20000000000001</c:v>
                </c:pt>
                <c:pt idx="1362">
                  <c:v>45.233333333333334</c:v>
                </c:pt>
                <c:pt idx="1363">
                  <c:v>45.266666666666644</c:v>
                </c:pt>
                <c:pt idx="1364">
                  <c:v>45.300000000000004</c:v>
                </c:pt>
                <c:pt idx="1365">
                  <c:v>45.333333333333321</c:v>
                </c:pt>
                <c:pt idx="1366">
                  <c:v>45.366666666666632</c:v>
                </c:pt>
                <c:pt idx="1367">
                  <c:v>45.399999999999991</c:v>
                </c:pt>
                <c:pt idx="1368">
                  <c:v>45.433333333333316</c:v>
                </c:pt>
                <c:pt idx="1369">
                  <c:v>45.466666666666633</c:v>
                </c:pt>
                <c:pt idx="1370">
                  <c:v>45.499999999999986</c:v>
                </c:pt>
                <c:pt idx="1371">
                  <c:v>45.53333333333331</c:v>
                </c:pt>
                <c:pt idx="1372">
                  <c:v>45.566666666666627</c:v>
                </c:pt>
                <c:pt idx="1373">
                  <c:v>45.59999999999998</c:v>
                </c:pt>
                <c:pt idx="1374">
                  <c:v>45.633333333333312</c:v>
                </c:pt>
                <c:pt idx="1375">
                  <c:v>45.666666666666622</c:v>
                </c:pt>
                <c:pt idx="1376">
                  <c:v>45.699999999999974</c:v>
                </c:pt>
                <c:pt idx="1377">
                  <c:v>45.733333333333306</c:v>
                </c:pt>
                <c:pt idx="1378">
                  <c:v>45.766666666666616</c:v>
                </c:pt>
                <c:pt idx="1379">
                  <c:v>45.799999999999969</c:v>
                </c:pt>
                <c:pt idx="1380">
                  <c:v>45.833333333333293</c:v>
                </c:pt>
                <c:pt idx="1381">
                  <c:v>45.86666666666661</c:v>
                </c:pt>
                <c:pt idx="1382">
                  <c:v>45.899999999999963</c:v>
                </c:pt>
                <c:pt idx="1383">
                  <c:v>45.933333333333287</c:v>
                </c:pt>
                <c:pt idx="1384">
                  <c:v>45.966666666666598</c:v>
                </c:pt>
                <c:pt idx="1385">
                  <c:v>45.999999999999957</c:v>
                </c:pt>
                <c:pt idx="1386">
                  <c:v>46.033333333333282</c:v>
                </c:pt>
                <c:pt idx="1387">
                  <c:v>46.066666666666592</c:v>
                </c:pt>
                <c:pt idx="1388">
                  <c:v>46.099999999999959</c:v>
                </c:pt>
                <c:pt idx="1389">
                  <c:v>46.133333333333283</c:v>
                </c:pt>
                <c:pt idx="1390">
                  <c:v>46.166666666666593</c:v>
                </c:pt>
                <c:pt idx="1391">
                  <c:v>46.199999999999946</c:v>
                </c:pt>
                <c:pt idx="1392">
                  <c:v>46.233333333333277</c:v>
                </c:pt>
                <c:pt idx="1393">
                  <c:v>46.266666666666588</c:v>
                </c:pt>
                <c:pt idx="1394">
                  <c:v>46.29999999999994</c:v>
                </c:pt>
                <c:pt idx="1395">
                  <c:v>46.333333333333265</c:v>
                </c:pt>
                <c:pt idx="1396">
                  <c:v>46.366666666666582</c:v>
                </c:pt>
                <c:pt idx="1397">
                  <c:v>46.399999999999935</c:v>
                </c:pt>
                <c:pt idx="1398">
                  <c:v>46.433333333333259</c:v>
                </c:pt>
                <c:pt idx="1399">
                  <c:v>46.466666666666576</c:v>
                </c:pt>
                <c:pt idx="1400">
                  <c:v>46.499999999999929</c:v>
                </c:pt>
                <c:pt idx="1401">
                  <c:v>46.533333333333253</c:v>
                </c:pt>
                <c:pt idx="1402">
                  <c:v>46.566666666666571</c:v>
                </c:pt>
                <c:pt idx="1403">
                  <c:v>46.599999999999923</c:v>
                </c:pt>
                <c:pt idx="1404">
                  <c:v>46.633333333333255</c:v>
                </c:pt>
                <c:pt idx="1405">
                  <c:v>46.666666666666565</c:v>
                </c:pt>
                <c:pt idx="1406">
                  <c:v>46.699999999999918</c:v>
                </c:pt>
                <c:pt idx="1407">
                  <c:v>46.733333333333249</c:v>
                </c:pt>
                <c:pt idx="1408">
                  <c:v>46.766666666666559</c:v>
                </c:pt>
                <c:pt idx="1409">
                  <c:v>46.799999999999919</c:v>
                </c:pt>
                <c:pt idx="1410">
                  <c:v>46.833333333333236</c:v>
                </c:pt>
                <c:pt idx="1411">
                  <c:v>46.866666666666546</c:v>
                </c:pt>
                <c:pt idx="1412">
                  <c:v>46.899999999999906</c:v>
                </c:pt>
                <c:pt idx="1413">
                  <c:v>46.933333333333231</c:v>
                </c:pt>
                <c:pt idx="1414">
                  <c:v>46.966666666666541</c:v>
                </c:pt>
                <c:pt idx="1415">
                  <c:v>46.999999999999901</c:v>
                </c:pt>
                <c:pt idx="1416">
                  <c:v>47.033333333333232</c:v>
                </c:pt>
                <c:pt idx="1417">
                  <c:v>47.066666666666542</c:v>
                </c:pt>
                <c:pt idx="1418">
                  <c:v>47.099999999999895</c:v>
                </c:pt>
                <c:pt idx="1419">
                  <c:v>47.133333333333219</c:v>
                </c:pt>
                <c:pt idx="1420">
                  <c:v>47.166666666666536</c:v>
                </c:pt>
                <c:pt idx="1421">
                  <c:v>47.199999999999889</c:v>
                </c:pt>
                <c:pt idx="1422">
                  <c:v>47.233333333333213</c:v>
                </c:pt>
                <c:pt idx="1423">
                  <c:v>47.266666666666538</c:v>
                </c:pt>
                <c:pt idx="1424">
                  <c:v>47.299999999999891</c:v>
                </c:pt>
                <c:pt idx="1425">
                  <c:v>47.333333333333208</c:v>
                </c:pt>
                <c:pt idx="1426">
                  <c:v>47.366666666666518</c:v>
                </c:pt>
                <c:pt idx="1427">
                  <c:v>47.399999999999878</c:v>
                </c:pt>
                <c:pt idx="1428">
                  <c:v>47.433333333333202</c:v>
                </c:pt>
                <c:pt idx="1429">
                  <c:v>47.466666666666519</c:v>
                </c:pt>
                <c:pt idx="1430">
                  <c:v>47.499999999999872</c:v>
                </c:pt>
                <c:pt idx="1431">
                  <c:v>47.533333333333204</c:v>
                </c:pt>
                <c:pt idx="1432">
                  <c:v>47.566666666666514</c:v>
                </c:pt>
                <c:pt idx="1433">
                  <c:v>47.599999999999866</c:v>
                </c:pt>
                <c:pt idx="1434">
                  <c:v>47.633333333333198</c:v>
                </c:pt>
                <c:pt idx="1435">
                  <c:v>47.666666666666508</c:v>
                </c:pt>
                <c:pt idx="1436">
                  <c:v>47.699999999999868</c:v>
                </c:pt>
                <c:pt idx="1437">
                  <c:v>47.733333333333192</c:v>
                </c:pt>
                <c:pt idx="1438">
                  <c:v>47.766666666666502</c:v>
                </c:pt>
                <c:pt idx="1439">
                  <c:v>47.799999999999862</c:v>
                </c:pt>
                <c:pt idx="1440">
                  <c:v>47.833333333333179</c:v>
                </c:pt>
                <c:pt idx="1441">
                  <c:v>47.86666666666649</c:v>
                </c:pt>
                <c:pt idx="1442">
                  <c:v>47.899999999999849</c:v>
                </c:pt>
                <c:pt idx="1443">
                  <c:v>47.933333333333181</c:v>
                </c:pt>
                <c:pt idx="1444">
                  <c:v>47.966666666666491</c:v>
                </c:pt>
                <c:pt idx="1445">
                  <c:v>47.999999999999844</c:v>
                </c:pt>
                <c:pt idx="1446">
                  <c:v>48.033333333333168</c:v>
                </c:pt>
                <c:pt idx="1447">
                  <c:v>48.066666666666485</c:v>
                </c:pt>
                <c:pt idx="1448">
                  <c:v>48.099999999999838</c:v>
                </c:pt>
                <c:pt idx="1449">
                  <c:v>48.133333333333162</c:v>
                </c:pt>
                <c:pt idx="1450">
                  <c:v>48.166666666666487</c:v>
                </c:pt>
                <c:pt idx="1451">
                  <c:v>48.199999999999839</c:v>
                </c:pt>
                <c:pt idx="1452">
                  <c:v>48.233333333333164</c:v>
                </c:pt>
                <c:pt idx="1453">
                  <c:v>48.266666666666474</c:v>
                </c:pt>
                <c:pt idx="1454">
                  <c:v>48.299999999999834</c:v>
                </c:pt>
                <c:pt idx="1455">
                  <c:v>48.333333333333151</c:v>
                </c:pt>
                <c:pt idx="1456">
                  <c:v>48.366666666666461</c:v>
                </c:pt>
                <c:pt idx="1457">
                  <c:v>48.399999999999821</c:v>
                </c:pt>
                <c:pt idx="1458">
                  <c:v>48.433333333333152</c:v>
                </c:pt>
                <c:pt idx="1459">
                  <c:v>48.466666666666463</c:v>
                </c:pt>
                <c:pt idx="1460">
                  <c:v>48.499999999999815</c:v>
                </c:pt>
                <c:pt idx="1461">
                  <c:v>48.533333333333147</c:v>
                </c:pt>
                <c:pt idx="1462">
                  <c:v>48.566666666666457</c:v>
                </c:pt>
                <c:pt idx="1463">
                  <c:v>48.59999999999981</c:v>
                </c:pt>
                <c:pt idx="1464">
                  <c:v>48.633333333333141</c:v>
                </c:pt>
                <c:pt idx="1465">
                  <c:v>48.666666666666451</c:v>
                </c:pt>
                <c:pt idx="1466">
                  <c:v>48.699999999999811</c:v>
                </c:pt>
                <c:pt idx="1467">
                  <c:v>48.733333333333135</c:v>
                </c:pt>
                <c:pt idx="1468">
                  <c:v>48.766666666666445</c:v>
                </c:pt>
                <c:pt idx="1469">
                  <c:v>48.799999999999805</c:v>
                </c:pt>
                <c:pt idx="1470">
                  <c:v>48.833333333333123</c:v>
                </c:pt>
                <c:pt idx="1471">
                  <c:v>48.86666666666644</c:v>
                </c:pt>
                <c:pt idx="1472">
                  <c:v>48.899999999999793</c:v>
                </c:pt>
                <c:pt idx="1473">
                  <c:v>48.933333333333117</c:v>
                </c:pt>
                <c:pt idx="1474">
                  <c:v>48.966666666666434</c:v>
                </c:pt>
                <c:pt idx="1475">
                  <c:v>48.999999999999787</c:v>
                </c:pt>
                <c:pt idx="1476">
                  <c:v>49.033333333333111</c:v>
                </c:pt>
                <c:pt idx="1477">
                  <c:v>49.066666666666428</c:v>
                </c:pt>
                <c:pt idx="1478">
                  <c:v>49.099999999999788</c:v>
                </c:pt>
                <c:pt idx="1479">
                  <c:v>49.133333333333113</c:v>
                </c:pt>
                <c:pt idx="1480">
                  <c:v>49.166666666666423</c:v>
                </c:pt>
                <c:pt idx="1481">
                  <c:v>49.199999999999775</c:v>
                </c:pt>
                <c:pt idx="1482">
                  <c:v>49.233333333333107</c:v>
                </c:pt>
                <c:pt idx="1483">
                  <c:v>49.266666666666417</c:v>
                </c:pt>
                <c:pt idx="1484">
                  <c:v>49.29999999999977</c:v>
                </c:pt>
                <c:pt idx="1485">
                  <c:v>49.333333333333101</c:v>
                </c:pt>
                <c:pt idx="1486">
                  <c:v>49.366666666666411</c:v>
                </c:pt>
                <c:pt idx="1487">
                  <c:v>49.399999999999764</c:v>
                </c:pt>
                <c:pt idx="1488">
                  <c:v>49.433333333333088</c:v>
                </c:pt>
                <c:pt idx="1489">
                  <c:v>49.466666666666406</c:v>
                </c:pt>
                <c:pt idx="1490">
                  <c:v>49.499999999999758</c:v>
                </c:pt>
                <c:pt idx="1491">
                  <c:v>49.533333333333083</c:v>
                </c:pt>
                <c:pt idx="1492">
                  <c:v>49.5666666666664</c:v>
                </c:pt>
                <c:pt idx="1493">
                  <c:v>49.59999999999976</c:v>
                </c:pt>
                <c:pt idx="1494">
                  <c:v>49.633333333333084</c:v>
                </c:pt>
                <c:pt idx="1495">
                  <c:v>49.666666666666394</c:v>
                </c:pt>
                <c:pt idx="1496">
                  <c:v>49.699999999999754</c:v>
                </c:pt>
                <c:pt idx="1497">
                  <c:v>49.733333333333078</c:v>
                </c:pt>
                <c:pt idx="1498">
                  <c:v>49.766666666666389</c:v>
                </c:pt>
                <c:pt idx="1499">
                  <c:v>49.799999999999748</c:v>
                </c:pt>
                <c:pt idx="1500">
                  <c:v>49.833333333333066</c:v>
                </c:pt>
                <c:pt idx="1501">
                  <c:v>49.866666666666383</c:v>
                </c:pt>
                <c:pt idx="1502">
                  <c:v>49.899999999999736</c:v>
                </c:pt>
                <c:pt idx="1503">
                  <c:v>49.93333333333306</c:v>
                </c:pt>
                <c:pt idx="1504">
                  <c:v>49.966666666666377</c:v>
                </c:pt>
                <c:pt idx="1505">
                  <c:v>49.99999999999973</c:v>
                </c:pt>
                <c:pt idx="1506">
                  <c:v>50.033333333333061</c:v>
                </c:pt>
                <c:pt idx="1507">
                  <c:v>50.066666666666372</c:v>
                </c:pt>
                <c:pt idx="1508">
                  <c:v>50.099999999999724</c:v>
                </c:pt>
                <c:pt idx="1509">
                  <c:v>50.133333333333056</c:v>
                </c:pt>
                <c:pt idx="1510">
                  <c:v>50.166666666666366</c:v>
                </c:pt>
                <c:pt idx="1511">
                  <c:v>50.199999999999719</c:v>
                </c:pt>
                <c:pt idx="1512">
                  <c:v>50.23333333333305</c:v>
                </c:pt>
                <c:pt idx="1513">
                  <c:v>50.266666666666367</c:v>
                </c:pt>
                <c:pt idx="1514">
                  <c:v>50.29999999999972</c:v>
                </c:pt>
                <c:pt idx="1515">
                  <c:v>50.333333333333037</c:v>
                </c:pt>
                <c:pt idx="1516">
                  <c:v>50.366666666666347</c:v>
                </c:pt>
                <c:pt idx="1517">
                  <c:v>50.399999999999707</c:v>
                </c:pt>
                <c:pt idx="1518">
                  <c:v>50.433333333333032</c:v>
                </c:pt>
                <c:pt idx="1519">
                  <c:v>50.466666666666342</c:v>
                </c:pt>
                <c:pt idx="1520">
                  <c:v>50.499999999999702</c:v>
                </c:pt>
                <c:pt idx="1521">
                  <c:v>50.533333333333033</c:v>
                </c:pt>
                <c:pt idx="1522">
                  <c:v>50.566666666666343</c:v>
                </c:pt>
                <c:pt idx="1523">
                  <c:v>50.599999999999689</c:v>
                </c:pt>
                <c:pt idx="1524">
                  <c:v>50.633333333333027</c:v>
                </c:pt>
                <c:pt idx="1525">
                  <c:v>50.666666666666337</c:v>
                </c:pt>
                <c:pt idx="1526">
                  <c:v>50.699999999999683</c:v>
                </c:pt>
                <c:pt idx="1527">
                  <c:v>50.733333333333022</c:v>
                </c:pt>
                <c:pt idx="1528">
                  <c:v>50.766666666666339</c:v>
                </c:pt>
                <c:pt idx="1529">
                  <c:v>50.799999999999685</c:v>
                </c:pt>
                <c:pt idx="1530">
                  <c:v>50.833333333333009</c:v>
                </c:pt>
                <c:pt idx="1531">
                  <c:v>50.866666666666326</c:v>
                </c:pt>
                <c:pt idx="1532">
                  <c:v>50.899999999999672</c:v>
                </c:pt>
                <c:pt idx="1533">
                  <c:v>50.933333333333003</c:v>
                </c:pt>
                <c:pt idx="1534">
                  <c:v>50.96666666666632</c:v>
                </c:pt>
                <c:pt idx="1535">
                  <c:v>50.999999999999666</c:v>
                </c:pt>
                <c:pt idx="1536">
                  <c:v>51.033333333333005</c:v>
                </c:pt>
                <c:pt idx="1537">
                  <c:v>51.066666666666315</c:v>
                </c:pt>
                <c:pt idx="1538">
                  <c:v>51.09999999999966</c:v>
                </c:pt>
                <c:pt idx="1539">
                  <c:v>51.133333333332999</c:v>
                </c:pt>
                <c:pt idx="1540">
                  <c:v>51.166666666666309</c:v>
                </c:pt>
                <c:pt idx="1541">
                  <c:v>51.199999999999662</c:v>
                </c:pt>
                <c:pt idx="1542">
                  <c:v>51.233333333332993</c:v>
                </c:pt>
                <c:pt idx="1543">
                  <c:v>51.266666666666303</c:v>
                </c:pt>
                <c:pt idx="1544">
                  <c:v>51.299999999999656</c:v>
                </c:pt>
                <c:pt idx="1545">
                  <c:v>51.33333333333298</c:v>
                </c:pt>
                <c:pt idx="1546">
                  <c:v>51.366666666666291</c:v>
                </c:pt>
                <c:pt idx="1547">
                  <c:v>51.399999999999643</c:v>
                </c:pt>
                <c:pt idx="1548">
                  <c:v>51.433333333332982</c:v>
                </c:pt>
                <c:pt idx="1549">
                  <c:v>51.466666666666292</c:v>
                </c:pt>
                <c:pt idx="1550">
                  <c:v>51.499999999999638</c:v>
                </c:pt>
                <c:pt idx="1551">
                  <c:v>51.533333333332969</c:v>
                </c:pt>
                <c:pt idx="1552">
                  <c:v>51.566666666666286</c:v>
                </c:pt>
                <c:pt idx="1553">
                  <c:v>51.599999999999632</c:v>
                </c:pt>
                <c:pt idx="1554">
                  <c:v>51.633333333332963</c:v>
                </c:pt>
                <c:pt idx="1555">
                  <c:v>51.666666666666288</c:v>
                </c:pt>
                <c:pt idx="1556">
                  <c:v>51.699999999999633</c:v>
                </c:pt>
                <c:pt idx="1557">
                  <c:v>51.733333333332965</c:v>
                </c:pt>
                <c:pt idx="1558">
                  <c:v>51.766666666666275</c:v>
                </c:pt>
                <c:pt idx="1559">
                  <c:v>51.799999999999628</c:v>
                </c:pt>
                <c:pt idx="1560">
                  <c:v>51.833333333332952</c:v>
                </c:pt>
                <c:pt idx="1561">
                  <c:v>51.866666666666262</c:v>
                </c:pt>
                <c:pt idx="1562">
                  <c:v>51.899999999999615</c:v>
                </c:pt>
                <c:pt idx="1563">
                  <c:v>51.933333333332953</c:v>
                </c:pt>
                <c:pt idx="1564">
                  <c:v>51.966666666666264</c:v>
                </c:pt>
                <c:pt idx="1565">
                  <c:v>51.999999999999609</c:v>
                </c:pt>
                <c:pt idx="1566">
                  <c:v>52.033333333332948</c:v>
                </c:pt>
                <c:pt idx="1567">
                  <c:v>52.066666666666258</c:v>
                </c:pt>
                <c:pt idx="1568">
                  <c:v>52.099999999999611</c:v>
                </c:pt>
                <c:pt idx="1569">
                  <c:v>52.133333333332942</c:v>
                </c:pt>
                <c:pt idx="1570">
                  <c:v>52.166666666666252</c:v>
                </c:pt>
                <c:pt idx="1571">
                  <c:v>52.199999999999605</c:v>
                </c:pt>
                <c:pt idx="1572">
                  <c:v>52.233333333332936</c:v>
                </c:pt>
                <c:pt idx="1573">
                  <c:v>52.266666666666246</c:v>
                </c:pt>
                <c:pt idx="1574">
                  <c:v>52.299999999999599</c:v>
                </c:pt>
                <c:pt idx="1575">
                  <c:v>52.333333333332931</c:v>
                </c:pt>
                <c:pt idx="1576">
                  <c:v>52.366666666666241</c:v>
                </c:pt>
                <c:pt idx="1577">
                  <c:v>52.399999999999586</c:v>
                </c:pt>
                <c:pt idx="1578">
                  <c:v>52.433333333332918</c:v>
                </c:pt>
                <c:pt idx="1579">
                  <c:v>52.466666666666235</c:v>
                </c:pt>
                <c:pt idx="1580">
                  <c:v>52.499999999999581</c:v>
                </c:pt>
                <c:pt idx="1581">
                  <c:v>52.533333333332912</c:v>
                </c:pt>
                <c:pt idx="1582">
                  <c:v>52.566666666666237</c:v>
                </c:pt>
                <c:pt idx="1583">
                  <c:v>52.599999999999582</c:v>
                </c:pt>
                <c:pt idx="1584">
                  <c:v>52.633333333332914</c:v>
                </c:pt>
                <c:pt idx="1585">
                  <c:v>52.666666666666224</c:v>
                </c:pt>
                <c:pt idx="1586">
                  <c:v>52.699999999999569</c:v>
                </c:pt>
                <c:pt idx="1587">
                  <c:v>52.733333333332908</c:v>
                </c:pt>
                <c:pt idx="1588">
                  <c:v>52.766666666666218</c:v>
                </c:pt>
                <c:pt idx="1589">
                  <c:v>52.799999999999571</c:v>
                </c:pt>
                <c:pt idx="1590">
                  <c:v>52.833333333332902</c:v>
                </c:pt>
                <c:pt idx="1591">
                  <c:v>52.866666666666212</c:v>
                </c:pt>
                <c:pt idx="1592">
                  <c:v>52.899999999999558</c:v>
                </c:pt>
                <c:pt idx="1593">
                  <c:v>52.933333333332889</c:v>
                </c:pt>
                <c:pt idx="1594">
                  <c:v>52.966666666666207</c:v>
                </c:pt>
                <c:pt idx="1595">
                  <c:v>52.999999999999552</c:v>
                </c:pt>
                <c:pt idx="1596">
                  <c:v>53.033333333332891</c:v>
                </c:pt>
                <c:pt idx="1597">
                  <c:v>53.066666666666201</c:v>
                </c:pt>
                <c:pt idx="1598">
                  <c:v>53.099999999999554</c:v>
                </c:pt>
                <c:pt idx="1599">
                  <c:v>53.133333333332885</c:v>
                </c:pt>
                <c:pt idx="1600">
                  <c:v>53.166666666666195</c:v>
                </c:pt>
                <c:pt idx="1601">
                  <c:v>53.199999999999548</c:v>
                </c:pt>
                <c:pt idx="1602">
                  <c:v>53.23333333333288</c:v>
                </c:pt>
                <c:pt idx="1603">
                  <c:v>53.266666666666197</c:v>
                </c:pt>
                <c:pt idx="1604">
                  <c:v>53.299999999999542</c:v>
                </c:pt>
                <c:pt idx="1605">
                  <c:v>53.333333333332867</c:v>
                </c:pt>
                <c:pt idx="1606">
                  <c:v>53.366666666666184</c:v>
                </c:pt>
                <c:pt idx="1607">
                  <c:v>53.39999999999953</c:v>
                </c:pt>
                <c:pt idx="1608">
                  <c:v>53.433333333332861</c:v>
                </c:pt>
                <c:pt idx="1609">
                  <c:v>53.466666666666178</c:v>
                </c:pt>
                <c:pt idx="1610">
                  <c:v>53.499999999999531</c:v>
                </c:pt>
                <c:pt idx="1611">
                  <c:v>53.533333333332862</c:v>
                </c:pt>
                <c:pt idx="1612">
                  <c:v>53.566666666666173</c:v>
                </c:pt>
                <c:pt idx="1613">
                  <c:v>53.599999999999518</c:v>
                </c:pt>
                <c:pt idx="1614">
                  <c:v>53.633333333332857</c:v>
                </c:pt>
                <c:pt idx="1615">
                  <c:v>53.666666666666167</c:v>
                </c:pt>
                <c:pt idx="1616">
                  <c:v>53.699999999999513</c:v>
                </c:pt>
                <c:pt idx="1617">
                  <c:v>53.733333333332858</c:v>
                </c:pt>
                <c:pt idx="1618">
                  <c:v>53.766666666666168</c:v>
                </c:pt>
                <c:pt idx="1619">
                  <c:v>53.799999999999514</c:v>
                </c:pt>
                <c:pt idx="1620">
                  <c:v>53.833333333332838</c:v>
                </c:pt>
                <c:pt idx="1621">
                  <c:v>53.866666666666156</c:v>
                </c:pt>
                <c:pt idx="1622">
                  <c:v>53.899999999999501</c:v>
                </c:pt>
                <c:pt idx="1623">
                  <c:v>53.933333333332833</c:v>
                </c:pt>
                <c:pt idx="1624">
                  <c:v>53.96666666666615</c:v>
                </c:pt>
                <c:pt idx="1625">
                  <c:v>53.999999999999503</c:v>
                </c:pt>
                <c:pt idx="1626">
                  <c:v>54.033333333332834</c:v>
                </c:pt>
                <c:pt idx="1627">
                  <c:v>54.066666666666144</c:v>
                </c:pt>
                <c:pt idx="1628">
                  <c:v>54.099999999999497</c:v>
                </c:pt>
                <c:pt idx="1629">
                  <c:v>54.133333333332828</c:v>
                </c:pt>
                <c:pt idx="1630">
                  <c:v>54.166666666666138</c:v>
                </c:pt>
                <c:pt idx="1631">
                  <c:v>54.199999999999491</c:v>
                </c:pt>
                <c:pt idx="1632">
                  <c:v>54.233333333332823</c:v>
                </c:pt>
                <c:pt idx="1633">
                  <c:v>54.26666666666614</c:v>
                </c:pt>
                <c:pt idx="1634">
                  <c:v>54.299999999999486</c:v>
                </c:pt>
                <c:pt idx="1635">
                  <c:v>54.33333333333281</c:v>
                </c:pt>
                <c:pt idx="1636">
                  <c:v>54.366666666666127</c:v>
                </c:pt>
                <c:pt idx="1637">
                  <c:v>54.399999999999473</c:v>
                </c:pt>
                <c:pt idx="1638">
                  <c:v>54.433333333332811</c:v>
                </c:pt>
                <c:pt idx="1639">
                  <c:v>54.466666666666121</c:v>
                </c:pt>
                <c:pt idx="1640">
                  <c:v>54.499999999999467</c:v>
                </c:pt>
                <c:pt idx="1641">
                  <c:v>54.533333333332806</c:v>
                </c:pt>
                <c:pt idx="1642">
                  <c:v>54.566666666666116</c:v>
                </c:pt>
                <c:pt idx="1643">
                  <c:v>54.599999999999461</c:v>
                </c:pt>
                <c:pt idx="1644">
                  <c:v>54.6333333333328</c:v>
                </c:pt>
                <c:pt idx="1645">
                  <c:v>54.666666666666117</c:v>
                </c:pt>
                <c:pt idx="1646">
                  <c:v>54.699999999999463</c:v>
                </c:pt>
                <c:pt idx="1647">
                  <c:v>54.733333333332794</c:v>
                </c:pt>
                <c:pt idx="1648">
                  <c:v>54.766666666666104</c:v>
                </c:pt>
                <c:pt idx="1649">
                  <c:v>54.799999999999457</c:v>
                </c:pt>
                <c:pt idx="1650">
                  <c:v>54.833333333332781</c:v>
                </c:pt>
                <c:pt idx="1651">
                  <c:v>54.866666666666092</c:v>
                </c:pt>
                <c:pt idx="1652">
                  <c:v>54.899999999999451</c:v>
                </c:pt>
                <c:pt idx="1653">
                  <c:v>54.933333333332783</c:v>
                </c:pt>
                <c:pt idx="1654">
                  <c:v>54.966666666666093</c:v>
                </c:pt>
                <c:pt idx="1655">
                  <c:v>54.999999999999439</c:v>
                </c:pt>
                <c:pt idx="1656">
                  <c:v>55.033333333332777</c:v>
                </c:pt>
                <c:pt idx="1657">
                  <c:v>55.066666666666087</c:v>
                </c:pt>
                <c:pt idx="1658">
                  <c:v>55.099999999999433</c:v>
                </c:pt>
                <c:pt idx="1659">
                  <c:v>55.133333333332772</c:v>
                </c:pt>
                <c:pt idx="1660">
                  <c:v>55.166666666666089</c:v>
                </c:pt>
                <c:pt idx="1661">
                  <c:v>55.199999999999434</c:v>
                </c:pt>
                <c:pt idx="1662">
                  <c:v>55.233333333332766</c:v>
                </c:pt>
                <c:pt idx="1663">
                  <c:v>55.266666666666083</c:v>
                </c:pt>
                <c:pt idx="1664">
                  <c:v>55.299999999999429</c:v>
                </c:pt>
                <c:pt idx="1665">
                  <c:v>55.333333333332753</c:v>
                </c:pt>
                <c:pt idx="1666">
                  <c:v>55.36666666666607</c:v>
                </c:pt>
                <c:pt idx="1667">
                  <c:v>55.399999999999416</c:v>
                </c:pt>
                <c:pt idx="1668">
                  <c:v>55.433333333332754</c:v>
                </c:pt>
                <c:pt idx="1669">
                  <c:v>55.466666666666065</c:v>
                </c:pt>
                <c:pt idx="1670">
                  <c:v>55.49999999999941</c:v>
                </c:pt>
                <c:pt idx="1671">
                  <c:v>55.533333333332749</c:v>
                </c:pt>
                <c:pt idx="1672">
                  <c:v>55.566666666666059</c:v>
                </c:pt>
                <c:pt idx="1673">
                  <c:v>55.599999999999412</c:v>
                </c:pt>
                <c:pt idx="1674">
                  <c:v>55.633333333332743</c:v>
                </c:pt>
                <c:pt idx="1675">
                  <c:v>55.666666666666053</c:v>
                </c:pt>
                <c:pt idx="1676">
                  <c:v>55.699999999999406</c:v>
                </c:pt>
                <c:pt idx="1677">
                  <c:v>55.733333333332737</c:v>
                </c:pt>
                <c:pt idx="1678">
                  <c:v>55.766666666666048</c:v>
                </c:pt>
                <c:pt idx="1679">
                  <c:v>55.7999999999994</c:v>
                </c:pt>
                <c:pt idx="1680">
                  <c:v>55.833333333332732</c:v>
                </c:pt>
                <c:pt idx="1681">
                  <c:v>55.866666666666042</c:v>
                </c:pt>
                <c:pt idx="1682">
                  <c:v>55.899999999999388</c:v>
                </c:pt>
                <c:pt idx="1683">
                  <c:v>55.933333333332719</c:v>
                </c:pt>
                <c:pt idx="1684">
                  <c:v>55.966666666666036</c:v>
                </c:pt>
                <c:pt idx="1685">
                  <c:v>55.999999999999382</c:v>
                </c:pt>
                <c:pt idx="1686">
                  <c:v>56.033333333332713</c:v>
                </c:pt>
                <c:pt idx="1687">
                  <c:v>56.066666666666038</c:v>
                </c:pt>
                <c:pt idx="1688">
                  <c:v>56.099999999999383</c:v>
                </c:pt>
                <c:pt idx="1689">
                  <c:v>56.133333333332715</c:v>
                </c:pt>
                <c:pt idx="1690">
                  <c:v>56.166666666666025</c:v>
                </c:pt>
                <c:pt idx="1691">
                  <c:v>56.199999999999378</c:v>
                </c:pt>
                <c:pt idx="1692">
                  <c:v>56.233333333332709</c:v>
                </c:pt>
                <c:pt idx="1693">
                  <c:v>56.266666666666019</c:v>
                </c:pt>
                <c:pt idx="1694">
                  <c:v>56.299999999999372</c:v>
                </c:pt>
                <c:pt idx="1695">
                  <c:v>56.333333333332696</c:v>
                </c:pt>
                <c:pt idx="1696">
                  <c:v>56.366666666666013</c:v>
                </c:pt>
                <c:pt idx="1697">
                  <c:v>56.399999999999359</c:v>
                </c:pt>
                <c:pt idx="1698">
                  <c:v>56.433333333332691</c:v>
                </c:pt>
                <c:pt idx="1699">
                  <c:v>56.466666666666008</c:v>
                </c:pt>
                <c:pt idx="1700">
                  <c:v>56.499999999999353</c:v>
                </c:pt>
                <c:pt idx="1701">
                  <c:v>56.533333333332685</c:v>
                </c:pt>
                <c:pt idx="1702">
                  <c:v>56.566666666666002</c:v>
                </c:pt>
                <c:pt idx="1703">
                  <c:v>56.599999999999355</c:v>
                </c:pt>
                <c:pt idx="1704">
                  <c:v>56.633333333332679</c:v>
                </c:pt>
                <c:pt idx="1705">
                  <c:v>56.666666666665996</c:v>
                </c:pt>
                <c:pt idx="1706">
                  <c:v>56.699999999999349</c:v>
                </c:pt>
                <c:pt idx="1707">
                  <c:v>56.733333333332673</c:v>
                </c:pt>
                <c:pt idx="1708">
                  <c:v>56.766666666665998</c:v>
                </c:pt>
                <c:pt idx="1709">
                  <c:v>56.799999999999343</c:v>
                </c:pt>
                <c:pt idx="1710">
                  <c:v>56.833333333332661</c:v>
                </c:pt>
                <c:pt idx="1711">
                  <c:v>56.866666666665992</c:v>
                </c:pt>
                <c:pt idx="1712">
                  <c:v>56.899999999999331</c:v>
                </c:pt>
                <c:pt idx="1713">
                  <c:v>56.933333333332655</c:v>
                </c:pt>
                <c:pt idx="1714">
                  <c:v>56.966666666665994</c:v>
                </c:pt>
                <c:pt idx="1715">
                  <c:v>56.999999999999332</c:v>
                </c:pt>
                <c:pt idx="1716">
                  <c:v>57.033333333332656</c:v>
                </c:pt>
                <c:pt idx="1717">
                  <c:v>57.066666666665981</c:v>
                </c:pt>
                <c:pt idx="1718">
                  <c:v>57.099999999999319</c:v>
                </c:pt>
                <c:pt idx="1719">
                  <c:v>57.133333333332651</c:v>
                </c:pt>
                <c:pt idx="1720">
                  <c:v>57.166666666665975</c:v>
                </c:pt>
                <c:pt idx="1721">
                  <c:v>57.199999999999321</c:v>
                </c:pt>
                <c:pt idx="1722">
                  <c:v>57.233333333332652</c:v>
                </c:pt>
                <c:pt idx="1723">
                  <c:v>57.266666666665976</c:v>
                </c:pt>
                <c:pt idx="1724">
                  <c:v>57.299999999999315</c:v>
                </c:pt>
                <c:pt idx="1725">
                  <c:v>57.333333333332632</c:v>
                </c:pt>
                <c:pt idx="1726">
                  <c:v>57.366666666665964</c:v>
                </c:pt>
                <c:pt idx="1727">
                  <c:v>57.399999999999302</c:v>
                </c:pt>
                <c:pt idx="1728">
                  <c:v>57.433333333332634</c:v>
                </c:pt>
                <c:pt idx="1729">
                  <c:v>57.466666666665958</c:v>
                </c:pt>
                <c:pt idx="1730">
                  <c:v>57.499999999999304</c:v>
                </c:pt>
                <c:pt idx="1731">
                  <c:v>57.533333333332628</c:v>
                </c:pt>
                <c:pt idx="1732">
                  <c:v>57.566666666665952</c:v>
                </c:pt>
                <c:pt idx="1733">
                  <c:v>57.599999999999298</c:v>
                </c:pt>
                <c:pt idx="1734">
                  <c:v>57.633333333332622</c:v>
                </c:pt>
                <c:pt idx="1735">
                  <c:v>57.666666666665954</c:v>
                </c:pt>
                <c:pt idx="1736">
                  <c:v>57.699999999999292</c:v>
                </c:pt>
                <c:pt idx="1737">
                  <c:v>57.733333333332617</c:v>
                </c:pt>
                <c:pt idx="1738">
                  <c:v>57.766666666665948</c:v>
                </c:pt>
                <c:pt idx="1739">
                  <c:v>57.799999999999287</c:v>
                </c:pt>
                <c:pt idx="1740">
                  <c:v>57.833333333332604</c:v>
                </c:pt>
                <c:pt idx="1741">
                  <c:v>57.866666666665935</c:v>
                </c:pt>
                <c:pt idx="1742">
                  <c:v>57.899999999999281</c:v>
                </c:pt>
                <c:pt idx="1743">
                  <c:v>57.933333333332605</c:v>
                </c:pt>
                <c:pt idx="1744">
                  <c:v>57.96666666666593</c:v>
                </c:pt>
                <c:pt idx="1745">
                  <c:v>57.999999999999268</c:v>
                </c:pt>
                <c:pt idx="1746">
                  <c:v>58.0333333333326</c:v>
                </c:pt>
                <c:pt idx="1747">
                  <c:v>58.066666666665924</c:v>
                </c:pt>
                <c:pt idx="1748">
                  <c:v>58.099999999999262</c:v>
                </c:pt>
                <c:pt idx="1749">
                  <c:v>58.133333333332601</c:v>
                </c:pt>
                <c:pt idx="1750">
                  <c:v>58.166666666665925</c:v>
                </c:pt>
                <c:pt idx="1751">
                  <c:v>58.199999999999264</c:v>
                </c:pt>
                <c:pt idx="1752">
                  <c:v>58.233333333332588</c:v>
                </c:pt>
                <c:pt idx="1753">
                  <c:v>58.26666666666592</c:v>
                </c:pt>
                <c:pt idx="1754">
                  <c:v>58.299999999999258</c:v>
                </c:pt>
                <c:pt idx="1755">
                  <c:v>58.333333333332575</c:v>
                </c:pt>
                <c:pt idx="1756">
                  <c:v>58.366666666665907</c:v>
                </c:pt>
                <c:pt idx="1757">
                  <c:v>58.399999999999253</c:v>
                </c:pt>
                <c:pt idx="1758">
                  <c:v>58.433333333332577</c:v>
                </c:pt>
                <c:pt idx="1759">
                  <c:v>58.466666666665901</c:v>
                </c:pt>
                <c:pt idx="1760">
                  <c:v>58.499999999999247</c:v>
                </c:pt>
                <c:pt idx="1761">
                  <c:v>58.533333333332571</c:v>
                </c:pt>
                <c:pt idx="1762">
                  <c:v>58.566666666665895</c:v>
                </c:pt>
                <c:pt idx="1763">
                  <c:v>58.599999999999241</c:v>
                </c:pt>
                <c:pt idx="1764">
                  <c:v>58.633333333332565</c:v>
                </c:pt>
                <c:pt idx="1765">
                  <c:v>58.666666666665897</c:v>
                </c:pt>
                <c:pt idx="1766">
                  <c:v>58.699999999999235</c:v>
                </c:pt>
                <c:pt idx="1767">
                  <c:v>58.73333333333256</c:v>
                </c:pt>
                <c:pt idx="1768">
                  <c:v>58.766666666665891</c:v>
                </c:pt>
                <c:pt idx="1769">
                  <c:v>58.79999999999923</c:v>
                </c:pt>
                <c:pt idx="1770">
                  <c:v>58.833333333332554</c:v>
                </c:pt>
                <c:pt idx="1771">
                  <c:v>58.866666666665878</c:v>
                </c:pt>
                <c:pt idx="1772">
                  <c:v>58.899999999999217</c:v>
                </c:pt>
                <c:pt idx="1773">
                  <c:v>58.933333333332548</c:v>
                </c:pt>
                <c:pt idx="1774">
                  <c:v>58.966666666665873</c:v>
                </c:pt>
                <c:pt idx="1775">
                  <c:v>58.999999999999211</c:v>
                </c:pt>
                <c:pt idx="1776">
                  <c:v>59.033333333332543</c:v>
                </c:pt>
                <c:pt idx="1777">
                  <c:v>59.066666666665874</c:v>
                </c:pt>
                <c:pt idx="1778">
                  <c:v>59.099999999999213</c:v>
                </c:pt>
                <c:pt idx="1779">
                  <c:v>59.133333333332537</c:v>
                </c:pt>
                <c:pt idx="1780">
                  <c:v>59.166666666665861</c:v>
                </c:pt>
                <c:pt idx="1781">
                  <c:v>59.199999999999207</c:v>
                </c:pt>
                <c:pt idx="1782">
                  <c:v>59.233333333332531</c:v>
                </c:pt>
                <c:pt idx="1783">
                  <c:v>59.266666666665856</c:v>
                </c:pt>
                <c:pt idx="1784">
                  <c:v>59.299999999999208</c:v>
                </c:pt>
                <c:pt idx="1785">
                  <c:v>59.333333333332526</c:v>
                </c:pt>
                <c:pt idx="1786">
                  <c:v>59.36666666666585</c:v>
                </c:pt>
                <c:pt idx="1787">
                  <c:v>59.399999999999189</c:v>
                </c:pt>
                <c:pt idx="1788">
                  <c:v>59.43333333333252</c:v>
                </c:pt>
                <c:pt idx="1789">
                  <c:v>59.466666666665844</c:v>
                </c:pt>
                <c:pt idx="1790">
                  <c:v>59.499999999999183</c:v>
                </c:pt>
                <c:pt idx="1791">
                  <c:v>59.533333333332514</c:v>
                </c:pt>
                <c:pt idx="1792">
                  <c:v>59.566666666665846</c:v>
                </c:pt>
                <c:pt idx="1793">
                  <c:v>59.599999999999184</c:v>
                </c:pt>
                <c:pt idx="1794">
                  <c:v>59.633333333332509</c:v>
                </c:pt>
                <c:pt idx="1795">
                  <c:v>59.66666666666584</c:v>
                </c:pt>
                <c:pt idx="1796">
                  <c:v>59.699999999999179</c:v>
                </c:pt>
                <c:pt idx="1797">
                  <c:v>59.733333333332503</c:v>
                </c:pt>
                <c:pt idx="1798">
                  <c:v>59.766666666665834</c:v>
                </c:pt>
                <c:pt idx="1799">
                  <c:v>59.799999999999173</c:v>
                </c:pt>
                <c:pt idx="1800">
                  <c:v>59.833333333332497</c:v>
                </c:pt>
                <c:pt idx="1801">
                  <c:v>59.866666666665822</c:v>
                </c:pt>
                <c:pt idx="1802">
                  <c:v>59.89999999999916</c:v>
                </c:pt>
                <c:pt idx="1803">
                  <c:v>59.933333333332492</c:v>
                </c:pt>
                <c:pt idx="1804">
                  <c:v>59.966666666665816</c:v>
                </c:pt>
                <c:pt idx="1805">
                  <c:v>59.999999999999162</c:v>
                </c:pt>
                <c:pt idx="1806">
                  <c:v>60.033333333332486</c:v>
                </c:pt>
                <c:pt idx="1807">
                  <c:v>60.06666666666581</c:v>
                </c:pt>
                <c:pt idx="1808">
                  <c:v>60.099999999999156</c:v>
                </c:pt>
                <c:pt idx="1809">
                  <c:v>60.13333333333248</c:v>
                </c:pt>
                <c:pt idx="1810">
                  <c:v>60.166666666665805</c:v>
                </c:pt>
                <c:pt idx="1811">
                  <c:v>60.19999999999915</c:v>
                </c:pt>
                <c:pt idx="1812">
                  <c:v>60.233333333332482</c:v>
                </c:pt>
                <c:pt idx="1813">
                  <c:v>60.266666666665806</c:v>
                </c:pt>
                <c:pt idx="1814">
                  <c:v>60.299999999999145</c:v>
                </c:pt>
                <c:pt idx="1815">
                  <c:v>60.333333333332462</c:v>
                </c:pt>
                <c:pt idx="1816">
                  <c:v>60.366666666665793</c:v>
                </c:pt>
                <c:pt idx="1817">
                  <c:v>60.399999999999132</c:v>
                </c:pt>
                <c:pt idx="1818">
                  <c:v>60.433333333332456</c:v>
                </c:pt>
                <c:pt idx="1819">
                  <c:v>60.466666666665795</c:v>
                </c:pt>
                <c:pt idx="1820">
                  <c:v>60.499999999999133</c:v>
                </c:pt>
                <c:pt idx="1821">
                  <c:v>60.533333333332457</c:v>
                </c:pt>
                <c:pt idx="1822">
                  <c:v>60.566666666665782</c:v>
                </c:pt>
                <c:pt idx="1823">
                  <c:v>60.599999999999127</c:v>
                </c:pt>
                <c:pt idx="1824">
                  <c:v>60.633333333332452</c:v>
                </c:pt>
                <c:pt idx="1825">
                  <c:v>60.666666666665776</c:v>
                </c:pt>
                <c:pt idx="1826">
                  <c:v>60.699999999999122</c:v>
                </c:pt>
                <c:pt idx="1827">
                  <c:v>60.733333333332453</c:v>
                </c:pt>
                <c:pt idx="1828">
                  <c:v>60.766666666665778</c:v>
                </c:pt>
                <c:pt idx="1829">
                  <c:v>60.799999999999116</c:v>
                </c:pt>
                <c:pt idx="1830">
                  <c:v>60.83333333333244</c:v>
                </c:pt>
                <c:pt idx="1831">
                  <c:v>60.866666666665765</c:v>
                </c:pt>
                <c:pt idx="1832">
                  <c:v>60.899999999999103</c:v>
                </c:pt>
                <c:pt idx="1833">
                  <c:v>60.933333333332435</c:v>
                </c:pt>
                <c:pt idx="1834">
                  <c:v>60.966666666665759</c:v>
                </c:pt>
                <c:pt idx="1835">
                  <c:v>60.999999999999105</c:v>
                </c:pt>
                <c:pt idx="1836">
                  <c:v>61.033333333332429</c:v>
                </c:pt>
                <c:pt idx="1837">
                  <c:v>61.066666666665753</c:v>
                </c:pt>
                <c:pt idx="1838">
                  <c:v>61.099999999999099</c:v>
                </c:pt>
                <c:pt idx="1839">
                  <c:v>61.133333333332423</c:v>
                </c:pt>
                <c:pt idx="1840">
                  <c:v>61.166666666665755</c:v>
                </c:pt>
                <c:pt idx="1841">
                  <c:v>61.199999999999093</c:v>
                </c:pt>
                <c:pt idx="1842">
                  <c:v>61.233333333332418</c:v>
                </c:pt>
                <c:pt idx="1843">
                  <c:v>61.266666666665749</c:v>
                </c:pt>
                <c:pt idx="1844">
                  <c:v>61.299999999999088</c:v>
                </c:pt>
                <c:pt idx="1845">
                  <c:v>61.333333333332405</c:v>
                </c:pt>
                <c:pt idx="1846">
                  <c:v>61.366666666665736</c:v>
                </c:pt>
                <c:pt idx="1847">
                  <c:v>61.399999999999082</c:v>
                </c:pt>
                <c:pt idx="1848">
                  <c:v>61.433333333332406</c:v>
                </c:pt>
                <c:pt idx="1849">
                  <c:v>61.466666666665731</c:v>
                </c:pt>
                <c:pt idx="1850">
                  <c:v>61.499999999999069</c:v>
                </c:pt>
                <c:pt idx="1851">
                  <c:v>61.533333333332401</c:v>
                </c:pt>
                <c:pt idx="1852">
                  <c:v>61.566666666665725</c:v>
                </c:pt>
                <c:pt idx="1853">
                  <c:v>61.599999999999071</c:v>
                </c:pt>
                <c:pt idx="1854">
                  <c:v>61.633333333332402</c:v>
                </c:pt>
                <c:pt idx="1855">
                  <c:v>61.666666666665726</c:v>
                </c:pt>
                <c:pt idx="1856">
                  <c:v>61.699999999999065</c:v>
                </c:pt>
                <c:pt idx="1857">
                  <c:v>61.733333333332389</c:v>
                </c:pt>
                <c:pt idx="1858">
                  <c:v>61.766666666665721</c:v>
                </c:pt>
                <c:pt idx="1859">
                  <c:v>61.799999999999059</c:v>
                </c:pt>
                <c:pt idx="1860">
                  <c:v>61.833333333332384</c:v>
                </c:pt>
                <c:pt idx="1861">
                  <c:v>61.866666666665708</c:v>
                </c:pt>
                <c:pt idx="1862">
                  <c:v>61.899999999999054</c:v>
                </c:pt>
                <c:pt idx="1863">
                  <c:v>61.933333333332378</c:v>
                </c:pt>
                <c:pt idx="1864">
                  <c:v>61.966666666665702</c:v>
                </c:pt>
                <c:pt idx="1865">
                  <c:v>61.999999999999048</c:v>
                </c:pt>
                <c:pt idx="1866">
                  <c:v>62.033333333332372</c:v>
                </c:pt>
                <c:pt idx="1867">
                  <c:v>62.066666666665704</c:v>
                </c:pt>
                <c:pt idx="1868">
                  <c:v>62.099999999999042</c:v>
                </c:pt>
                <c:pt idx="1869">
                  <c:v>62.133333333332367</c:v>
                </c:pt>
                <c:pt idx="1870">
                  <c:v>62.166666666665691</c:v>
                </c:pt>
                <c:pt idx="1871">
                  <c:v>62.199999999999037</c:v>
                </c:pt>
                <c:pt idx="1872">
                  <c:v>62.233333333332361</c:v>
                </c:pt>
                <c:pt idx="1873">
                  <c:v>62.266666666665685</c:v>
                </c:pt>
                <c:pt idx="1874">
                  <c:v>62.299999999999038</c:v>
                </c:pt>
                <c:pt idx="1875">
                  <c:v>62.333333333332355</c:v>
                </c:pt>
                <c:pt idx="1876">
                  <c:v>62.366666666665672</c:v>
                </c:pt>
                <c:pt idx="1877">
                  <c:v>62.399999999999018</c:v>
                </c:pt>
                <c:pt idx="1878">
                  <c:v>62.433333333332349</c:v>
                </c:pt>
                <c:pt idx="1879">
                  <c:v>62.466666666665667</c:v>
                </c:pt>
                <c:pt idx="1880">
                  <c:v>62.499999999999012</c:v>
                </c:pt>
                <c:pt idx="1881">
                  <c:v>62.533333333332351</c:v>
                </c:pt>
                <c:pt idx="1882">
                  <c:v>62.566666666665668</c:v>
                </c:pt>
                <c:pt idx="1883">
                  <c:v>62.599999999999014</c:v>
                </c:pt>
                <c:pt idx="1884">
                  <c:v>62.633333333332338</c:v>
                </c:pt>
                <c:pt idx="1885">
                  <c:v>62.666666666665662</c:v>
                </c:pt>
                <c:pt idx="1886">
                  <c:v>62.699999999999008</c:v>
                </c:pt>
                <c:pt idx="1887">
                  <c:v>62.733333333332332</c:v>
                </c:pt>
                <c:pt idx="1888">
                  <c:v>62.766666666665657</c:v>
                </c:pt>
                <c:pt idx="1889">
                  <c:v>62.79999999999901</c:v>
                </c:pt>
                <c:pt idx="1890">
                  <c:v>62.833333333332327</c:v>
                </c:pt>
                <c:pt idx="1891">
                  <c:v>62.866666666665644</c:v>
                </c:pt>
                <c:pt idx="1892">
                  <c:v>62.899999999998997</c:v>
                </c:pt>
                <c:pt idx="1893">
                  <c:v>62.933333333332321</c:v>
                </c:pt>
                <c:pt idx="1894">
                  <c:v>62.966666666665638</c:v>
                </c:pt>
                <c:pt idx="1895">
                  <c:v>62.999999999998991</c:v>
                </c:pt>
                <c:pt idx="1896">
                  <c:v>63.033333333332315</c:v>
                </c:pt>
                <c:pt idx="1897">
                  <c:v>63.06666666666564</c:v>
                </c:pt>
                <c:pt idx="1898">
                  <c:v>63.099999999998985</c:v>
                </c:pt>
                <c:pt idx="1899">
                  <c:v>63.13333333333231</c:v>
                </c:pt>
                <c:pt idx="1900">
                  <c:v>63.166666666665634</c:v>
                </c:pt>
                <c:pt idx="1901">
                  <c:v>63.19999999999898</c:v>
                </c:pt>
                <c:pt idx="1902">
                  <c:v>63.233333333332311</c:v>
                </c:pt>
                <c:pt idx="1903">
                  <c:v>63.266666666665628</c:v>
                </c:pt>
                <c:pt idx="1904">
                  <c:v>63.299999999998974</c:v>
                </c:pt>
                <c:pt idx="1905">
                  <c:v>63.333333333332298</c:v>
                </c:pt>
                <c:pt idx="1906">
                  <c:v>63.366666666665616</c:v>
                </c:pt>
                <c:pt idx="1907">
                  <c:v>63.399999999998961</c:v>
                </c:pt>
                <c:pt idx="1908">
                  <c:v>63.433333333332293</c:v>
                </c:pt>
                <c:pt idx="1909">
                  <c:v>63.466666666665617</c:v>
                </c:pt>
                <c:pt idx="1910">
                  <c:v>63.499999999998963</c:v>
                </c:pt>
                <c:pt idx="1911">
                  <c:v>63.533333333332287</c:v>
                </c:pt>
                <c:pt idx="1912">
                  <c:v>63.566666666665604</c:v>
                </c:pt>
                <c:pt idx="1913">
                  <c:v>63.599999999998957</c:v>
                </c:pt>
                <c:pt idx="1914">
                  <c:v>63.633333333332281</c:v>
                </c:pt>
                <c:pt idx="1915">
                  <c:v>63.666666666665598</c:v>
                </c:pt>
                <c:pt idx="1916">
                  <c:v>63.699999999998958</c:v>
                </c:pt>
                <c:pt idx="1917">
                  <c:v>63.733333333332283</c:v>
                </c:pt>
                <c:pt idx="1918">
                  <c:v>63.7666666666656</c:v>
                </c:pt>
                <c:pt idx="1919">
                  <c:v>63.799999999998946</c:v>
                </c:pt>
                <c:pt idx="1920">
                  <c:v>63.83333333333227</c:v>
                </c:pt>
                <c:pt idx="1921">
                  <c:v>63.866666666665587</c:v>
                </c:pt>
                <c:pt idx="1922">
                  <c:v>63.899999999998933</c:v>
                </c:pt>
                <c:pt idx="1923">
                  <c:v>63.933333333332264</c:v>
                </c:pt>
                <c:pt idx="1924">
                  <c:v>63.966666666665589</c:v>
                </c:pt>
                <c:pt idx="1925">
                  <c:v>63.999999999998934</c:v>
                </c:pt>
                <c:pt idx="1926">
                  <c:v>64.033333333332251</c:v>
                </c:pt>
                <c:pt idx="1927">
                  <c:v>64.066666666665597</c:v>
                </c:pt>
                <c:pt idx="1928">
                  <c:v>64.099999999998943</c:v>
                </c:pt>
                <c:pt idx="1929">
                  <c:v>64.133333333332246</c:v>
                </c:pt>
                <c:pt idx="1930">
                  <c:v>64.166666666665591</c:v>
                </c:pt>
                <c:pt idx="1931">
                  <c:v>64.199999999998923</c:v>
                </c:pt>
                <c:pt idx="1932">
                  <c:v>64.233333333332254</c:v>
                </c:pt>
                <c:pt idx="1933">
                  <c:v>64.2666666666656</c:v>
                </c:pt>
                <c:pt idx="1934">
                  <c:v>64.299999999998931</c:v>
                </c:pt>
                <c:pt idx="1935">
                  <c:v>64.333333333332249</c:v>
                </c:pt>
                <c:pt idx="1936">
                  <c:v>64.366666666665594</c:v>
                </c:pt>
                <c:pt idx="1937">
                  <c:v>64.399999999998926</c:v>
                </c:pt>
                <c:pt idx="1938">
                  <c:v>64.433333333332243</c:v>
                </c:pt>
                <c:pt idx="1939">
                  <c:v>64.466666666665589</c:v>
                </c:pt>
                <c:pt idx="1940">
                  <c:v>64.49999999999892</c:v>
                </c:pt>
                <c:pt idx="1941">
                  <c:v>64.533333333332223</c:v>
                </c:pt>
                <c:pt idx="1942">
                  <c:v>64.566666666665583</c:v>
                </c:pt>
                <c:pt idx="1943">
                  <c:v>64.599999999998914</c:v>
                </c:pt>
                <c:pt idx="1944">
                  <c:v>64.633333333332217</c:v>
                </c:pt>
                <c:pt idx="1945">
                  <c:v>64.666666666665563</c:v>
                </c:pt>
                <c:pt idx="1946">
                  <c:v>64.699999999998894</c:v>
                </c:pt>
                <c:pt idx="1947">
                  <c:v>64.733333333332212</c:v>
                </c:pt>
                <c:pt idx="1948">
                  <c:v>64.766666666665571</c:v>
                </c:pt>
                <c:pt idx="1949">
                  <c:v>64.799999999998917</c:v>
                </c:pt>
                <c:pt idx="1950">
                  <c:v>64.833333333332206</c:v>
                </c:pt>
                <c:pt idx="1951">
                  <c:v>64.866666666665566</c:v>
                </c:pt>
                <c:pt idx="1952">
                  <c:v>64.899999999998897</c:v>
                </c:pt>
                <c:pt idx="1953">
                  <c:v>64.933333333332214</c:v>
                </c:pt>
                <c:pt idx="1954">
                  <c:v>64.96666666666556</c:v>
                </c:pt>
                <c:pt idx="1955">
                  <c:v>64.999999999998892</c:v>
                </c:pt>
                <c:pt idx="1956">
                  <c:v>65.033333333332209</c:v>
                </c:pt>
                <c:pt idx="1957">
                  <c:v>65.066666666665554</c:v>
                </c:pt>
                <c:pt idx="1958">
                  <c:v>65.099999999998886</c:v>
                </c:pt>
                <c:pt idx="1959">
                  <c:v>65.133333333332189</c:v>
                </c:pt>
                <c:pt idx="1960">
                  <c:v>65.166666666665535</c:v>
                </c:pt>
                <c:pt idx="1961">
                  <c:v>65.199999999998866</c:v>
                </c:pt>
                <c:pt idx="1962">
                  <c:v>65.233333333332183</c:v>
                </c:pt>
                <c:pt idx="1963">
                  <c:v>65.266666666665543</c:v>
                </c:pt>
                <c:pt idx="1964">
                  <c:v>65.299999999998875</c:v>
                </c:pt>
                <c:pt idx="1965">
                  <c:v>65.333333333332178</c:v>
                </c:pt>
                <c:pt idx="1966">
                  <c:v>65.366666666665523</c:v>
                </c:pt>
                <c:pt idx="1967">
                  <c:v>65.399999999998869</c:v>
                </c:pt>
                <c:pt idx="1968">
                  <c:v>65.433333333332186</c:v>
                </c:pt>
                <c:pt idx="1969">
                  <c:v>65.466666666665532</c:v>
                </c:pt>
                <c:pt idx="1970">
                  <c:v>65.499999999998877</c:v>
                </c:pt>
                <c:pt idx="1971">
                  <c:v>65.53333333333218</c:v>
                </c:pt>
                <c:pt idx="1972">
                  <c:v>65.566666666665526</c:v>
                </c:pt>
                <c:pt idx="1973">
                  <c:v>65.599999999998857</c:v>
                </c:pt>
                <c:pt idx="1974">
                  <c:v>65.63333333333216</c:v>
                </c:pt>
                <c:pt idx="1975">
                  <c:v>65.666666666665506</c:v>
                </c:pt>
                <c:pt idx="1976">
                  <c:v>65.699999999998852</c:v>
                </c:pt>
                <c:pt idx="1977">
                  <c:v>65.733333333332169</c:v>
                </c:pt>
                <c:pt idx="1978">
                  <c:v>65.766666666665515</c:v>
                </c:pt>
                <c:pt idx="1979">
                  <c:v>65.799999999998846</c:v>
                </c:pt>
                <c:pt idx="1980">
                  <c:v>65.833333333332149</c:v>
                </c:pt>
                <c:pt idx="1981">
                  <c:v>65.866666666665495</c:v>
                </c:pt>
                <c:pt idx="1982">
                  <c:v>65.899999999998826</c:v>
                </c:pt>
                <c:pt idx="1983">
                  <c:v>65.933333333332172</c:v>
                </c:pt>
                <c:pt idx="1984">
                  <c:v>65.966666666665517</c:v>
                </c:pt>
                <c:pt idx="1985">
                  <c:v>65.999999999998835</c:v>
                </c:pt>
                <c:pt idx="1986">
                  <c:v>66.033333333332152</c:v>
                </c:pt>
                <c:pt idx="1987">
                  <c:v>66.066666666665498</c:v>
                </c:pt>
                <c:pt idx="1988">
                  <c:v>66.099999999998829</c:v>
                </c:pt>
                <c:pt idx="1989">
                  <c:v>66.133333333332132</c:v>
                </c:pt>
                <c:pt idx="1990">
                  <c:v>66.166666666665492</c:v>
                </c:pt>
                <c:pt idx="1991">
                  <c:v>66.199999999998823</c:v>
                </c:pt>
                <c:pt idx="1992">
                  <c:v>66.233333333332141</c:v>
                </c:pt>
                <c:pt idx="1993">
                  <c:v>66.266666666665486</c:v>
                </c:pt>
                <c:pt idx="1994">
                  <c:v>66.299999999998818</c:v>
                </c:pt>
                <c:pt idx="1995">
                  <c:v>66.333333333332121</c:v>
                </c:pt>
                <c:pt idx="1996">
                  <c:v>66.366666666665466</c:v>
                </c:pt>
                <c:pt idx="1997">
                  <c:v>66.399999999998812</c:v>
                </c:pt>
                <c:pt idx="1998">
                  <c:v>66.433333333332129</c:v>
                </c:pt>
                <c:pt idx="1999">
                  <c:v>66.466666666665475</c:v>
                </c:pt>
                <c:pt idx="2000">
                  <c:v>66.499999999998806</c:v>
                </c:pt>
                <c:pt idx="2001">
                  <c:v>66.533333333332109</c:v>
                </c:pt>
                <c:pt idx="2002">
                  <c:v>66.566666666665469</c:v>
                </c:pt>
                <c:pt idx="2003">
                  <c:v>66.599999999998801</c:v>
                </c:pt>
                <c:pt idx="2004">
                  <c:v>66.633333333332118</c:v>
                </c:pt>
                <c:pt idx="2005">
                  <c:v>66.666666666665463</c:v>
                </c:pt>
                <c:pt idx="2006">
                  <c:v>66.699999999998795</c:v>
                </c:pt>
                <c:pt idx="2007">
                  <c:v>66.733333333332112</c:v>
                </c:pt>
                <c:pt idx="2008">
                  <c:v>66.766666666665458</c:v>
                </c:pt>
                <c:pt idx="2009">
                  <c:v>66.799999999998789</c:v>
                </c:pt>
                <c:pt idx="2010">
                  <c:v>66.833333333332092</c:v>
                </c:pt>
                <c:pt idx="2011">
                  <c:v>66.866666666665452</c:v>
                </c:pt>
                <c:pt idx="2012">
                  <c:v>66.899999999998784</c:v>
                </c:pt>
                <c:pt idx="2013">
                  <c:v>66.933333333332101</c:v>
                </c:pt>
                <c:pt idx="2014">
                  <c:v>66.966666666665446</c:v>
                </c:pt>
                <c:pt idx="2015">
                  <c:v>66.999999999998778</c:v>
                </c:pt>
                <c:pt idx="2016">
                  <c:v>67.033333333332081</c:v>
                </c:pt>
                <c:pt idx="2017">
                  <c:v>67.066666666665427</c:v>
                </c:pt>
                <c:pt idx="2018">
                  <c:v>67.099999999998786</c:v>
                </c:pt>
                <c:pt idx="2019">
                  <c:v>67.133333333332089</c:v>
                </c:pt>
                <c:pt idx="2020">
                  <c:v>67.166666666665421</c:v>
                </c:pt>
                <c:pt idx="2021">
                  <c:v>67.199999999998766</c:v>
                </c:pt>
                <c:pt idx="2022">
                  <c:v>67.233333333332084</c:v>
                </c:pt>
                <c:pt idx="2023">
                  <c:v>67.266666666665429</c:v>
                </c:pt>
                <c:pt idx="2024">
                  <c:v>67.299999999998761</c:v>
                </c:pt>
                <c:pt idx="2025">
                  <c:v>67.333333333332078</c:v>
                </c:pt>
                <c:pt idx="2026">
                  <c:v>67.366666666665424</c:v>
                </c:pt>
                <c:pt idx="2027">
                  <c:v>67.399999999998755</c:v>
                </c:pt>
                <c:pt idx="2028">
                  <c:v>67.433333333332072</c:v>
                </c:pt>
                <c:pt idx="2029">
                  <c:v>67.466666666665418</c:v>
                </c:pt>
                <c:pt idx="2030">
                  <c:v>67.499999999998749</c:v>
                </c:pt>
                <c:pt idx="2031">
                  <c:v>67.533333333332052</c:v>
                </c:pt>
                <c:pt idx="2032">
                  <c:v>67.566666666665412</c:v>
                </c:pt>
                <c:pt idx="2033">
                  <c:v>67.599999999998744</c:v>
                </c:pt>
                <c:pt idx="2034">
                  <c:v>67.633333333332047</c:v>
                </c:pt>
                <c:pt idx="2035">
                  <c:v>67.666666666665392</c:v>
                </c:pt>
                <c:pt idx="2036">
                  <c:v>67.699999999998724</c:v>
                </c:pt>
                <c:pt idx="2037">
                  <c:v>67.733333333332055</c:v>
                </c:pt>
                <c:pt idx="2038">
                  <c:v>67.766666666665401</c:v>
                </c:pt>
                <c:pt idx="2039">
                  <c:v>67.799999999998747</c:v>
                </c:pt>
                <c:pt idx="2040">
                  <c:v>67.83333333333205</c:v>
                </c:pt>
                <c:pt idx="2041">
                  <c:v>67.866666666665395</c:v>
                </c:pt>
                <c:pt idx="2042">
                  <c:v>67.899999999998727</c:v>
                </c:pt>
                <c:pt idx="2043">
                  <c:v>67.933333333332044</c:v>
                </c:pt>
                <c:pt idx="2044">
                  <c:v>67.96666666666539</c:v>
                </c:pt>
                <c:pt idx="2045">
                  <c:v>67.999999999998721</c:v>
                </c:pt>
                <c:pt idx="2046">
                  <c:v>68.033333333332038</c:v>
                </c:pt>
                <c:pt idx="2047">
                  <c:v>68.066666666665384</c:v>
                </c:pt>
                <c:pt idx="2048">
                  <c:v>68.099999999998715</c:v>
                </c:pt>
                <c:pt idx="2049">
                  <c:v>68.133333333332018</c:v>
                </c:pt>
                <c:pt idx="2050">
                  <c:v>68.166666666665364</c:v>
                </c:pt>
                <c:pt idx="2051">
                  <c:v>68.199999999998695</c:v>
                </c:pt>
                <c:pt idx="2052">
                  <c:v>68.233333333332013</c:v>
                </c:pt>
                <c:pt idx="2053">
                  <c:v>68.266666666665387</c:v>
                </c:pt>
                <c:pt idx="2054">
                  <c:v>68.299999999998704</c:v>
                </c:pt>
                <c:pt idx="2055">
                  <c:v>68.333333333332007</c:v>
                </c:pt>
                <c:pt idx="2056">
                  <c:v>68.366666666665367</c:v>
                </c:pt>
                <c:pt idx="2057">
                  <c:v>68.399999999998698</c:v>
                </c:pt>
                <c:pt idx="2058">
                  <c:v>68.433333333332016</c:v>
                </c:pt>
                <c:pt idx="2059">
                  <c:v>68.466666666665361</c:v>
                </c:pt>
                <c:pt idx="2060">
                  <c:v>68.499999999998707</c:v>
                </c:pt>
                <c:pt idx="2061">
                  <c:v>68.53333333333201</c:v>
                </c:pt>
                <c:pt idx="2062">
                  <c:v>68.566666666665355</c:v>
                </c:pt>
                <c:pt idx="2063">
                  <c:v>68.599999999998687</c:v>
                </c:pt>
                <c:pt idx="2064">
                  <c:v>68.63333333333199</c:v>
                </c:pt>
                <c:pt idx="2065">
                  <c:v>68.666666666665336</c:v>
                </c:pt>
                <c:pt idx="2066">
                  <c:v>68.699999999998667</c:v>
                </c:pt>
                <c:pt idx="2067">
                  <c:v>68.733333333331984</c:v>
                </c:pt>
                <c:pt idx="2068">
                  <c:v>68.766666666665344</c:v>
                </c:pt>
                <c:pt idx="2069">
                  <c:v>68.799999999998676</c:v>
                </c:pt>
                <c:pt idx="2070">
                  <c:v>68.833333333331964</c:v>
                </c:pt>
                <c:pt idx="2071">
                  <c:v>68.866666666665324</c:v>
                </c:pt>
                <c:pt idx="2072">
                  <c:v>68.89999999999867</c:v>
                </c:pt>
                <c:pt idx="2073">
                  <c:v>68.933333333331973</c:v>
                </c:pt>
                <c:pt idx="2074">
                  <c:v>68.966666666665347</c:v>
                </c:pt>
                <c:pt idx="2075">
                  <c:v>68.999999999998678</c:v>
                </c:pt>
                <c:pt idx="2076">
                  <c:v>69.033333333331967</c:v>
                </c:pt>
                <c:pt idx="2077">
                  <c:v>69.066666666665327</c:v>
                </c:pt>
                <c:pt idx="2078">
                  <c:v>69.099999999998658</c:v>
                </c:pt>
                <c:pt idx="2079">
                  <c:v>69.133333333331947</c:v>
                </c:pt>
                <c:pt idx="2080">
                  <c:v>69.166666666665307</c:v>
                </c:pt>
                <c:pt idx="2081">
                  <c:v>69.199999999998653</c:v>
                </c:pt>
                <c:pt idx="2082">
                  <c:v>69.233333333331956</c:v>
                </c:pt>
                <c:pt idx="2083">
                  <c:v>69.266666666665316</c:v>
                </c:pt>
                <c:pt idx="2084">
                  <c:v>69.299999999998647</c:v>
                </c:pt>
                <c:pt idx="2085">
                  <c:v>69.333333333331936</c:v>
                </c:pt>
                <c:pt idx="2086">
                  <c:v>69.366666666665296</c:v>
                </c:pt>
                <c:pt idx="2087">
                  <c:v>69.399999999998627</c:v>
                </c:pt>
                <c:pt idx="2088">
                  <c:v>69.433333333331959</c:v>
                </c:pt>
                <c:pt idx="2089">
                  <c:v>69.466666666665304</c:v>
                </c:pt>
                <c:pt idx="2090">
                  <c:v>69.499999999998636</c:v>
                </c:pt>
                <c:pt idx="2091">
                  <c:v>69.533333333331939</c:v>
                </c:pt>
                <c:pt idx="2092">
                  <c:v>69.566666666665299</c:v>
                </c:pt>
                <c:pt idx="2093">
                  <c:v>69.59999999999863</c:v>
                </c:pt>
                <c:pt idx="2094">
                  <c:v>69.633333333331919</c:v>
                </c:pt>
                <c:pt idx="2095">
                  <c:v>69.666666666665293</c:v>
                </c:pt>
                <c:pt idx="2096">
                  <c:v>69.699999999998624</c:v>
                </c:pt>
                <c:pt idx="2097">
                  <c:v>69.733333333331927</c:v>
                </c:pt>
                <c:pt idx="2098">
                  <c:v>69.766666666665287</c:v>
                </c:pt>
                <c:pt idx="2099">
                  <c:v>69.799999999998619</c:v>
                </c:pt>
                <c:pt idx="2100">
                  <c:v>69.833333333331908</c:v>
                </c:pt>
                <c:pt idx="2101">
                  <c:v>69.866666666665267</c:v>
                </c:pt>
                <c:pt idx="2102">
                  <c:v>69.899999999998613</c:v>
                </c:pt>
                <c:pt idx="2103">
                  <c:v>69.933333333331916</c:v>
                </c:pt>
                <c:pt idx="2104">
                  <c:v>69.966666666665276</c:v>
                </c:pt>
                <c:pt idx="2105">
                  <c:v>69.999999999998607</c:v>
                </c:pt>
                <c:pt idx="2106">
                  <c:v>70.033333333331896</c:v>
                </c:pt>
                <c:pt idx="2107">
                  <c:v>70.06666666666527</c:v>
                </c:pt>
                <c:pt idx="2108">
                  <c:v>70.099999999998602</c:v>
                </c:pt>
                <c:pt idx="2109">
                  <c:v>70.133333333331905</c:v>
                </c:pt>
                <c:pt idx="2110">
                  <c:v>70.166666666665265</c:v>
                </c:pt>
                <c:pt idx="2111">
                  <c:v>70.199999999998596</c:v>
                </c:pt>
                <c:pt idx="2112">
                  <c:v>70.233333333331899</c:v>
                </c:pt>
                <c:pt idx="2113">
                  <c:v>70.266666666665259</c:v>
                </c:pt>
                <c:pt idx="2114">
                  <c:v>70.29999999999859</c:v>
                </c:pt>
                <c:pt idx="2115">
                  <c:v>70.333333333331893</c:v>
                </c:pt>
                <c:pt idx="2116">
                  <c:v>70.366666666665253</c:v>
                </c:pt>
                <c:pt idx="2117">
                  <c:v>70.399999999998585</c:v>
                </c:pt>
                <c:pt idx="2118">
                  <c:v>70.433333333331888</c:v>
                </c:pt>
                <c:pt idx="2119">
                  <c:v>70.466666666665247</c:v>
                </c:pt>
                <c:pt idx="2120">
                  <c:v>70.499999999998579</c:v>
                </c:pt>
                <c:pt idx="2121">
                  <c:v>70.533333333331868</c:v>
                </c:pt>
                <c:pt idx="2122">
                  <c:v>70.566666666665242</c:v>
                </c:pt>
                <c:pt idx="2123">
                  <c:v>70.599999999998587</c:v>
                </c:pt>
                <c:pt idx="2124">
                  <c:v>70.633333333331862</c:v>
                </c:pt>
                <c:pt idx="2125">
                  <c:v>70.666666666665222</c:v>
                </c:pt>
                <c:pt idx="2126">
                  <c:v>70.699999999998568</c:v>
                </c:pt>
                <c:pt idx="2127">
                  <c:v>70.733333333331871</c:v>
                </c:pt>
                <c:pt idx="2128">
                  <c:v>70.76666666666523</c:v>
                </c:pt>
                <c:pt idx="2129">
                  <c:v>70.799999999998576</c:v>
                </c:pt>
                <c:pt idx="2130">
                  <c:v>70.833333333331865</c:v>
                </c:pt>
                <c:pt idx="2131">
                  <c:v>70.866666666665225</c:v>
                </c:pt>
                <c:pt idx="2132">
                  <c:v>70.899999999998556</c:v>
                </c:pt>
                <c:pt idx="2133">
                  <c:v>70.933333333331859</c:v>
                </c:pt>
                <c:pt idx="2134">
                  <c:v>70.966666666665219</c:v>
                </c:pt>
                <c:pt idx="2135">
                  <c:v>70.99999999999855</c:v>
                </c:pt>
                <c:pt idx="2136">
                  <c:v>71.033333333331854</c:v>
                </c:pt>
                <c:pt idx="2137">
                  <c:v>71.066666666665213</c:v>
                </c:pt>
                <c:pt idx="2138">
                  <c:v>71.099999999998545</c:v>
                </c:pt>
                <c:pt idx="2139">
                  <c:v>71.133333333331834</c:v>
                </c:pt>
                <c:pt idx="2140">
                  <c:v>71.166666666665193</c:v>
                </c:pt>
                <c:pt idx="2141">
                  <c:v>71.199999999998525</c:v>
                </c:pt>
                <c:pt idx="2142">
                  <c:v>71.233333333331842</c:v>
                </c:pt>
                <c:pt idx="2143">
                  <c:v>71.266666666665216</c:v>
                </c:pt>
                <c:pt idx="2144">
                  <c:v>71.299999999998548</c:v>
                </c:pt>
                <c:pt idx="2145">
                  <c:v>71.333333333331836</c:v>
                </c:pt>
                <c:pt idx="2146">
                  <c:v>71.366666666665196</c:v>
                </c:pt>
                <c:pt idx="2147">
                  <c:v>71.399999999998528</c:v>
                </c:pt>
                <c:pt idx="2148">
                  <c:v>71.433333333331831</c:v>
                </c:pt>
                <c:pt idx="2149">
                  <c:v>71.466666666665191</c:v>
                </c:pt>
                <c:pt idx="2150">
                  <c:v>71.499999999998536</c:v>
                </c:pt>
                <c:pt idx="2151">
                  <c:v>71.533333333331825</c:v>
                </c:pt>
                <c:pt idx="2152">
                  <c:v>71.566666666665185</c:v>
                </c:pt>
                <c:pt idx="2153">
                  <c:v>71.599999999998516</c:v>
                </c:pt>
                <c:pt idx="2154">
                  <c:v>71.633333333331805</c:v>
                </c:pt>
                <c:pt idx="2155">
                  <c:v>71.666666666665165</c:v>
                </c:pt>
                <c:pt idx="2156">
                  <c:v>71.699999999998496</c:v>
                </c:pt>
                <c:pt idx="2157">
                  <c:v>71.733333333331814</c:v>
                </c:pt>
                <c:pt idx="2158">
                  <c:v>71.766666666665188</c:v>
                </c:pt>
                <c:pt idx="2159">
                  <c:v>71.799999999998505</c:v>
                </c:pt>
                <c:pt idx="2160">
                  <c:v>71.833333333331794</c:v>
                </c:pt>
                <c:pt idx="2161">
                  <c:v>71.866666666665168</c:v>
                </c:pt>
                <c:pt idx="2162">
                  <c:v>71.899999999998499</c:v>
                </c:pt>
                <c:pt idx="2163">
                  <c:v>71.933333333331802</c:v>
                </c:pt>
                <c:pt idx="2164">
                  <c:v>71.966666666665176</c:v>
                </c:pt>
                <c:pt idx="2165">
                  <c:v>71.999999999998508</c:v>
                </c:pt>
                <c:pt idx="2166">
                  <c:v>72.033333333331797</c:v>
                </c:pt>
                <c:pt idx="2167">
                  <c:v>72.066666666665157</c:v>
                </c:pt>
                <c:pt idx="2168">
                  <c:v>72.099999999998488</c:v>
                </c:pt>
                <c:pt idx="2169">
                  <c:v>72.133333333331777</c:v>
                </c:pt>
                <c:pt idx="2170">
                  <c:v>72.166666666665137</c:v>
                </c:pt>
                <c:pt idx="2171">
                  <c:v>72.199999999998482</c:v>
                </c:pt>
                <c:pt idx="2172">
                  <c:v>72.233333333331785</c:v>
                </c:pt>
                <c:pt idx="2173">
                  <c:v>72.266666666665145</c:v>
                </c:pt>
                <c:pt idx="2174">
                  <c:v>72.299999999998477</c:v>
                </c:pt>
                <c:pt idx="2175">
                  <c:v>72.333333333331765</c:v>
                </c:pt>
                <c:pt idx="2176">
                  <c:v>72.366666666665125</c:v>
                </c:pt>
                <c:pt idx="2177">
                  <c:v>72.399999999998471</c:v>
                </c:pt>
                <c:pt idx="2178">
                  <c:v>72.433333333331788</c:v>
                </c:pt>
                <c:pt idx="2179">
                  <c:v>72.466666666665134</c:v>
                </c:pt>
                <c:pt idx="2180">
                  <c:v>72.499999999998479</c:v>
                </c:pt>
                <c:pt idx="2181">
                  <c:v>72.533333333331768</c:v>
                </c:pt>
                <c:pt idx="2182">
                  <c:v>72.566666666665128</c:v>
                </c:pt>
                <c:pt idx="2183">
                  <c:v>72.59999999999846</c:v>
                </c:pt>
                <c:pt idx="2184">
                  <c:v>72.633333333331748</c:v>
                </c:pt>
                <c:pt idx="2185">
                  <c:v>72.666666666665122</c:v>
                </c:pt>
                <c:pt idx="2186">
                  <c:v>72.699999999998454</c:v>
                </c:pt>
                <c:pt idx="2187">
                  <c:v>72.733333333331757</c:v>
                </c:pt>
                <c:pt idx="2188">
                  <c:v>72.766666666665117</c:v>
                </c:pt>
                <c:pt idx="2189">
                  <c:v>72.799999999998448</c:v>
                </c:pt>
                <c:pt idx="2190">
                  <c:v>72.833333333331737</c:v>
                </c:pt>
                <c:pt idx="2191">
                  <c:v>72.866666666665097</c:v>
                </c:pt>
                <c:pt idx="2192">
                  <c:v>72.899999999998442</c:v>
                </c:pt>
                <c:pt idx="2193">
                  <c:v>72.933333333331746</c:v>
                </c:pt>
                <c:pt idx="2194">
                  <c:v>72.966666666665105</c:v>
                </c:pt>
                <c:pt idx="2195">
                  <c:v>72.999999999998437</c:v>
                </c:pt>
                <c:pt idx="2196">
                  <c:v>73.03333333333174</c:v>
                </c:pt>
                <c:pt idx="2197">
                  <c:v>73.0666666666651</c:v>
                </c:pt>
                <c:pt idx="2198">
                  <c:v>73.099999999998431</c:v>
                </c:pt>
                <c:pt idx="2199">
                  <c:v>73.133333333331734</c:v>
                </c:pt>
                <c:pt idx="2200">
                  <c:v>73.166666666665094</c:v>
                </c:pt>
                <c:pt idx="2201">
                  <c:v>73.199999999998425</c:v>
                </c:pt>
                <c:pt idx="2202">
                  <c:v>73.233333333331728</c:v>
                </c:pt>
                <c:pt idx="2203">
                  <c:v>73.266666666665088</c:v>
                </c:pt>
                <c:pt idx="2204">
                  <c:v>73.29999999999842</c:v>
                </c:pt>
                <c:pt idx="2205">
                  <c:v>73.333333333331709</c:v>
                </c:pt>
                <c:pt idx="2206">
                  <c:v>73.366666666665083</c:v>
                </c:pt>
                <c:pt idx="2207">
                  <c:v>73.399999999998414</c:v>
                </c:pt>
                <c:pt idx="2208">
                  <c:v>73.433333333331717</c:v>
                </c:pt>
                <c:pt idx="2209">
                  <c:v>73.466666666665077</c:v>
                </c:pt>
                <c:pt idx="2210">
                  <c:v>73.499999999998408</c:v>
                </c:pt>
                <c:pt idx="2211">
                  <c:v>73.533333333331697</c:v>
                </c:pt>
                <c:pt idx="2212">
                  <c:v>73.566666666665071</c:v>
                </c:pt>
                <c:pt idx="2213">
                  <c:v>73.599999999998417</c:v>
                </c:pt>
                <c:pt idx="2214">
                  <c:v>73.633333333331692</c:v>
                </c:pt>
                <c:pt idx="2215">
                  <c:v>73.666666666665066</c:v>
                </c:pt>
                <c:pt idx="2216">
                  <c:v>73.699999999998397</c:v>
                </c:pt>
                <c:pt idx="2217">
                  <c:v>73.7333333333317</c:v>
                </c:pt>
                <c:pt idx="2218">
                  <c:v>73.76666666666506</c:v>
                </c:pt>
                <c:pt idx="2219">
                  <c:v>73.799999999998391</c:v>
                </c:pt>
                <c:pt idx="2220">
                  <c:v>73.833333333331694</c:v>
                </c:pt>
                <c:pt idx="2221">
                  <c:v>73.866666666665054</c:v>
                </c:pt>
                <c:pt idx="2222">
                  <c:v>73.899999999998386</c:v>
                </c:pt>
                <c:pt idx="2223">
                  <c:v>73.933333333331689</c:v>
                </c:pt>
                <c:pt idx="2224">
                  <c:v>73.966666666665049</c:v>
                </c:pt>
                <c:pt idx="2225">
                  <c:v>73.99999999999838</c:v>
                </c:pt>
                <c:pt idx="2226">
                  <c:v>74.033333333331669</c:v>
                </c:pt>
                <c:pt idx="2227">
                  <c:v>74.066666666665043</c:v>
                </c:pt>
                <c:pt idx="2228">
                  <c:v>74.099999999998374</c:v>
                </c:pt>
                <c:pt idx="2229">
                  <c:v>74.133333333331663</c:v>
                </c:pt>
                <c:pt idx="2230">
                  <c:v>74.166666666665023</c:v>
                </c:pt>
                <c:pt idx="2231">
                  <c:v>74.199999999998369</c:v>
                </c:pt>
                <c:pt idx="2232">
                  <c:v>74.233333333331672</c:v>
                </c:pt>
                <c:pt idx="2233">
                  <c:v>74.266666666665031</c:v>
                </c:pt>
                <c:pt idx="2234">
                  <c:v>74.299999999998377</c:v>
                </c:pt>
                <c:pt idx="2235">
                  <c:v>74.333333333331666</c:v>
                </c:pt>
                <c:pt idx="2236">
                  <c:v>74.366666666665026</c:v>
                </c:pt>
                <c:pt idx="2237">
                  <c:v>74.399999999998357</c:v>
                </c:pt>
                <c:pt idx="2238">
                  <c:v>74.43333333333166</c:v>
                </c:pt>
                <c:pt idx="2239">
                  <c:v>74.46666666666502</c:v>
                </c:pt>
                <c:pt idx="2240">
                  <c:v>74.499999999998352</c:v>
                </c:pt>
                <c:pt idx="2241">
                  <c:v>74.533333333331655</c:v>
                </c:pt>
                <c:pt idx="2242">
                  <c:v>74.566666666665014</c:v>
                </c:pt>
                <c:pt idx="2243">
                  <c:v>74.599999999998346</c:v>
                </c:pt>
                <c:pt idx="2244">
                  <c:v>74.633333333331635</c:v>
                </c:pt>
                <c:pt idx="2245">
                  <c:v>74.66666666666498</c:v>
                </c:pt>
                <c:pt idx="2246">
                  <c:v>74.699999999998326</c:v>
                </c:pt>
                <c:pt idx="2247">
                  <c:v>74.733333333331643</c:v>
                </c:pt>
                <c:pt idx="2248">
                  <c:v>74.766666666665003</c:v>
                </c:pt>
                <c:pt idx="2249">
                  <c:v>74.799999999998334</c:v>
                </c:pt>
                <c:pt idx="2250">
                  <c:v>74.833333333331638</c:v>
                </c:pt>
                <c:pt idx="2251">
                  <c:v>74.866666666664983</c:v>
                </c:pt>
                <c:pt idx="2252">
                  <c:v>74.899999999998329</c:v>
                </c:pt>
                <c:pt idx="2253">
                  <c:v>74.933333333331632</c:v>
                </c:pt>
                <c:pt idx="2254">
                  <c:v>74.966666666664977</c:v>
                </c:pt>
                <c:pt idx="2255">
                  <c:v>74.999999999998337</c:v>
                </c:pt>
                <c:pt idx="2256">
                  <c:v>75.033333333331626</c:v>
                </c:pt>
                <c:pt idx="2257">
                  <c:v>75.066666666664972</c:v>
                </c:pt>
                <c:pt idx="2258">
                  <c:v>75.099999999998317</c:v>
                </c:pt>
                <c:pt idx="2259">
                  <c:v>75.133333333331606</c:v>
                </c:pt>
                <c:pt idx="2260">
                  <c:v>75.166666666664952</c:v>
                </c:pt>
                <c:pt idx="2261">
                  <c:v>75.199999999998312</c:v>
                </c:pt>
                <c:pt idx="2262">
                  <c:v>75.233333333331615</c:v>
                </c:pt>
                <c:pt idx="2263">
                  <c:v>75.26666666666496</c:v>
                </c:pt>
                <c:pt idx="2264">
                  <c:v>75.299999999998306</c:v>
                </c:pt>
                <c:pt idx="2265">
                  <c:v>75.333333333331595</c:v>
                </c:pt>
                <c:pt idx="2266">
                  <c:v>75.366666666664955</c:v>
                </c:pt>
                <c:pt idx="2267">
                  <c:v>75.3999999999983</c:v>
                </c:pt>
                <c:pt idx="2268">
                  <c:v>75.433333333331618</c:v>
                </c:pt>
                <c:pt idx="2269">
                  <c:v>75.466666666664963</c:v>
                </c:pt>
                <c:pt idx="2270">
                  <c:v>75.499999999998309</c:v>
                </c:pt>
                <c:pt idx="2271">
                  <c:v>75.533333333331598</c:v>
                </c:pt>
                <c:pt idx="2272">
                  <c:v>75.566666666664943</c:v>
                </c:pt>
                <c:pt idx="2273">
                  <c:v>75.599999999998289</c:v>
                </c:pt>
                <c:pt idx="2274">
                  <c:v>75.633333333331578</c:v>
                </c:pt>
                <c:pt idx="2275">
                  <c:v>75.666666666664938</c:v>
                </c:pt>
                <c:pt idx="2276">
                  <c:v>75.699999999998283</c:v>
                </c:pt>
                <c:pt idx="2277">
                  <c:v>75.733333333331586</c:v>
                </c:pt>
                <c:pt idx="2278">
                  <c:v>75.766666666664932</c:v>
                </c:pt>
                <c:pt idx="2279">
                  <c:v>75.799999999998278</c:v>
                </c:pt>
                <c:pt idx="2280">
                  <c:v>75.833333333331566</c:v>
                </c:pt>
                <c:pt idx="2281">
                  <c:v>75.866666666664912</c:v>
                </c:pt>
                <c:pt idx="2282">
                  <c:v>75.899999999998286</c:v>
                </c:pt>
                <c:pt idx="2283">
                  <c:v>75.933333333331589</c:v>
                </c:pt>
                <c:pt idx="2284">
                  <c:v>75.966666666664921</c:v>
                </c:pt>
                <c:pt idx="2285">
                  <c:v>75.99999999999828</c:v>
                </c:pt>
                <c:pt idx="2286">
                  <c:v>76.033333333331569</c:v>
                </c:pt>
                <c:pt idx="2287">
                  <c:v>76.066666666664915</c:v>
                </c:pt>
                <c:pt idx="2288">
                  <c:v>76.099999999998261</c:v>
                </c:pt>
                <c:pt idx="2289">
                  <c:v>76.133333333331564</c:v>
                </c:pt>
                <c:pt idx="2290">
                  <c:v>76.166666666664909</c:v>
                </c:pt>
                <c:pt idx="2291">
                  <c:v>76.199999999998255</c:v>
                </c:pt>
                <c:pt idx="2292">
                  <c:v>76.233333333331558</c:v>
                </c:pt>
                <c:pt idx="2293">
                  <c:v>76.266666666664904</c:v>
                </c:pt>
                <c:pt idx="2294">
                  <c:v>76.299999999998249</c:v>
                </c:pt>
                <c:pt idx="2295">
                  <c:v>76.333333333331538</c:v>
                </c:pt>
                <c:pt idx="2296">
                  <c:v>76.366666666664898</c:v>
                </c:pt>
                <c:pt idx="2297">
                  <c:v>76.399999999998244</c:v>
                </c:pt>
                <c:pt idx="2298">
                  <c:v>76.433333333331547</c:v>
                </c:pt>
                <c:pt idx="2299">
                  <c:v>76.466666666664892</c:v>
                </c:pt>
                <c:pt idx="2300">
                  <c:v>76.499999999998238</c:v>
                </c:pt>
                <c:pt idx="2301">
                  <c:v>76.533333333331541</c:v>
                </c:pt>
                <c:pt idx="2302">
                  <c:v>76.566666666664887</c:v>
                </c:pt>
                <c:pt idx="2303">
                  <c:v>76.599999999998246</c:v>
                </c:pt>
                <c:pt idx="2304">
                  <c:v>76.633333333331535</c:v>
                </c:pt>
                <c:pt idx="2305">
                  <c:v>76.666666666664881</c:v>
                </c:pt>
                <c:pt idx="2306">
                  <c:v>76.699999999998226</c:v>
                </c:pt>
                <c:pt idx="2307">
                  <c:v>76.73333333333153</c:v>
                </c:pt>
                <c:pt idx="2308">
                  <c:v>76.766666666664875</c:v>
                </c:pt>
                <c:pt idx="2309">
                  <c:v>76.799999999998221</c:v>
                </c:pt>
                <c:pt idx="2310">
                  <c:v>76.833333333331524</c:v>
                </c:pt>
                <c:pt idx="2311">
                  <c:v>76.866666666664869</c:v>
                </c:pt>
                <c:pt idx="2312">
                  <c:v>76.899999999998215</c:v>
                </c:pt>
                <c:pt idx="2313">
                  <c:v>76.933333333331518</c:v>
                </c:pt>
                <c:pt idx="2314">
                  <c:v>76.966666666664864</c:v>
                </c:pt>
                <c:pt idx="2315">
                  <c:v>76.999999999998209</c:v>
                </c:pt>
                <c:pt idx="2316">
                  <c:v>77.033333333331498</c:v>
                </c:pt>
                <c:pt idx="2317">
                  <c:v>77.066666666664872</c:v>
                </c:pt>
                <c:pt idx="2318">
                  <c:v>77.099999999998204</c:v>
                </c:pt>
                <c:pt idx="2319">
                  <c:v>77.133333333331493</c:v>
                </c:pt>
                <c:pt idx="2320">
                  <c:v>77.166666666664852</c:v>
                </c:pt>
                <c:pt idx="2321">
                  <c:v>77.199999999998198</c:v>
                </c:pt>
                <c:pt idx="2322">
                  <c:v>77.233333333331501</c:v>
                </c:pt>
                <c:pt idx="2323">
                  <c:v>77.266666666664847</c:v>
                </c:pt>
                <c:pt idx="2324">
                  <c:v>77.299999999998207</c:v>
                </c:pt>
                <c:pt idx="2325">
                  <c:v>77.333333333331495</c:v>
                </c:pt>
                <c:pt idx="2326">
                  <c:v>77.366666666664841</c:v>
                </c:pt>
                <c:pt idx="2327">
                  <c:v>77.399999999998187</c:v>
                </c:pt>
                <c:pt idx="2328">
                  <c:v>77.43333333333149</c:v>
                </c:pt>
                <c:pt idx="2329">
                  <c:v>77.466666666664835</c:v>
                </c:pt>
                <c:pt idx="2330">
                  <c:v>77.499999999998181</c:v>
                </c:pt>
                <c:pt idx="2331">
                  <c:v>77.533333333331484</c:v>
                </c:pt>
                <c:pt idx="2332">
                  <c:v>77.56666666666483</c:v>
                </c:pt>
                <c:pt idx="2333">
                  <c:v>77.599999999998175</c:v>
                </c:pt>
                <c:pt idx="2334">
                  <c:v>77.633333333331464</c:v>
                </c:pt>
                <c:pt idx="2335">
                  <c:v>77.66666666666481</c:v>
                </c:pt>
                <c:pt idx="2336">
                  <c:v>77.69999999999817</c:v>
                </c:pt>
                <c:pt idx="2337">
                  <c:v>77.733333333331473</c:v>
                </c:pt>
                <c:pt idx="2338">
                  <c:v>77.766666666664833</c:v>
                </c:pt>
                <c:pt idx="2339">
                  <c:v>77.799999999998178</c:v>
                </c:pt>
                <c:pt idx="2340">
                  <c:v>77.833333333331467</c:v>
                </c:pt>
                <c:pt idx="2341">
                  <c:v>77.866666666664813</c:v>
                </c:pt>
                <c:pt idx="2342">
                  <c:v>77.899999999998158</c:v>
                </c:pt>
                <c:pt idx="2343">
                  <c:v>77.933333333331461</c:v>
                </c:pt>
                <c:pt idx="2344">
                  <c:v>77.966666666664807</c:v>
                </c:pt>
                <c:pt idx="2345">
                  <c:v>77.999999999998167</c:v>
                </c:pt>
                <c:pt idx="2346">
                  <c:v>78.033333333331456</c:v>
                </c:pt>
                <c:pt idx="2347">
                  <c:v>78.066666666664801</c:v>
                </c:pt>
                <c:pt idx="2348">
                  <c:v>78.099999999998147</c:v>
                </c:pt>
                <c:pt idx="2349">
                  <c:v>78.133333333331436</c:v>
                </c:pt>
                <c:pt idx="2350">
                  <c:v>78.166666666664781</c:v>
                </c:pt>
                <c:pt idx="2351">
                  <c:v>78.199999999998127</c:v>
                </c:pt>
                <c:pt idx="2352">
                  <c:v>78.233333333331458</c:v>
                </c:pt>
                <c:pt idx="2353">
                  <c:v>78.26666666666479</c:v>
                </c:pt>
                <c:pt idx="2354">
                  <c:v>78.299999999998136</c:v>
                </c:pt>
                <c:pt idx="2355">
                  <c:v>78.333333333331439</c:v>
                </c:pt>
                <c:pt idx="2356">
                  <c:v>78.366666666664784</c:v>
                </c:pt>
                <c:pt idx="2357">
                  <c:v>78.39999999999813</c:v>
                </c:pt>
                <c:pt idx="2358">
                  <c:v>78.433333333331433</c:v>
                </c:pt>
                <c:pt idx="2359">
                  <c:v>78.466666666664793</c:v>
                </c:pt>
                <c:pt idx="2360">
                  <c:v>78.499999999998138</c:v>
                </c:pt>
                <c:pt idx="2361">
                  <c:v>78.533333333331427</c:v>
                </c:pt>
                <c:pt idx="2362">
                  <c:v>78.566666666664773</c:v>
                </c:pt>
                <c:pt idx="2363">
                  <c:v>78.599999999998118</c:v>
                </c:pt>
                <c:pt idx="2364">
                  <c:v>78.633333333331407</c:v>
                </c:pt>
                <c:pt idx="2365">
                  <c:v>78.666666666664753</c:v>
                </c:pt>
                <c:pt idx="2366">
                  <c:v>78.699999999998113</c:v>
                </c:pt>
                <c:pt idx="2367">
                  <c:v>78.733333333331416</c:v>
                </c:pt>
                <c:pt idx="2368">
                  <c:v>78.766666666664761</c:v>
                </c:pt>
                <c:pt idx="2369">
                  <c:v>78.799999999998107</c:v>
                </c:pt>
                <c:pt idx="2370">
                  <c:v>78.833333333331396</c:v>
                </c:pt>
                <c:pt idx="2371">
                  <c:v>78.866666666664756</c:v>
                </c:pt>
                <c:pt idx="2372">
                  <c:v>78.899999999998101</c:v>
                </c:pt>
                <c:pt idx="2373">
                  <c:v>78.933333333331419</c:v>
                </c:pt>
                <c:pt idx="2374">
                  <c:v>78.966666666664764</c:v>
                </c:pt>
                <c:pt idx="2375">
                  <c:v>78.99999999999811</c:v>
                </c:pt>
                <c:pt idx="2376">
                  <c:v>79.033333333331399</c:v>
                </c:pt>
                <c:pt idx="2377">
                  <c:v>79.066666666664744</c:v>
                </c:pt>
                <c:pt idx="2378">
                  <c:v>79.09999999999809</c:v>
                </c:pt>
                <c:pt idx="2379">
                  <c:v>79.133333333331379</c:v>
                </c:pt>
                <c:pt idx="2380">
                  <c:v>79.166666666664739</c:v>
                </c:pt>
                <c:pt idx="2381">
                  <c:v>79.199999999998084</c:v>
                </c:pt>
                <c:pt idx="2382">
                  <c:v>79.233333333331387</c:v>
                </c:pt>
                <c:pt idx="2383">
                  <c:v>79.266666666664733</c:v>
                </c:pt>
                <c:pt idx="2384">
                  <c:v>79.299999999998079</c:v>
                </c:pt>
                <c:pt idx="2385">
                  <c:v>79.333333333331367</c:v>
                </c:pt>
                <c:pt idx="2386">
                  <c:v>79.366666666664713</c:v>
                </c:pt>
                <c:pt idx="2387">
                  <c:v>79.399999999998087</c:v>
                </c:pt>
                <c:pt idx="2388">
                  <c:v>79.433333333331376</c:v>
                </c:pt>
                <c:pt idx="2389">
                  <c:v>79.466666666664722</c:v>
                </c:pt>
                <c:pt idx="2390">
                  <c:v>79.499999999998082</c:v>
                </c:pt>
                <c:pt idx="2391">
                  <c:v>79.53333333333137</c:v>
                </c:pt>
                <c:pt idx="2392">
                  <c:v>79.566666666664716</c:v>
                </c:pt>
                <c:pt idx="2393">
                  <c:v>79.599999999998062</c:v>
                </c:pt>
                <c:pt idx="2394">
                  <c:v>79.633333333331365</c:v>
                </c:pt>
                <c:pt idx="2395">
                  <c:v>79.66666666666471</c:v>
                </c:pt>
                <c:pt idx="2396">
                  <c:v>79.699999999998056</c:v>
                </c:pt>
                <c:pt idx="2397">
                  <c:v>79.733333333331359</c:v>
                </c:pt>
                <c:pt idx="2398">
                  <c:v>79.766666666664705</c:v>
                </c:pt>
                <c:pt idx="2399">
                  <c:v>79.79999999999805</c:v>
                </c:pt>
                <c:pt idx="2400">
                  <c:v>79.833333333331339</c:v>
                </c:pt>
                <c:pt idx="2401">
                  <c:v>79.866666666664699</c:v>
                </c:pt>
                <c:pt idx="2402">
                  <c:v>79.899999999998045</c:v>
                </c:pt>
                <c:pt idx="2403">
                  <c:v>79.933333333331348</c:v>
                </c:pt>
                <c:pt idx="2404">
                  <c:v>79.966666666664693</c:v>
                </c:pt>
                <c:pt idx="2405">
                  <c:v>79.999999999998039</c:v>
                </c:pt>
                <c:pt idx="2406">
                  <c:v>80.033333333331342</c:v>
                </c:pt>
                <c:pt idx="2407">
                  <c:v>80.066666666664702</c:v>
                </c:pt>
                <c:pt idx="2408">
                  <c:v>80.099999999998047</c:v>
                </c:pt>
                <c:pt idx="2409">
                  <c:v>80.133333333331336</c:v>
                </c:pt>
                <c:pt idx="2410">
                  <c:v>80.166666666664682</c:v>
                </c:pt>
                <c:pt idx="2411">
                  <c:v>80.199999999998028</c:v>
                </c:pt>
                <c:pt idx="2412">
                  <c:v>80.233333333331331</c:v>
                </c:pt>
                <c:pt idx="2413">
                  <c:v>80.266666666664676</c:v>
                </c:pt>
                <c:pt idx="2414">
                  <c:v>80.299999999998036</c:v>
                </c:pt>
                <c:pt idx="2415">
                  <c:v>80.333333333331325</c:v>
                </c:pt>
                <c:pt idx="2416">
                  <c:v>80.366666666664671</c:v>
                </c:pt>
                <c:pt idx="2417">
                  <c:v>80.399999999998016</c:v>
                </c:pt>
                <c:pt idx="2418">
                  <c:v>80.433333333331319</c:v>
                </c:pt>
                <c:pt idx="2419">
                  <c:v>80.466666666664665</c:v>
                </c:pt>
                <c:pt idx="2420">
                  <c:v>80.49999999999801</c:v>
                </c:pt>
                <c:pt idx="2421">
                  <c:v>80.533333333331313</c:v>
                </c:pt>
                <c:pt idx="2422">
                  <c:v>80.566666666664673</c:v>
                </c:pt>
                <c:pt idx="2423">
                  <c:v>80.599999999998005</c:v>
                </c:pt>
                <c:pt idx="2424">
                  <c:v>80.633333333331294</c:v>
                </c:pt>
                <c:pt idx="2425">
                  <c:v>80.666666666664653</c:v>
                </c:pt>
                <c:pt idx="2426">
                  <c:v>80.699999999997999</c:v>
                </c:pt>
                <c:pt idx="2427">
                  <c:v>80.733333333331302</c:v>
                </c:pt>
                <c:pt idx="2428">
                  <c:v>80.766666666664662</c:v>
                </c:pt>
                <c:pt idx="2429">
                  <c:v>80.799999999998008</c:v>
                </c:pt>
                <c:pt idx="2430">
                  <c:v>80.833333333331296</c:v>
                </c:pt>
                <c:pt idx="2431">
                  <c:v>80.866666666664642</c:v>
                </c:pt>
                <c:pt idx="2432">
                  <c:v>80.899999999997988</c:v>
                </c:pt>
                <c:pt idx="2433">
                  <c:v>80.933333333331291</c:v>
                </c:pt>
                <c:pt idx="2434">
                  <c:v>80.966666666664636</c:v>
                </c:pt>
                <c:pt idx="2435">
                  <c:v>80.999999999997996</c:v>
                </c:pt>
                <c:pt idx="2436">
                  <c:v>81.033333333331285</c:v>
                </c:pt>
                <c:pt idx="2437">
                  <c:v>81.066666666664631</c:v>
                </c:pt>
                <c:pt idx="2438">
                  <c:v>81.099999999997976</c:v>
                </c:pt>
                <c:pt idx="2439">
                  <c:v>81.133333333331265</c:v>
                </c:pt>
                <c:pt idx="2440">
                  <c:v>81.166666666664611</c:v>
                </c:pt>
                <c:pt idx="2441">
                  <c:v>81.199999999997971</c:v>
                </c:pt>
                <c:pt idx="2442">
                  <c:v>81.233333333331288</c:v>
                </c:pt>
                <c:pt idx="2443">
                  <c:v>81.266666666664634</c:v>
                </c:pt>
                <c:pt idx="2444">
                  <c:v>81.299999999997979</c:v>
                </c:pt>
                <c:pt idx="2445">
                  <c:v>81.333333333331268</c:v>
                </c:pt>
                <c:pt idx="2446">
                  <c:v>81.366666666664614</c:v>
                </c:pt>
                <c:pt idx="2447">
                  <c:v>81.399999999997959</c:v>
                </c:pt>
                <c:pt idx="2448">
                  <c:v>81.433333333331262</c:v>
                </c:pt>
                <c:pt idx="2449">
                  <c:v>81.466666666664622</c:v>
                </c:pt>
                <c:pt idx="2450">
                  <c:v>81.499999999997968</c:v>
                </c:pt>
                <c:pt idx="2451">
                  <c:v>81.533333333331257</c:v>
                </c:pt>
                <c:pt idx="2452">
                  <c:v>81.566666666664602</c:v>
                </c:pt>
                <c:pt idx="2453">
                  <c:v>81.599999999997948</c:v>
                </c:pt>
                <c:pt idx="2454">
                  <c:v>81.633333333331237</c:v>
                </c:pt>
                <c:pt idx="2455">
                  <c:v>81.666666666664582</c:v>
                </c:pt>
                <c:pt idx="2456">
                  <c:v>81.699999999997942</c:v>
                </c:pt>
                <c:pt idx="2457">
                  <c:v>81.733333333331259</c:v>
                </c:pt>
                <c:pt idx="2458">
                  <c:v>81.766666666664591</c:v>
                </c:pt>
                <c:pt idx="2459">
                  <c:v>81.799999999997937</c:v>
                </c:pt>
                <c:pt idx="2460">
                  <c:v>81.83333333333124</c:v>
                </c:pt>
                <c:pt idx="2461">
                  <c:v>81.866666666664585</c:v>
                </c:pt>
                <c:pt idx="2462">
                  <c:v>81.899999999997931</c:v>
                </c:pt>
                <c:pt idx="2463">
                  <c:v>81.933333333331248</c:v>
                </c:pt>
                <c:pt idx="2464">
                  <c:v>81.966666666664594</c:v>
                </c:pt>
                <c:pt idx="2465">
                  <c:v>81.999999999997939</c:v>
                </c:pt>
                <c:pt idx="2466">
                  <c:v>82.033333333331228</c:v>
                </c:pt>
                <c:pt idx="2467">
                  <c:v>82.066666666664574</c:v>
                </c:pt>
                <c:pt idx="2468">
                  <c:v>82.09999999999792</c:v>
                </c:pt>
                <c:pt idx="2469">
                  <c:v>82.133333333331208</c:v>
                </c:pt>
                <c:pt idx="2470">
                  <c:v>82.166666666664568</c:v>
                </c:pt>
                <c:pt idx="2471">
                  <c:v>82.199999999997914</c:v>
                </c:pt>
                <c:pt idx="2472">
                  <c:v>82.233333333331217</c:v>
                </c:pt>
                <c:pt idx="2473">
                  <c:v>82.266666666664563</c:v>
                </c:pt>
                <c:pt idx="2474">
                  <c:v>82.299999999997908</c:v>
                </c:pt>
                <c:pt idx="2475">
                  <c:v>82.333333333331197</c:v>
                </c:pt>
                <c:pt idx="2476">
                  <c:v>82.366666666664557</c:v>
                </c:pt>
                <c:pt idx="2477">
                  <c:v>82.399999999997917</c:v>
                </c:pt>
                <c:pt idx="2478">
                  <c:v>82.433333333331205</c:v>
                </c:pt>
                <c:pt idx="2479">
                  <c:v>82.466666666664565</c:v>
                </c:pt>
                <c:pt idx="2480">
                  <c:v>82.499999999997911</c:v>
                </c:pt>
                <c:pt idx="2481">
                  <c:v>82.5333333333312</c:v>
                </c:pt>
                <c:pt idx="2482">
                  <c:v>82.566666666664545</c:v>
                </c:pt>
                <c:pt idx="2483">
                  <c:v>82.599999999997891</c:v>
                </c:pt>
                <c:pt idx="2484">
                  <c:v>82.633333333331194</c:v>
                </c:pt>
                <c:pt idx="2485">
                  <c:v>82.66666666666454</c:v>
                </c:pt>
                <c:pt idx="2486">
                  <c:v>82.699999999997885</c:v>
                </c:pt>
                <c:pt idx="2487">
                  <c:v>82.733333333331188</c:v>
                </c:pt>
                <c:pt idx="2488">
                  <c:v>82.766666666664534</c:v>
                </c:pt>
                <c:pt idx="2489">
                  <c:v>82.79999999999788</c:v>
                </c:pt>
                <c:pt idx="2490">
                  <c:v>82.833333333331169</c:v>
                </c:pt>
                <c:pt idx="2491">
                  <c:v>82.866666666664528</c:v>
                </c:pt>
                <c:pt idx="2492">
                  <c:v>82.899999999997874</c:v>
                </c:pt>
                <c:pt idx="2493">
                  <c:v>82.933333333331177</c:v>
                </c:pt>
                <c:pt idx="2494">
                  <c:v>82.966666666664523</c:v>
                </c:pt>
                <c:pt idx="2495">
                  <c:v>82.999999999997883</c:v>
                </c:pt>
                <c:pt idx="2496">
                  <c:v>83.033333333331171</c:v>
                </c:pt>
                <c:pt idx="2497">
                  <c:v>83.066666666664517</c:v>
                </c:pt>
                <c:pt idx="2498">
                  <c:v>83.099999999997877</c:v>
                </c:pt>
                <c:pt idx="2499">
                  <c:v>83.133333333331166</c:v>
                </c:pt>
                <c:pt idx="2500">
                  <c:v>83.166666666664511</c:v>
                </c:pt>
                <c:pt idx="2501">
                  <c:v>83.199999999997857</c:v>
                </c:pt>
                <c:pt idx="2502">
                  <c:v>83.23333333333116</c:v>
                </c:pt>
                <c:pt idx="2503">
                  <c:v>83.266666666664506</c:v>
                </c:pt>
                <c:pt idx="2504">
                  <c:v>83.299999999997851</c:v>
                </c:pt>
                <c:pt idx="2505">
                  <c:v>83.333333333331154</c:v>
                </c:pt>
                <c:pt idx="2506">
                  <c:v>83.3666666666645</c:v>
                </c:pt>
                <c:pt idx="2507">
                  <c:v>83.399999999997846</c:v>
                </c:pt>
                <c:pt idx="2508">
                  <c:v>83.433333333331149</c:v>
                </c:pt>
                <c:pt idx="2509">
                  <c:v>83.466666666664494</c:v>
                </c:pt>
                <c:pt idx="2510">
                  <c:v>83.49999999999784</c:v>
                </c:pt>
                <c:pt idx="2511">
                  <c:v>83.533333333331143</c:v>
                </c:pt>
                <c:pt idx="2512">
                  <c:v>83.566666666664503</c:v>
                </c:pt>
                <c:pt idx="2513">
                  <c:v>83.599999999997834</c:v>
                </c:pt>
                <c:pt idx="2514">
                  <c:v>83.633333333331137</c:v>
                </c:pt>
                <c:pt idx="2515">
                  <c:v>83.666666666664483</c:v>
                </c:pt>
                <c:pt idx="2516">
                  <c:v>83.699999999997829</c:v>
                </c:pt>
                <c:pt idx="2517">
                  <c:v>83.733333333331132</c:v>
                </c:pt>
                <c:pt idx="2518">
                  <c:v>83.766666666664477</c:v>
                </c:pt>
                <c:pt idx="2519">
                  <c:v>83.799999999997837</c:v>
                </c:pt>
                <c:pt idx="2520">
                  <c:v>83.833333333331126</c:v>
                </c:pt>
                <c:pt idx="2521">
                  <c:v>83.866666666664472</c:v>
                </c:pt>
                <c:pt idx="2522">
                  <c:v>83.899999999997817</c:v>
                </c:pt>
                <c:pt idx="2523">
                  <c:v>83.93333333333112</c:v>
                </c:pt>
                <c:pt idx="2524">
                  <c:v>83.966666666664466</c:v>
                </c:pt>
                <c:pt idx="2525">
                  <c:v>83.999999999997812</c:v>
                </c:pt>
                <c:pt idx="2526">
                  <c:v>84.033333333331115</c:v>
                </c:pt>
                <c:pt idx="2527">
                  <c:v>84.06666666666446</c:v>
                </c:pt>
                <c:pt idx="2528">
                  <c:v>84.099999999997806</c:v>
                </c:pt>
                <c:pt idx="2529">
                  <c:v>84.133333333331095</c:v>
                </c:pt>
                <c:pt idx="2530">
                  <c:v>84.166666666664455</c:v>
                </c:pt>
                <c:pt idx="2531">
                  <c:v>84.1999999999978</c:v>
                </c:pt>
                <c:pt idx="2532">
                  <c:v>84.233333333331103</c:v>
                </c:pt>
                <c:pt idx="2533">
                  <c:v>84.266666666664463</c:v>
                </c:pt>
                <c:pt idx="2534">
                  <c:v>84.299999999997809</c:v>
                </c:pt>
                <c:pt idx="2535">
                  <c:v>84.333333333331097</c:v>
                </c:pt>
                <c:pt idx="2536">
                  <c:v>84.366666666664443</c:v>
                </c:pt>
                <c:pt idx="2537">
                  <c:v>84.399999999997789</c:v>
                </c:pt>
                <c:pt idx="2538">
                  <c:v>84.433333333331092</c:v>
                </c:pt>
                <c:pt idx="2539">
                  <c:v>84.466666666664437</c:v>
                </c:pt>
                <c:pt idx="2540">
                  <c:v>84.499999999997797</c:v>
                </c:pt>
                <c:pt idx="2541">
                  <c:v>84.533333333331086</c:v>
                </c:pt>
                <c:pt idx="2542">
                  <c:v>84.566666666664432</c:v>
                </c:pt>
                <c:pt idx="2543">
                  <c:v>84.599999999997777</c:v>
                </c:pt>
                <c:pt idx="2544">
                  <c:v>84.633333333331066</c:v>
                </c:pt>
                <c:pt idx="2545">
                  <c:v>84.666666666664412</c:v>
                </c:pt>
                <c:pt idx="2546">
                  <c:v>84.699999999997786</c:v>
                </c:pt>
                <c:pt idx="2547">
                  <c:v>84.733333333331089</c:v>
                </c:pt>
                <c:pt idx="2548">
                  <c:v>84.76666666666442</c:v>
                </c:pt>
                <c:pt idx="2549">
                  <c:v>84.79999999999778</c:v>
                </c:pt>
                <c:pt idx="2550">
                  <c:v>84.833333333331069</c:v>
                </c:pt>
                <c:pt idx="2551">
                  <c:v>84.866666666664415</c:v>
                </c:pt>
                <c:pt idx="2552">
                  <c:v>84.89999999999776</c:v>
                </c:pt>
                <c:pt idx="2553">
                  <c:v>84.933333333331078</c:v>
                </c:pt>
                <c:pt idx="2554">
                  <c:v>84.966666666664423</c:v>
                </c:pt>
                <c:pt idx="2555">
                  <c:v>84.999999999997769</c:v>
                </c:pt>
                <c:pt idx="2556">
                  <c:v>85.033333333331058</c:v>
                </c:pt>
                <c:pt idx="2557">
                  <c:v>85.066666666664403</c:v>
                </c:pt>
                <c:pt idx="2558">
                  <c:v>85.099999999997749</c:v>
                </c:pt>
                <c:pt idx="2559">
                  <c:v>85.133333333331038</c:v>
                </c:pt>
                <c:pt idx="2560">
                  <c:v>85.166666666664398</c:v>
                </c:pt>
                <c:pt idx="2561">
                  <c:v>85.199999999997743</c:v>
                </c:pt>
                <c:pt idx="2562">
                  <c:v>85.233333333331046</c:v>
                </c:pt>
                <c:pt idx="2563">
                  <c:v>85.266666666664392</c:v>
                </c:pt>
                <c:pt idx="2564">
                  <c:v>85.299999999997738</c:v>
                </c:pt>
                <c:pt idx="2565">
                  <c:v>85.333333333331041</c:v>
                </c:pt>
                <c:pt idx="2566">
                  <c:v>85.366666666664386</c:v>
                </c:pt>
                <c:pt idx="2567">
                  <c:v>85.399999999997746</c:v>
                </c:pt>
                <c:pt idx="2568">
                  <c:v>85.433333333331049</c:v>
                </c:pt>
                <c:pt idx="2569">
                  <c:v>85.466666666664395</c:v>
                </c:pt>
                <c:pt idx="2570">
                  <c:v>85.49999999999774</c:v>
                </c:pt>
                <c:pt idx="2571">
                  <c:v>85.533333333331029</c:v>
                </c:pt>
                <c:pt idx="2572">
                  <c:v>85.566666666664375</c:v>
                </c:pt>
                <c:pt idx="2573">
                  <c:v>85.599999999997721</c:v>
                </c:pt>
                <c:pt idx="2574">
                  <c:v>85.633333333331024</c:v>
                </c:pt>
                <c:pt idx="2575">
                  <c:v>85.666666666664369</c:v>
                </c:pt>
                <c:pt idx="2576">
                  <c:v>85.699999999997715</c:v>
                </c:pt>
                <c:pt idx="2577">
                  <c:v>85.733333333331018</c:v>
                </c:pt>
                <c:pt idx="2578">
                  <c:v>85.766666666664364</c:v>
                </c:pt>
                <c:pt idx="2579">
                  <c:v>85.799999999997709</c:v>
                </c:pt>
                <c:pt idx="2580">
                  <c:v>85.833333333330998</c:v>
                </c:pt>
                <c:pt idx="2581">
                  <c:v>85.866666666664372</c:v>
                </c:pt>
                <c:pt idx="2582">
                  <c:v>85.899999999997718</c:v>
                </c:pt>
                <c:pt idx="2583">
                  <c:v>85.933333333331007</c:v>
                </c:pt>
                <c:pt idx="2584">
                  <c:v>85.966666666664366</c:v>
                </c:pt>
                <c:pt idx="2585">
                  <c:v>85.999999999997712</c:v>
                </c:pt>
                <c:pt idx="2586">
                  <c:v>86.033333333331001</c:v>
                </c:pt>
                <c:pt idx="2587">
                  <c:v>86.066666666664347</c:v>
                </c:pt>
                <c:pt idx="2588">
                  <c:v>86.099999999997706</c:v>
                </c:pt>
                <c:pt idx="2589">
                  <c:v>86.133333333330995</c:v>
                </c:pt>
                <c:pt idx="2590">
                  <c:v>86.166666666664341</c:v>
                </c:pt>
                <c:pt idx="2591">
                  <c:v>86.199999999997686</c:v>
                </c:pt>
                <c:pt idx="2592">
                  <c:v>86.233333333330989</c:v>
                </c:pt>
                <c:pt idx="2593">
                  <c:v>86.266666666664335</c:v>
                </c:pt>
                <c:pt idx="2594">
                  <c:v>86.299999999997681</c:v>
                </c:pt>
                <c:pt idx="2595">
                  <c:v>86.333333333330984</c:v>
                </c:pt>
                <c:pt idx="2596">
                  <c:v>86.366666666664329</c:v>
                </c:pt>
                <c:pt idx="2597">
                  <c:v>86.399999999997675</c:v>
                </c:pt>
                <c:pt idx="2598">
                  <c:v>86.433333333330978</c:v>
                </c:pt>
                <c:pt idx="2599">
                  <c:v>86.466666666664324</c:v>
                </c:pt>
                <c:pt idx="2600">
                  <c:v>86.499999999997684</c:v>
                </c:pt>
                <c:pt idx="2601">
                  <c:v>86.533333333330972</c:v>
                </c:pt>
                <c:pt idx="2602">
                  <c:v>86.566666666664332</c:v>
                </c:pt>
                <c:pt idx="2603">
                  <c:v>86.599999999997678</c:v>
                </c:pt>
                <c:pt idx="2604">
                  <c:v>86.633333333330967</c:v>
                </c:pt>
                <c:pt idx="2605">
                  <c:v>86.666666666664312</c:v>
                </c:pt>
                <c:pt idx="2606">
                  <c:v>86.699999999997658</c:v>
                </c:pt>
                <c:pt idx="2607">
                  <c:v>86.733333333330961</c:v>
                </c:pt>
                <c:pt idx="2608">
                  <c:v>86.766666666664307</c:v>
                </c:pt>
                <c:pt idx="2609">
                  <c:v>86.799999999997667</c:v>
                </c:pt>
                <c:pt idx="2610">
                  <c:v>86.833333333330955</c:v>
                </c:pt>
                <c:pt idx="2611">
                  <c:v>86.866666666664301</c:v>
                </c:pt>
                <c:pt idx="2612">
                  <c:v>86.899999999997647</c:v>
                </c:pt>
                <c:pt idx="2613">
                  <c:v>86.93333333333095</c:v>
                </c:pt>
                <c:pt idx="2614">
                  <c:v>86.966666666664295</c:v>
                </c:pt>
                <c:pt idx="2615">
                  <c:v>86.999999999997641</c:v>
                </c:pt>
                <c:pt idx="2616">
                  <c:v>87.033333333330958</c:v>
                </c:pt>
                <c:pt idx="2617">
                  <c:v>87.06666666666429</c:v>
                </c:pt>
                <c:pt idx="2618">
                  <c:v>87.099999999997635</c:v>
                </c:pt>
                <c:pt idx="2619">
                  <c:v>87.133333333330938</c:v>
                </c:pt>
                <c:pt idx="2620">
                  <c:v>87.166666666664284</c:v>
                </c:pt>
                <c:pt idx="2621">
                  <c:v>87.19999999999763</c:v>
                </c:pt>
                <c:pt idx="2622">
                  <c:v>87.233333333330933</c:v>
                </c:pt>
                <c:pt idx="2623">
                  <c:v>87.266666666664293</c:v>
                </c:pt>
                <c:pt idx="2624">
                  <c:v>87.299999999997638</c:v>
                </c:pt>
                <c:pt idx="2625">
                  <c:v>87.333333333330927</c:v>
                </c:pt>
                <c:pt idx="2626">
                  <c:v>87.366666666664273</c:v>
                </c:pt>
                <c:pt idx="2627">
                  <c:v>87.399999999997618</c:v>
                </c:pt>
                <c:pt idx="2628">
                  <c:v>87.433333333330921</c:v>
                </c:pt>
                <c:pt idx="2629">
                  <c:v>87.466666666664267</c:v>
                </c:pt>
                <c:pt idx="2630">
                  <c:v>87.499999999997627</c:v>
                </c:pt>
                <c:pt idx="2631">
                  <c:v>87.533333333330916</c:v>
                </c:pt>
                <c:pt idx="2632">
                  <c:v>87.566666666664261</c:v>
                </c:pt>
                <c:pt idx="2633">
                  <c:v>87.599999999997607</c:v>
                </c:pt>
                <c:pt idx="2634">
                  <c:v>87.633333333330896</c:v>
                </c:pt>
                <c:pt idx="2635">
                  <c:v>87.666666666664256</c:v>
                </c:pt>
                <c:pt idx="2636">
                  <c:v>87.699999999997601</c:v>
                </c:pt>
                <c:pt idx="2637">
                  <c:v>87.733333333330918</c:v>
                </c:pt>
                <c:pt idx="2638">
                  <c:v>87.766666666664264</c:v>
                </c:pt>
                <c:pt idx="2639">
                  <c:v>87.79999999999761</c:v>
                </c:pt>
                <c:pt idx="2640">
                  <c:v>87.833333333330899</c:v>
                </c:pt>
                <c:pt idx="2641">
                  <c:v>87.866666666664244</c:v>
                </c:pt>
                <c:pt idx="2642">
                  <c:v>87.89999999999759</c:v>
                </c:pt>
                <c:pt idx="2643">
                  <c:v>87.933333333330893</c:v>
                </c:pt>
                <c:pt idx="2644">
                  <c:v>87.966666666664253</c:v>
                </c:pt>
                <c:pt idx="2645">
                  <c:v>87.999999999997598</c:v>
                </c:pt>
                <c:pt idx="2646">
                  <c:v>88.033333333330887</c:v>
                </c:pt>
                <c:pt idx="2647">
                  <c:v>88.066666666664233</c:v>
                </c:pt>
                <c:pt idx="2648">
                  <c:v>88.099999999997578</c:v>
                </c:pt>
                <c:pt idx="2649">
                  <c:v>88.133333333330867</c:v>
                </c:pt>
                <c:pt idx="2650">
                  <c:v>88.166666666664213</c:v>
                </c:pt>
                <c:pt idx="2651">
                  <c:v>88.199999999997587</c:v>
                </c:pt>
                <c:pt idx="2652">
                  <c:v>88.233333333330876</c:v>
                </c:pt>
                <c:pt idx="2653">
                  <c:v>88.266666666664221</c:v>
                </c:pt>
                <c:pt idx="2654">
                  <c:v>88.299999999997581</c:v>
                </c:pt>
                <c:pt idx="2655">
                  <c:v>88.33333333333087</c:v>
                </c:pt>
                <c:pt idx="2656">
                  <c:v>88.366666666664216</c:v>
                </c:pt>
                <c:pt idx="2657">
                  <c:v>88.399999999997561</c:v>
                </c:pt>
                <c:pt idx="2658">
                  <c:v>88.433333333330879</c:v>
                </c:pt>
                <c:pt idx="2659">
                  <c:v>88.466666666664224</c:v>
                </c:pt>
                <c:pt idx="2660">
                  <c:v>88.49999999999757</c:v>
                </c:pt>
                <c:pt idx="2661">
                  <c:v>88.533333333330859</c:v>
                </c:pt>
                <c:pt idx="2662">
                  <c:v>88.566666666664204</c:v>
                </c:pt>
                <c:pt idx="2663">
                  <c:v>88.59999999999755</c:v>
                </c:pt>
                <c:pt idx="2664">
                  <c:v>88.633333333330839</c:v>
                </c:pt>
                <c:pt idx="2665">
                  <c:v>88.666666666664199</c:v>
                </c:pt>
                <c:pt idx="2666">
                  <c:v>88.699999999997544</c:v>
                </c:pt>
                <c:pt idx="2667">
                  <c:v>88.733333333330847</c:v>
                </c:pt>
                <c:pt idx="2668">
                  <c:v>88.766666666664193</c:v>
                </c:pt>
                <c:pt idx="2669">
                  <c:v>88.799999999997539</c:v>
                </c:pt>
                <c:pt idx="2670">
                  <c:v>88.833333333330842</c:v>
                </c:pt>
                <c:pt idx="2671">
                  <c:v>88.866666666664187</c:v>
                </c:pt>
                <c:pt idx="2672">
                  <c:v>88.899999999997547</c:v>
                </c:pt>
                <c:pt idx="2673">
                  <c:v>88.93333333333085</c:v>
                </c:pt>
                <c:pt idx="2674">
                  <c:v>88.966666666664196</c:v>
                </c:pt>
                <c:pt idx="2675">
                  <c:v>88.999999999997542</c:v>
                </c:pt>
                <c:pt idx="2676">
                  <c:v>89.03333333333083</c:v>
                </c:pt>
                <c:pt idx="2677">
                  <c:v>89.066666666664176</c:v>
                </c:pt>
                <c:pt idx="2678">
                  <c:v>89.099999999997522</c:v>
                </c:pt>
                <c:pt idx="2679">
                  <c:v>89.133333333330825</c:v>
                </c:pt>
                <c:pt idx="2680">
                  <c:v>89.16666666666417</c:v>
                </c:pt>
                <c:pt idx="2681">
                  <c:v>89.199999999997516</c:v>
                </c:pt>
                <c:pt idx="2682">
                  <c:v>89.233333333330819</c:v>
                </c:pt>
                <c:pt idx="2683">
                  <c:v>89.266666666664165</c:v>
                </c:pt>
                <c:pt idx="2684">
                  <c:v>89.29999999999751</c:v>
                </c:pt>
                <c:pt idx="2685">
                  <c:v>89.333333333330799</c:v>
                </c:pt>
                <c:pt idx="2686">
                  <c:v>89.366666666664173</c:v>
                </c:pt>
                <c:pt idx="2687">
                  <c:v>89.399999999997505</c:v>
                </c:pt>
                <c:pt idx="2688">
                  <c:v>89.433333333330808</c:v>
                </c:pt>
                <c:pt idx="2689">
                  <c:v>89.466666666664167</c:v>
                </c:pt>
                <c:pt idx="2690">
                  <c:v>89.499999999997513</c:v>
                </c:pt>
                <c:pt idx="2691">
                  <c:v>89.533333333330802</c:v>
                </c:pt>
                <c:pt idx="2692">
                  <c:v>89.566666666664162</c:v>
                </c:pt>
                <c:pt idx="2693">
                  <c:v>89.599999999997507</c:v>
                </c:pt>
                <c:pt idx="2694">
                  <c:v>89.633333333330796</c:v>
                </c:pt>
                <c:pt idx="2695">
                  <c:v>89.666666666664142</c:v>
                </c:pt>
                <c:pt idx="2696">
                  <c:v>89.699999999997488</c:v>
                </c:pt>
                <c:pt idx="2697">
                  <c:v>89.733333333330791</c:v>
                </c:pt>
                <c:pt idx="2698">
                  <c:v>89.766666666664136</c:v>
                </c:pt>
                <c:pt idx="2699">
                  <c:v>89.799999999997496</c:v>
                </c:pt>
                <c:pt idx="2700">
                  <c:v>89.833333333330785</c:v>
                </c:pt>
                <c:pt idx="2701">
                  <c:v>89.866666666664131</c:v>
                </c:pt>
                <c:pt idx="2702">
                  <c:v>89.899999999997476</c:v>
                </c:pt>
                <c:pt idx="2703">
                  <c:v>89.933333333330779</c:v>
                </c:pt>
                <c:pt idx="2704">
                  <c:v>89.966666666664125</c:v>
                </c:pt>
                <c:pt idx="2705">
                  <c:v>89.999999999997485</c:v>
                </c:pt>
                <c:pt idx="2706">
                  <c:v>90.033333333330788</c:v>
                </c:pt>
                <c:pt idx="2707">
                  <c:v>90.066666666664133</c:v>
                </c:pt>
                <c:pt idx="2708">
                  <c:v>90.099999999997479</c:v>
                </c:pt>
                <c:pt idx="2709">
                  <c:v>90.133333333330768</c:v>
                </c:pt>
                <c:pt idx="2710">
                  <c:v>90.166666666664113</c:v>
                </c:pt>
                <c:pt idx="2711">
                  <c:v>90.199999999997459</c:v>
                </c:pt>
                <c:pt idx="2712">
                  <c:v>90.233333333330762</c:v>
                </c:pt>
                <c:pt idx="2713">
                  <c:v>90.266666666664122</c:v>
                </c:pt>
                <c:pt idx="2714">
                  <c:v>90.299999999997468</c:v>
                </c:pt>
                <c:pt idx="2715">
                  <c:v>90.333333333330756</c:v>
                </c:pt>
                <c:pt idx="2716">
                  <c:v>90.366666666664102</c:v>
                </c:pt>
                <c:pt idx="2717">
                  <c:v>90.399999999997448</c:v>
                </c:pt>
                <c:pt idx="2718">
                  <c:v>90.433333333330751</c:v>
                </c:pt>
                <c:pt idx="2719">
                  <c:v>90.466666666664096</c:v>
                </c:pt>
                <c:pt idx="2720">
                  <c:v>90.499999999997456</c:v>
                </c:pt>
                <c:pt idx="2721">
                  <c:v>90.533333333330759</c:v>
                </c:pt>
                <c:pt idx="2722">
                  <c:v>90.566666666664091</c:v>
                </c:pt>
                <c:pt idx="2723">
                  <c:v>90.599999999997436</c:v>
                </c:pt>
                <c:pt idx="2724">
                  <c:v>90.633333333330739</c:v>
                </c:pt>
                <c:pt idx="2725">
                  <c:v>90.666666666664085</c:v>
                </c:pt>
                <c:pt idx="2726">
                  <c:v>90.699999999997431</c:v>
                </c:pt>
                <c:pt idx="2727">
                  <c:v>90.733333333330748</c:v>
                </c:pt>
                <c:pt idx="2728">
                  <c:v>90.766666666664094</c:v>
                </c:pt>
                <c:pt idx="2729">
                  <c:v>90.799999999997439</c:v>
                </c:pt>
                <c:pt idx="2730">
                  <c:v>90.833333333330728</c:v>
                </c:pt>
                <c:pt idx="2731">
                  <c:v>90.866666666664074</c:v>
                </c:pt>
                <c:pt idx="2732">
                  <c:v>90.899999999997419</c:v>
                </c:pt>
                <c:pt idx="2733">
                  <c:v>90.933333333330722</c:v>
                </c:pt>
                <c:pt idx="2734">
                  <c:v>90.966666666664082</c:v>
                </c:pt>
                <c:pt idx="2735">
                  <c:v>90.999999999997428</c:v>
                </c:pt>
                <c:pt idx="2736">
                  <c:v>91.033333333330717</c:v>
                </c:pt>
                <c:pt idx="2737">
                  <c:v>91.066666666664062</c:v>
                </c:pt>
                <c:pt idx="2738">
                  <c:v>91.099999999997408</c:v>
                </c:pt>
                <c:pt idx="2739">
                  <c:v>91.133333333330697</c:v>
                </c:pt>
                <c:pt idx="2740">
                  <c:v>91.166666666664057</c:v>
                </c:pt>
                <c:pt idx="2741">
                  <c:v>91.199999999997416</c:v>
                </c:pt>
                <c:pt idx="2742">
                  <c:v>91.233333333330719</c:v>
                </c:pt>
                <c:pt idx="2743">
                  <c:v>91.266666666664065</c:v>
                </c:pt>
                <c:pt idx="2744">
                  <c:v>91.299999999997411</c:v>
                </c:pt>
                <c:pt idx="2745">
                  <c:v>91.3333333333307</c:v>
                </c:pt>
                <c:pt idx="2746">
                  <c:v>91.366666666664045</c:v>
                </c:pt>
                <c:pt idx="2747">
                  <c:v>91.399999999997391</c:v>
                </c:pt>
                <c:pt idx="2748">
                  <c:v>91.433333333330708</c:v>
                </c:pt>
                <c:pt idx="2749">
                  <c:v>91.466666666664054</c:v>
                </c:pt>
                <c:pt idx="2750">
                  <c:v>91.499999999997399</c:v>
                </c:pt>
                <c:pt idx="2751">
                  <c:v>91.533333333330688</c:v>
                </c:pt>
                <c:pt idx="2752">
                  <c:v>91.566666666664034</c:v>
                </c:pt>
                <c:pt idx="2753">
                  <c:v>91.59999999999738</c:v>
                </c:pt>
                <c:pt idx="2754">
                  <c:v>91.633333333330668</c:v>
                </c:pt>
                <c:pt idx="2755">
                  <c:v>91.666666666664028</c:v>
                </c:pt>
                <c:pt idx="2756">
                  <c:v>91.699999999997374</c:v>
                </c:pt>
                <c:pt idx="2757">
                  <c:v>91.733333333330677</c:v>
                </c:pt>
                <c:pt idx="2758">
                  <c:v>91.766666666664023</c:v>
                </c:pt>
                <c:pt idx="2759">
                  <c:v>91.799999999997382</c:v>
                </c:pt>
                <c:pt idx="2760">
                  <c:v>91.833333333330671</c:v>
                </c:pt>
                <c:pt idx="2761">
                  <c:v>91.866666666664017</c:v>
                </c:pt>
                <c:pt idx="2762">
                  <c:v>91.899999999997377</c:v>
                </c:pt>
                <c:pt idx="2763">
                  <c:v>91.93333333333068</c:v>
                </c:pt>
                <c:pt idx="2764">
                  <c:v>91.966666666664025</c:v>
                </c:pt>
                <c:pt idx="2765">
                  <c:v>91.999999999997371</c:v>
                </c:pt>
                <c:pt idx="2766">
                  <c:v>92.03333333333066</c:v>
                </c:pt>
                <c:pt idx="2767">
                  <c:v>92.066666666664005</c:v>
                </c:pt>
                <c:pt idx="2768">
                  <c:v>92.099999999997351</c:v>
                </c:pt>
                <c:pt idx="2769">
                  <c:v>92.133333333330654</c:v>
                </c:pt>
                <c:pt idx="2770">
                  <c:v>92.166666666664</c:v>
                </c:pt>
                <c:pt idx="2771">
                  <c:v>92.199999999997345</c:v>
                </c:pt>
                <c:pt idx="2772">
                  <c:v>92.233333333330648</c:v>
                </c:pt>
                <c:pt idx="2773">
                  <c:v>92.266666666663994</c:v>
                </c:pt>
                <c:pt idx="2774">
                  <c:v>92.29999999999734</c:v>
                </c:pt>
                <c:pt idx="2775">
                  <c:v>92.333333333330643</c:v>
                </c:pt>
                <c:pt idx="2776">
                  <c:v>92.366666666664003</c:v>
                </c:pt>
                <c:pt idx="2777">
                  <c:v>92.399999999997334</c:v>
                </c:pt>
                <c:pt idx="2778">
                  <c:v>92.433333333330651</c:v>
                </c:pt>
                <c:pt idx="2779">
                  <c:v>92.466666666663997</c:v>
                </c:pt>
                <c:pt idx="2780">
                  <c:v>92.499999999997343</c:v>
                </c:pt>
                <c:pt idx="2781">
                  <c:v>92.533333333330631</c:v>
                </c:pt>
                <c:pt idx="2782">
                  <c:v>92.566666666663977</c:v>
                </c:pt>
                <c:pt idx="2783">
                  <c:v>92.599999999997337</c:v>
                </c:pt>
                <c:pt idx="2784">
                  <c:v>92.633333333330626</c:v>
                </c:pt>
                <c:pt idx="2785">
                  <c:v>92.666666666663971</c:v>
                </c:pt>
                <c:pt idx="2786">
                  <c:v>92.699999999997317</c:v>
                </c:pt>
                <c:pt idx="2787">
                  <c:v>92.73333333333062</c:v>
                </c:pt>
                <c:pt idx="2788">
                  <c:v>92.766666666663966</c:v>
                </c:pt>
                <c:pt idx="2789">
                  <c:v>92.799999999997311</c:v>
                </c:pt>
                <c:pt idx="2790">
                  <c:v>92.833333333330614</c:v>
                </c:pt>
                <c:pt idx="2791">
                  <c:v>92.86666666666396</c:v>
                </c:pt>
                <c:pt idx="2792">
                  <c:v>92.899999999997306</c:v>
                </c:pt>
                <c:pt idx="2793">
                  <c:v>92.933333333330609</c:v>
                </c:pt>
                <c:pt idx="2794">
                  <c:v>92.966666666663968</c:v>
                </c:pt>
                <c:pt idx="2795">
                  <c:v>92.999999999997314</c:v>
                </c:pt>
                <c:pt idx="2796">
                  <c:v>93.033333333330603</c:v>
                </c:pt>
                <c:pt idx="2797">
                  <c:v>93.066666666663963</c:v>
                </c:pt>
                <c:pt idx="2798">
                  <c:v>93.099999999997308</c:v>
                </c:pt>
                <c:pt idx="2799">
                  <c:v>93.133333333330597</c:v>
                </c:pt>
                <c:pt idx="2800">
                  <c:v>93.166666666663943</c:v>
                </c:pt>
                <c:pt idx="2801">
                  <c:v>93.199999999997289</c:v>
                </c:pt>
                <c:pt idx="2802">
                  <c:v>93.233333333330592</c:v>
                </c:pt>
                <c:pt idx="2803">
                  <c:v>93.266666666663937</c:v>
                </c:pt>
                <c:pt idx="2804">
                  <c:v>93.299999999997297</c:v>
                </c:pt>
                <c:pt idx="2805">
                  <c:v>93.333333333330586</c:v>
                </c:pt>
                <c:pt idx="2806">
                  <c:v>93.366666666663932</c:v>
                </c:pt>
                <c:pt idx="2807">
                  <c:v>93.399999999997277</c:v>
                </c:pt>
                <c:pt idx="2808">
                  <c:v>93.43333333333058</c:v>
                </c:pt>
                <c:pt idx="2809">
                  <c:v>93.466666666663926</c:v>
                </c:pt>
                <c:pt idx="2810">
                  <c:v>93.499999999997286</c:v>
                </c:pt>
                <c:pt idx="2811">
                  <c:v>93.533333333330589</c:v>
                </c:pt>
                <c:pt idx="2812">
                  <c:v>93.56666666666392</c:v>
                </c:pt>
                <c:pt idx="2813">
                  <c:v>93.59999999999728</c:v>
                </c:pt>
                <c:pt idx="2814">
                  <c:v>93.633333333330569</c:v>
                </c:pt>
                <c:pt idx="2815">
                  <c:v>93.666666666663914</c:v>
                </c:pt>
                <c:pt idx="2816">
                  <c:v>93.69999999999726</c:v>
                </c:pt>
                <c:pt idx="2817">
                  <c:v>93.733333333330563</c:v>
                </c:pt>
                <c:pt idx="2818">
                  <c:v>93.766666666663923</c:v>
                </c:pt>
                <c:pt idx="2819">
                  <c:v>93.799999999997269</c:v>
                </c:pt>
                <c:pt idx="2820">
                  <c:v>93.833333333330557</c:v>
                </c:pt>
                <c:pt idx="2821">
                  <c:v>93.866666666663903</c:v>
                </c:pt>
                <c:pt idx="2822">
                  <c:v>93.899999999997249</c:v>
                </c:pt>
                <c:pt idx="2823">
                  <c:v>93.933333333330552</c:v>
                </c:pt>
                <c:pt idx="2824">
                  <c:v>93.966666666663897</c:v>
                </c:pt>
                <c:pt idx="2825">
                  <c:v>93.999999999997257</c:v>
                </c:pt>
                <c:pt idx="2826">
                  <c:v>94.033333333330546</c:v>
                </c:pt>
                <c:pt idx="2827">
                  <c:v>94.066666666663892</c:v>
                </c:pt>
                <c:pt idx="2828">
                  <c:v>94.099999999997237</c:v>
                </c:pt>
                <c:pt idx="2829">
                  <c:v>94.13333333333054</c:v>
                </c:pt>
                <c:pt idx="2830">
                  <c:v>94.166666666663886</c:v>
                </c:pt>
                <c:pt idx="2831">
                  <c:v>94.199999999997246</c:v>
                </c:pt>
                <c:pt idx="2832">
                  <c:v>94.233333333330549</c:v>
                </c:pt>
                <c:pt idx="2833">
                  <c:v>94.266666666663895</c:v>
                </c:pt>
                <c:pt idx="2834">
                  <c:v>94.29999999999724</c:v>
                </c:pt>
                <c:pt idx="2835">
                  <c:v>94.333333333330529</c:v>
                </c:pt>
                <c:pt idx="2836">
                  <c:v>94.366666666663875</c:v>
                </c:pt>
                <c:pt idx="2837">
                  <c:v>94.39999999999722</c:v>
                </c:pt>
                <c:pt idx="2838">
                  <c:v>94.433333333330538</c:v>
                </c:pt>
                <c:pt idx="2839">
                  <c:v>94.466666666663883</c:v>
                </c:pt>
                <c:pt idx="2840">
                  <c:v>94.499999999997229</c:v>
                </c:pt>
                <c:pt idx="2841">
                  <c:v>94.533333333330518</c:v>
                </c:pt>
                <c:pt idx="2842">
                  <c:v>94.566666666663863</c:v>
                </c:pt>
                <c:pt idx="2843">
                  <c:v>94.599999999997209</c:v>
                </c:pt>
                <c:pt idx="2844">
                  <c:v>94.633333333330498</c:v>
                </c:pt>
                <c:pt idx="2845">
                  <c:v>94.666666666663872</c:v>
                </c:pt>
                <c:pt idx="2846">
                  <c:v>94.699999999997218</c:v>
                </c:pt>
                <c:pt idx="2847">
                  <c:v>94.733333333330506</c:v>
                </c:pt>
                <c:pt idx="2848">
                  <c:v>94.766666666663866</c:v>
                </c:pt>
                <c:pt idx="2849">
                  <c:v>94.799999999997212</c:v>
                </c:pt>
                <c:pt idx="2850">
                  <c:v>94.833333333330501</c:v>
                </c:pt>
                <c:pt idx="2851">
                  <c:v>94.866666666663846</c:v>
                </c:pt>
                <c:pt idx="2852">
                  <c:v>94.899999999997206</c:v>
                </c:pt>
                <c:pt idx="2853">
                  <c:v>94.933333333330509</c:v>
                </c:pt>
                <c:pt idx="2854">
                  <c:v>94.966666666663855</c:v>
                </c:pt>
                <c:pt idx="2855">
                  <c:v>94.9999999999972</c:v>
                </c:pt>
                <c:pt idx="2856">
                  <c:v>95.033333333330489</c:v>
                </c:pt>
                <c:pt idx="2857">
                  <c:v>95.066666666663835</c:v>
                </c:pt>
                <c:pt idx="2858">
                  <c:v>95.099999999997181</c:v>
                </c:pt>
                <c:pt idx="2859">
                  <c:v>95.133333333330484</c:v>
                </c:pt>
                <c:pt idx="2860">
                  <c:v>95.166666666663829</c:v>
                </c:pt>
                <c:pt idx="2861">
                  <c:v>95.199999999997175</c:v>
                </c:pt>
                <c:pt idx="2862">
                  <c:v>95.233333333330478</c:v>
                </c:pt>
                <c:pt idx="2863">
                  <c:v>95.266666666663824</c:v>
                </c:pt>
                <c:pt idx="2864">
                  <c:v>95.299999999997183</c:v>
                </c:pt>
                <c:pt idx="2865">
                  <c:v>95.333333333330472</c:v>
                </c:pt>
                <c:pt idx="2866">
                  <c:v>95.366666666663832</c:v>
                </c:pt>
                <c:pt idx="2867">
                  <c:v>95.399999999997178</c:v>
                </c:pt>
                <c:pt idx="2868">
                  <c:v>95.433333333330481</c:v>
                </c:pt>
                <c:pt idx="2869">
                  <c:v>95.466666666663826</c:v>
                </c:pt>
                <c:pt idx="2870">
                  <c:v>95.499999999997172</c:v>
                </c:pt>
                <c:pt idx="2871">
                  <c:v>95.533333333330461</c:v>
                </c:pt>
                <c:pt idx="2872">
                  <c:v>95.566666666663806</c:v>
                </c:pt>
                <c:pt idx="2873">
                  <c:v>95.599999999997166</c:v>
                </c:pt>
                <c:pt idx="2874">
                  <c:v>95.633333333330455</c:v>
                </c:pt>
                <c:pt idx="2875">
                  <c:v>95.666666666663801</c:v>
                </c:pt>
                <c:pt idx="2876">
                  <c:v>95.699999999997146</c:v>
                </c:pt>
                <c:pt idx="2877">
                  <c:v>95.733333333330449</c:v>
                </c:pt>
                <c:pt idx="2878">
                  <c:v>95.766666666663795</c:v>
                </c:pt>
                <c:pt idx="2879">
                  <c:v>95.799999999997141</c:v>
                </c:pt>
                <c:pt idx="2880">
                  <c:v>95.833333333330458</c:v>
                </c:pt>
                <c:pt idx="2881">
                  <c:v>95.866666666663804</c:v>
                </c:pt>
                <c:pt idx="2882">
                  <c:v>95.899999999997135</c:v>
                </c:pt>
                <c:pt idx="2883">
                  <c:v>95.933333333330452</c:v>
                </c:pt>
                <c:pt idx="2884">
                  <c:v>95.966666666663798</c:v>
                </c:pt>
                <c:pt idx="2885">
                  <c:v>95.999999999997144</c:v>
                </c:pt>
                <c:pt idx="2886">
                  <c:v>96.033333333330432</c:v>
                </c:pt>
                <c:pt idx="2887">
                  <c:v>96.066666666663792</c:v>
                </c:pt>
                <c:pt idx="2888">
                  <c:v>96.099999999997138</c:v>
                </c:pt>
                <c:pt idx="2889">
                  <c:v>96.133333333330427</c:v>
                </c:pt>
                <c:pt idx="2890">
                  <c:v>96.166666666663772</c:v>
                </c:pt>
                <c:pt idx="2891">
                  <c:v>96.199999999997118</c:v>
                </c:pt>
                <c:pt idx="2892">
                  <c:v>96.233333333330421</c:v>
                </c:pt>
                <c:pt idx="2893">
                  <c:v>96.266666666663767</c:v>
                </c:pt>
                <c:pt idx="2894">
                  <c:v>96.299999999997127</c:v>
                </c:pt>
                <c:pt idx="2895">
                  <c:v>96.333333333330415</c:v>
                </c:pt>
                <c:pt idx="2896">
                  <c:v>96.366666666663761</c:v>
                </c:pt>
                <c:pt idx="2897">
                  <c:v>96.399999999997107</c:v>
                </c:pt>
                <c:pt idx="2898">
                  <c:v>96.43333333333041</c:v>
                </c:pt>
                <c:pt idx="2899">
                  <c:v>96.46666666666377</c:v>
                </c:pt>
                <c:pt idx="2900">
                  <c:v>96.499999999997115</c:v>
                </c:pt>
                <c:pt idx="2901">
                  <c:v>96.533333333330418</c:v>
                </c:pt>
                <c:pt idx="2902">
                  <c:v>96.566666666663764</c:v>
                </c:pt>
                <c:pt idx="2903">
                  <c:v>96.59999999999711</c:v>
                </c:pt>
                <c:pt idx="2904">
                  <c:v>96.633333333330398</c:v>
                </c:pt>
                <c:pt idx="2905">
                  <c:v>96.666666666663744</c:v>
                </c:pt>
                <c:pt idx="2906">
                  <c:v>96.69999999999709</c:v>
                </c:pt>
                <c:pt idx="2907">
                  <c:v>96.733333333330393</c:v>
                </c:pt>
                <c:pt idx="2908">
                  <c:v>96.766666666663752</c:v>
                </c:pt>
                <c:pt idx="2909">
                  <c:v>96.799999999997098</c:v>
                </c:pt>
                <c:pt idx="2910">
                  <c:v>96.833333333330387</c:v>
                </c:pt>
                <c:pt idx="2911">
                  <c:v>96.866666666663733</c:v>
                </c:pt>
                <c:pt idx="2912">
                  <c:v>96.899999999997078</c:v>
                </c:pt>
                <c:pt idx="2913">
                  <c:v>96.933333333330381</c:v>
                </c:pt>
                <c:pt idx="2914">
                  <c:v>96.966666666663727</c:v>
                </c:pt>
                <c:pt idx="2915">
                  <c:v>96.999999999997101</c:v>
                </c:pt>
                <c:pt idx="2916">
                  <c:v>97.033333333330376</c:v>
                </c:pt>
                <c:pt idx="2917">
                  <c:v>97.066666666663721</c:v>
                </c:pt>
                <c:pt idx="2918">
                  <c:v>97.099999999997081</c:v>
                </c:pt>
                <c:pt idx="2919">
                  <c:v>97.13333333333037</c:v>
                </c:pt>
                <c:pt idx="2920">
                  <c:v>97.166666666663716</c:v>
                </c:pt>
                <c:pt idx="2921">
                  <c:v>97.199999999997061</c:v>
                </c:pt>
                <c:pt idx="2922">
                  <c:v>97.233333333330378</c:v>
                </c:pt>
                <c:pt idx="2923">
                  <c:v>97.266666666663724</c:v>
                </c:pt>
                <c:pt idx="2924">
                  <c:v>97.29999999999707</c:v>
                </c:pt>
                <c:pt idx="2925">
                  <c:v>97.333333333330359</c:v>
                </c:pt>
                <c:pt idx="2926">
                  <c:v>97.366666666663704</c:v>
                </c:pt>
                <c:pt idx="2927">
                  <c:v>97.39999999999705</c:v>
                </c:pt>
                <c:pt idx="2928">
                  <c:v>97.433333333330353</c:v>
                </c:pt>
                <c:pt idx="2929">
                  <c:v>97.466666666663713</c:v>
                </c:pt>
                <c:pt idx="2930">
                  <c:v>97.499999999997058</c:v>
                </c:pt>
                <c:pt idx="2931">
                  <c:v>97.533333333330347</c:v>
                </c:pt>
                <c:pt idx="2932">
                  <c:v>97.566666666663693</c:v>
                </c:pt>
                <c:pt idx="2933">
                  <c:v>97.599999999997038</c:v>
                </c:pt>
                <c:pt idx="2934">
                  <c:v>97.633333333330341</c:v>
                </c:pt>
                <c:pt idx="2935">
                  <c:v>97.666666666663687</c:v>
                </c:pt>
                <c:pt idx="2936">
                  <c:v>97.699999999997047</c:v>
                </c:pt>
                <c:pt idx="2937">
                  <c:v>97.73333333333035</c:v>
                </c:pt>
                <c:pt idx="2938">
                  <c:v>97.766666666663696</c:v>
                </c:pt>
                <c:pt idx="2939">
                  <c:v>97.799999999997041</c:v>
                </c:pt>
                <c:pt idx="2940">
                  <c:v>97.83333333333033</c:v>
                </c:pt>
                <c:pt idx="2941">
                  <c:v>97.866666666663676</c:v>
                </c:pt>
                <c:pt idx="2942">
                  <c:v>97.899999999997021</c:v>
                </c:pt>
                <c:pt idx="2943">
                  <c:v>97.933333333330339</c:v>
                </c:pt>
                <c:pt idx="2944">
                  <c:v>97.966666666663684</c:v>
                </c:pt>
                <c:pt idx="2945">
                  <c:v>97.99999999999703</c:v>
                </c:pt>
                <c:pt idx="2946">
                  <c:v>98.033333333330319</c:v>
                </c:pt>
                <c:pt idx="2947">
                  <c:v>98.066666666663664</c:v>
                </c:pt>
                <c:pt idx="2948">
                  <c:v>98.099999999996996</c:v>
                </c:pt>
                <c:pt idx="2949">
                  <c:v>98.133333333330299</c:v>
                </c:pt>
                <c:pt idx="2950">
                  <c:v>98.166666666663673</c:v>
                </c:pt>
                <c:pt idx="2951">
                  <c:v>98.19999999999699</c:v>
                </c:pt>
                <c:pt idx="2952">
                  <c:v>98.233333333330307</c:v>
                </c:pt>
                <c:pt idx="2953">
                  <c:v>98.266666666663667</c:v>
                </c:pt>
                <c:pt idx="2954">
                  <c:v>98.299999999996999</c:v>
                </c:pt>
                <c:pt idx="2955">
                  <c:v>98.333333333330302</c:v>
                </c:pt>
                <c:pt idx="2956">
                  <c:v>98.366666666663647</c:v>
                </c:pt>
                <c:pt idx="2957">
                  <c:v>98.399999999996993</c:v>
                </c:pt>
                <c:pt idx="2958">
                  <c:v>98.43333333333031</c:v>
                </c:pt>
                <c:pt idx="2959">
                  <c:v>98.466666666663656</c:v>
                </c:pt>
                <c:pt idx="2960">
                  <c:v>98.499999999996987</c:v>
                </c:pt>
                <c:pt idx="2961">
                  <c:v>98.53333333333029</c:v>
                </c:pt>
                <c:pt idx="2962">
                  <c:v>98.566666666663636</c:v>
                </c:pt>
                <c:pt idx="2963">
                  <c:v>98.599999999996967</c:v>
                </c:pt>
                <c:pt idx="2964">
                  <c:v>98.633333333330285</c:v>
                </c:pt>
                <c:pt idx="2965">
                  <c:v>98.66666666666363</c:v>
                </c:pt>
                <c:pt idx="2966">
                  <c:v>98.699999999996962</c:v>
                </c:pt>
                <c:pt idx="2967">
                  <c:v>98.733333333330279</c:v>
                </c:pt>
                <c:pt idx="2968">
                  <c:v>98.766666666663625</c:v>
                </c:pt>
                <c:pt idx="2969">
                  <c:v>98.79999999999697</c:v>
                </c:pt>
                <c:pt idx="2970">
                  <c:v>98.833333333330273</c:v>
                </c:pt>
                <c:pt idx="2971">
                  <c:v>98.866666666663633</c:v>
                </c:pt>
                <c:pt idx="2972">
                  <c:v>98.899999999996965</c:v>
                </c:pt>
                <c:pt idx="2973">
                  <c:v>98.933333333330282</c:v>
                </c:pt>
                <c:pt idx="2974">
                  <c:v>98.966666666663627</c:v>
                </c:pt>
                <c:pt idx="2975">
                  <c:v>98.999999999996959</c:v>
                </c:pt>
                <c:pt idx="2976">
                  <c:v>99.033333333330262</c:v>
                </c:pt>
                <c:pt idx="2977">
                  <c:v>99.066666666663622</c:v>
                </c:pt>
                <c:pt idx="2978">
                  <c:v>99.099999999996953</c:v>
                </c:pt>
                <c:pt idx="2979">
                  <c:v>99.133333333330256</c:v>
                </c:pt>
                <c:pt idx="2980">
                  <c:v>99.166666666663602</c:v>
                </c:pt>
                <c:pt idx="2981">
                  <c:v>99.199999999996933</c:v>
                </c:pt>
                <c:pt idx="2982">
                  <c:v>99.233333333330251</c:v>
                </c:pt>
                <c:pt idx="2983">
                  <c:v>99.266666666663596</c:v>
                </c:pt>
                <c:pt idx="2984">
                  <c:v>99.299999999996942</c:v>
                </c:pt>
                <c:pt idx="2985">
                  <c:v>99.333333333330259</c:v>
                </c:pt>
                <c:pt idx="2986">
                  <c:v>99.36666666666359</c:v>
                </c:pt>
                <c:pt idx="2987">
                  <c:v>99.399999999996922</c:v>
                </c:pt>
                <c:pt idx="2988">
                  <c:v>99.433333333330253</c:v>
                </c:pt>
                <c:pt idx="2989">
                  <c:v>99.466666666663599</c:v>
                </c:pt>
                <c:pt idx="2990">
                  <c:v>99.49999999999693</c:v>
                </c:pt>
                <c:pt idx="2991">
                  <c:v>99.533333333330248</c:v>
                </c:pt>
                <c:pt idx="2992">
                  <c:v>99.566666666663593</c:v>
                </c:pt>
                <c:pt idx="2993">
                  <c:v>99.599999999996925</c:v>
                </c:pt>
                <c:pt idx="2994">
                  <c:v>99.633333333330228</c:v>
                </c:pt>
                <c:pt idx="2995">
                  <c:v>99.666666666663573</c:v>
                </c:pt>
                <c:pt idx="2996">
                  <c:v>99.699999999996905</c:v>
                </c:pt>
                <c:pt idx="2997">
                  <c:v>99.733333333330222</c:v>
                </c:pt>
                <c:pt idx="2998">
                  <c:v>99.766666666663582</c:v>
                </c:pt>
                <c:pt idx="2999">
                  <c:v>99.799999999996913</c:v>
                </c:pt>
                <c:pt idx="3000">
                  <c:v>99.833333333330216</c:v>
                </c:pt>
                <c:pt idx="3001">
                  <c:v>99.866666666663562</c:v>
                </c:pt>
                <c:pt idx="3002">
                  <c:v>99.899999999996894</c:v>
                </c:pt>
                <c:pt idx="3003">
                  <c:v>99.933333333330211</c:v>
                </c:pt>
                <c:pt idx="3004">
                  <c:v>99.966666666663571</c:v>
                </c:pt>
                <c:pt idx="3005">
                  <c:v>99.999999999996916</c:v>
                </c:pt>
                <c:pt idx="3006">
                  <c:v>100.03333333333021</c:v>
                </c:pt>
                <c:pt idx="3007">
                  <c:v>100.06666666666356</c:v>
                </c:pt>
                <c:pt idx="3008">
                  <c:v>100.0999999999969</c:v>
                </c:pt>
                <c:pt idx="3009">
                  <c:v>100.1333333333302</c:v>
                </c:pt>
                <c:pt idx="3010">
                  <c:v>100.16666666666356</c:v>
                </c:pt>
                <c:pt idx="3011">
                  <c:v>100.19999999999689</c:v>
                </c:pt>
                <c:pt idx="3012">
                  <c:v>100.23333333333021</c:v>
                </c:pt>
                <c:pt idx="3013">
                  <c:v>100.26666666666355</c:v>
                </c:pt>
                <c:pt idx="3014">
                  <c:v>100.29999999999688</c:v>
                </c:pt>
                <c:pt idx="3015">
                  <c:v>100.33333333333019</c:v>
                </c:pt>
                <c:pt idx="3016">
                  <c:v>100.36666666666353</c:v>
                </c:pt>
                <c:pt idx="3017">
                  <c:v>100.39999999999688</c:v>
                </c:pt>
                <c:pt idx="3018">
                  <c:v>100.4333333333302</c:v>
                </c:pt>
                <c:pt idx="3019">
                  <c:v>100.46666666666354</c:v>
                </c:pt>
                <c:pt idx="3020">
                  <c:v>100.49999999999687</c:v>
                </c:pt>
                <c:pt idx="3021">
                  <c:v>100.53333333333018</c:v>
                </c:pt>
                <c:pt idx="3022">
                  <c:v>100.56666666666352</c:v>
                </c:pt>
                <c:pt idx="3023">
                  <c:v>100.59999999999687</c:v>
                </c:pt>
                <c:pt idx="3024">
                  <c:v>100.63333333333017</c:v>
                </c:pt>
                <c:pt idx="3025">
                  <c:v>100.66666666666352</c:v>
                </c:pt>
                <c:pt idx="3026">
                  <c:v>100.69999999999686</c:v>
                </c:pt>
                <c:pt idx="3027">
                  <c:v>100.73333333333018</c:v>
                </c:pt>
                <c:pt idx="3028">
                  <c:v>100.76666666666353</c:v>
                </c:pt>
                <c:pt idx="3029">
                  <c:v>100.79999999999686</c:v>
                </c:pt>
                <c:pt idx="3030">
                  <c:v>100.83333333333016</c:v>
                </c:pt>
                <c:pt idx="3031">
                  <c:v>100.86666666666352</c:v>
                </c:pt>
                <c:pt idx="3032">
                  <c:v>100.89999999999685</c:v>
                </c:pt>
                <c:pt idx="3033">
                  <c:v>100.93333333333017</c:v>
                </c:pt>
                <c:pt idx="3034">
                  <c:v>100.96666666666351</c:v>
                </c:pt>
                <c:pt idx="3035">
                  <c:v>100.99999999999685</c:v>
                </c:pt>
                <c:pt idx="3036">
                  <c:v>101.03333333333015</c:v>
                </c:pt>
                <c:pt idx="3037">
                  <c:v>101.06666666666349</c:v>
                </c:pt>
                <c:pt idx="3038">
                  <c:v>101.09999999999684</c:v>
                </c:pt>
                <c:pt idx="3039">
                  <c:v>101.13333333333014</c:v>
                </c:pt>
                <c:pt idx="3040">
                  <c:v>101.16666666666349</c:v>
                </c:pt>
                <c:pt idx="3041">
                  <c:v>101.19999999999682</c:v>
                </c:pt>
                <c:pt idx="3042">
                  <c:v>101.23333333333015</c:v>
                </c:pt>
                <c:pt idx="3043">
                  <c:v>101.2666666666635</c:v>
                </c:pt>
                <c:pt idx="3044">
                  <c:v>101.29999999999683</c:v>
                </c:pt>
                <c:pt idx="3045">
                  <c:v>101.33333333333015</c:v>
                </c:pt>
                <c:pt idx="3046">
                  <c:v>101.36666666666349</c:v>
                </c:pt>
                <c:pt idx="3047">
                  <c:v>101.39999999999682</c:v>
                </c:pt>
                <c:pt idx="3048">
                  <c:v>101.43333333333014</c:v>
                </c:pt>
                <c:pt idx="3049">
                  <c:v>101.46666666666349</c:v>
                </c:pt>
                <c:pt idx="3050">
                  <c:v>101.49999999999682</c:v>
                </c:pt>
                <c:pt idx="3051">
                  <c:v>101.53333333333012</c:v>
                </c:pt>
                <c:pt idx="3052">
                  <c:v>101.56666666666348</c:v>
                </c:pt>
                <c:pt idx="3053">
                  <c:v>101.59999999999681</c:v>
                </c:pt>
                <c:pt idx="3054">
                  <c:v>101.63333333333011</c:v>
                </c:pt>
                <c:pt idx="3055">
                  <c:v>101.66666666666346</c:v>
                </c:pt>
                <c:pt idx="3056">
                  <c:v>101.69999999999679</c:v>
                </c:pt>
                <c:pt idx="3057">
                  <c:v>101.73333333333011</c:v>
                </c:pt>
                <c:pt idx="3058">
                  <c:v>101.76666666666347</c:v>
                </c:pt>
                <c:pt idx="3059">
                  <c:v>101.7999999999968</c:v>
                </c:pt>
                <c:pt idx="3060">
                  <c:v>101.8333333333301</c:v>
                </c:pt>
                <c:pt idx="3061">
                  <c:v>101.86666666666346</c:v>
                </c:pt>
                <c:pt idx="3062">
                  <c:v>101.89999999999679</c:v>
                </c:pt>
                <c:pt idx="3063">
                  <c:v>101.93333333333011</c:v>
                </c:pt>
                <c:pt idx="3064">
                  <c:v>101.96666666666346</c:v>
                </c:pt>
                <c:pt idx="3065">
                  <c:v>101.99999999999679</c:v>
                </c:pt>
                <c:pt idx="3066">
                  <c:v>102.03333333333011</c:v>
                </c:pt>
                <c:pt idx="3067">
                  <c:v>102.06666666666345</c:v>
                </c:pt>
                <c:pt idx="3068">
                  <c:v>102.09999999999678</c:v>
                </c:pt>
                <c:pt idx="3069">
                  <c:v>102.13333333333009</c:v>
                </c:pt>
                <c:pt idx="3070">
                  <c:v>102.16666666666343</c:v>
                </c:pt>
                <c:pt idx="3071">
                  <c:v>102.19999999999676</c:v>
                </c:pt>
                <c:pt idx="3072">
                  <c:v>102.23333333333008</c:v>
                </c:pt>
                <c:pt idx="3073">
                  <c:v>102.26666666666344</c:v>
                </c:pt>
                <c:pt idx="3074">
                  <c:v>102.29999999999677</c:v>
                </c:pt>
                <c:pt idx="3075">
                  <c:v>102.33333333333007</c:v>
                </c:pt>
                <c:pt idx="3076">
                  <c:v>102.36666666666342</c:v>
                </c:pt>
                <c:pt idx="3077">
                  <c:v>102.39999999999677</c:v>
                </c:pt>
                <c:pt idx="3078">
                  <c:v>102.43333333333008</c:v>
                </c:pt>
                <c:pt idx="3079">
                  <c:v>102.46666666666343</c:v>
                </c:pt>
                <c:pt idx="3080">
                  <c:v>102.49999999999677</c:v>
                </c:pt>
                <c:pt idx="3081">
                  <c:v>102.53333333333008</c:v>
                </c:pt>
                <c:pt idx="3082">
                  <c:v>102.56666666666342</c:v>
                </c:pt>
                <c:pt idx="3083">
                  <c:v>102.59999999999675</c:v>
                </c:pt>
                <c:pt idx="3084">
                  <c:v>102.63333333333006</c:v>
                </c:pt>
                <c:pt idx="3085">
                  <c:v>102.6666666666634</c:v>
                </c:pt>
                <c:pt idx="3086">
                  <c:v>102.69999999999673</c:v>
                </c:pt>
                <c:pt idx="3087">
                  <c:v>102.73333333333007</c:v>
                </c:pt>
                <c:pt idx="3088">
                  <c:v>102.76666666666341</c:v>
                </c:pt>
                <c:pt idx="3089">
                  <c:v>102.79999999999674</c:v>
                </c:pt>
                <c:pt idx="3090">
                  <c:v>102.83333333333005</c:v>
                </c:pt>
                <c:pt idx="3091">
                  <c:v>102.86666666666339</c:v>
                </c:pt>
                <c:pt idx="3092">
                  <c:v>102.89999999999672</c:v>
                </c:pt>
                <c:pt idx="3093">
                  <c:v>102.93333333333005</c:v>
                </c:pt>
                <c:pt idx="3094">
                  <c:v>102.9666666666634</c:v>
                </c:pt>
                <c:pt idx="3095">
                  <c:v>102.99999999999673</c:v>
                </c:pt>
                <c:pt idx="3096">
                  <c:v>103.03333333333005</c:v>
                </c:pt>
                <c:pt idx="3097">
                  <c:v>103.06666666666339</c:v>
                </c:pt>
                <c:pt idx="3098">
                  <c:v>103.09999999999673</c:v>
                </c:pt>
                <c:pt idx="3099">
                  <c:v>103.13333333333003</c:v>
                </c:pt>
                <c:pt idx="3100">
                  <c:v>103.16666666666337</c:v>
                </c:pt>
                <c:pt idx="3101">
                  <c:v>103.19999999999672</c:v>
                </c:pt>
                <c:pt idx="3102">
                  <c:v>103.23333333333004</c:v>
                </c:pt>
                <c:pt idx="3103">
                  <c:v>103.26666666666338</c:v>
                </c:pt>
                <c:pt idx="3104">
                  <c:v>103.29999999999671</c:v>
                </c:pt>
                <c:pt idx="3105">
                  <c:v>103.33333333333002</c:v>
                </c:pt>
                <c:pt idx="3106">
                  <c:v>103.36666666666336</c:v>
                </c:pt>
                <c:pt idx="3107">
                  <c:v>103.39999999999669</c:v>
                </c:pt>
                <c:pt idx="3108">
                  <c:v>103.43333333333003</c:v>
                </c:pt>
                <c:pt idx="3109">
                  <c:v>103.46666666666337</c:v>
                </c:pt>
                <c:pt idx="3110">
                  <c:v>103.4999999999967</c:v>
                </c:pt>
                <c:pt idx="3111">
                  <c:v>103.53333333333001</c:v>
                </c:pt>
                <c:pt idx="3112">
                  <c:v>103.56666666666337</c:v>
                </c:pt>
                <c:pt idx="3113">
                  <c:v>103.5999999999967</c:v>
                </c:pt>
                <c:pt idx="3114">
                  <c:v>103.63333333333</c:v>
                </c:pt>
                <c:pt idx="3115">
                  <c:v>103.66666666666336</c:v>
                </c:pt>
                <c:pt idx="3116">
                  <c:v>103.69999999999669</c:v>
                </c:pt>
                <c:pt idx="3117">
                  <c:v>103.73333333333001</c:v>
                </c:pt>
                <c:pt idx="3118">
                  <c:v>103.76666666666335</c:v>
                </c:pt>
                <c:pt idx="3119">
                  <c:v>103.79999999999669</c:v>
                </c:pt>
                <c:pt idx="3120">
                  <c:v>103.83333333332999</c:v>
                </c:pt>
                <c:pt idx="3121">
                  <c:v>103.86666666666333</c:v>
                </c:pt>
                <c:pt idx="3122">
                  <c:v>103.89999999999668</c:v>
                </c:pt>
                <c:pt idx="3123">
                  <c:v>103.93333333333</c:v>
                </c:pt>
                <c:pt idx="3124">
                  <c:v>103.96666666666334</c:v>
                </c:pt>
                <c:pt idx="3125">
                  <c:v>103.99999999999667</c:v>
                </c:pt>
                <c:pt idx="3126">
                  <c:v>104.03333333332996</c:v>
                </c:pt>
                <c:pt idx="3127">
                  <c:v>104.06666666666332</c:v>
                </c:pt>
                <c:pt idx="3128">
                  <c:v>104.09999999999667</c:v>
                </c:pt>
                <c:pt idx="3129">
                  <c:v>104.13333333332996</c:v>
                </c:pt>
                <c:pt idx="3130">
                  <c:v>104.16666666666332</c:v>
                </c:pt>
                <c:pt idx="3131">
                  <c:v>104.19999999999666</c:v>
                </c:pt>
                <c:pt idx="3132">
                  <c:v>104.23333333332997</c:v>
                </c:pt>
                <c:pt idx="3133">
                  <c:v>104.26666666666333</c:v>
                </c:pt>
                <c:pt idx="3134">
                  <c:v>104.29999999999666</c:v>
                </c:pt>
                <c:pt idx="3135">
                  <c:v>104.33333333332995</c:v>
                </c:pt>
                <c:pt idx="3136">
                  <c:v>104.36666666666332</c:v>
                </c:pt>
                <c:pt idx="3137">
                  <c:v>104.39999999999665</c:v>
                </c:pt>
                <c:pt idx="3138">
                  <c:v>104.43333333332995</c:v>
                </c:pt>
                <c:pt idx="3139">
                  <c:v>104.46666666666331</c:v>
                </c:pt>
                <c:pt idx="3140">
                  <c:v>104.49999999999665</c:v>
                </c:pt>
                <c:pt idx="3141">
                  <c:v>104.53333333332994</c:v>
                </c:pt>
                <c:pt idx="3142">
                  <c:v>104.56666666666329</c:v>
                </c:pt>
                <c:pt idx="3143">
                  <c:v>104.59999999999664</c:v>
                </c:pt>
                <c:pt idx="3144">
                  <c:v>104.63333333332993</c:v>
                </c:pt>
                <c:pt idx="3145">
                  <c:v>104.66666666666329</c:v>
                </c:pt>
                <c:pt idx="3146">
                  <c:v>104.69999999999662</c:v>
                </c:pt>
                <c:pt idx="3147">
                  <c:v>104.73333333332994</c:v>
                </c:pt>
                <c:pt idx="3148">
                  <c:v>104.7666666666633</c:v>
                </c:pt>
                <c:pt idx="3149">
                  <c:v>104.79999999999663</c:v>
                </c:pt>
                <c:pt idx="3150">
                  <c:v>104.83333333332993</c:v>
                </c:pt>
                <c:pt idx="3151">
                  <c:v>104.86666666666329</c:v>
                </c:pt>
                <c:pt idx="3152">
                  <c:v>104.89999999999662</c:v>
                </c:pt>
                <c:pt idx="3153">
                  <c:v>104.93333333332993</c:v>
                </c:pt>
                <c:pt idx="3154">
                  <c:v>104.96666666666329</c:v>
                </c:pt>
                <c:pt idx="3155">
                  <c:v>104.99999999999662</c:v>
                </c:pt>
                <c:pt idx="3156">
                  <c:v>105.03333333332992</c:v>
                </c:pt>
                <c:pt idx="3157">
                  <c:v>105.06666666666328</c:v>
                </c:pt>
                <c:pt idx="3158">
                  <c:v>105.09999999999661</c:v>
                </c:pt>
                <c:pt idx="3159">
                  <c:v>105.1333333333299</c:v>
                </c:pt>
                <c:pt idx="3160">
                  <c:v>105.16666666666326</c:v>
                </c:pt>
                <c:pt idx="3161">
                  <c:v>105.19999999999659</c:v>
                </c:pt>
                <c:pt idx="3162">
                  <c:v>105.2333333333299</c:v>
                </c:pt>
                <c:pt idx="3163">
                  <c:v>105.26666666666327</c:v>
                </c:pt>
                <c:pt idx="3164">
                  <c:v>105.2999999999966</c:v>
                </c:pt>
                <c:pt idx="3165">
                  <c:v>105.33333333332989</c:v>
                </c:pt>
                <c:pt idx="3166">
                  <c:v>105.36666666666326</c:v>
                </c:pt>
                <c:pt idx="3167">
                  <c:v>105.3999999999966</c:v>
                </c:pt>
                <c:pt idx="3168">
                  <c:v>105.4333333333299</c:v>
                </c:pt>
                <c:pt idx="3169">
                  <c:v>105.46666666666326</c:v>
                </c:pt>
                <c:pt idx="3170">
                  <c:v>105.4999999999966</c:v>
                </c:pt>
                <c:pt idx="3171">
                  <c:v>105.53333333332989</c:v>
                </c:pt>
                <c:pt idx="3172">
                  <c:v>105.56666666666325</c:v>
                </c:pt>
                <c:pt idx="3173">
                  <c:v>105.59999999999658</c:v>
                </c:pt>
                <c:pt idx="3174">
                  <c:v>105.63333333332987</c:v>
                </c:pt>
                <c:pt idx="3175">
                  <c:v>105.66666666666323</c:v>
                </c:pt>
                <c:pt idx="3176">
                  <c:v>105.69999999999656</c:v>
                </c:pt>
                <c:pt idx="3177">
                  <c:v>105.73333333332988</c:v>
                </c:pt>
                <c:pt idx="3178">
                  <c:v>105.76666666666324</c:v>
                </c:pt>
                <c:pt idx="3179">
                  <c:v>105.79999999999657</c:v>
                </c:pt>
                <c:pt idx="3180">
                  <c:v>105.83333333332986</c:v>
                </c:pt>
                <c:pt idx="3181">
                  <c:v>105.86666666666322</c:v>
                </c:pt>
                <c:pt idx="3182">
                  <c:v>105.89999999999657</c:v>
                </c:pt>
                <c:pt idx="3183">
                  <c:v>105.93333333332987</c:v>
                </c:pt>
                <c:pt idx="3184">
                  <c:v>105.96666666666323</c:v>
                </c:pt>
                <c:pt idx="3185">
                  <c:v>105.99999999999658</c:v>
                </c:pt>
                <c:pt idx="3186">
                  <c:v>106.03333333332986</c:v>
                </c:pt>
                <c:pt idx="3187">
                  <c:v>106.06666666666322</c:v>
                </c:pt>
                <c:pt idx="3188">
                  <c:v>106.09999999999656</c:v>
                </c:pt>
                <c:pt idx="3189">
                  <c:v>106.13333333332984</c:v>
                </c:pt>
                <c:pt idx="3190">
                  <c:v>106.1666666666632</c:v>
                </c:pt>
                <c:pt idx="3191">
                  <c:v>106.19999999999655</c:v>
                </c:pt>
                <c:pt idx="3192">
                  <c:v>106.23333333332985</c:v>
                </c:pt>
                <c:pt idx="3193">
                  <c:v>106.26666666666321</c:v>
                </c:pt>
                <c:pt idx="3194">
                  <c:v>106.29999999999654</c:v>
                </c:pt>
                <c:pt idx="3195">
                  <c:v>106.33333333332983</c:v>
                </c:pt>
                <c:pt idx="3196">
                  <c:v>106.36666666666319</c:v>
                </c:pt>
                <c:pt idx="3197">
                  <c:v>106.39999999999652</c:v>
                </c:pt>
                <c:pt idx="3198">
                  <c:v>106.43333333332984</c:v>
                </c:pt>
                <c:pt idx="3199">
                  <c:v>106.4666666666632</c:v>
                </c:pt>
                <c:pt idx="3200">
                  <c:v>106.49999999999653</c:v>
                </c:pt>
                <c:pt idx="3201">
                  <c:v>106.53333333332984</c:v>
                </c:pt>
                <c:pt idx="3202">
                  <c:v>106.5666666666632</c:v>
                </c:pt>
                <c:pt idx="3203">
                  <c:v>106.59999999999653</c:v>
                </c:pt>
                <c:pt idx="3204">
                  <c:v>106.63333333332982</c:v>
                </c:pt>
                <c:pt idx="3205">
                  <c:v>106.66666666666319</c:v>
                </c:pt>
                <c:pt idx="3206">
                  <c:v>106.69999999999652</c:v>
                </c:pt>
                <c:pt idx="3207">
                  <c:v>106.73333333332982</c:v>
                </c:pt>
                <c:pt idx="3208">
                  <c:v>106.76666666666318</c:v>
                </c:pt>
                <c:pt idx="3209">
                  <c:v>106.79999999999652</c:v>
                </c:pt>
                <c:pt idx="3210">
                  <c:v>106.8333333333298</c:v>
                </c:pt>
                <c:pt idx="3211">
                  <c:v>106.86666666666316</c:v>
                </c:pt>
                <c:pt idx="3212">
                  <c:v>106.89999999999651</c:v>
                </c:pt>
                <c:pt idx="3213">
                  <c:v>106.93333333332981</c:v>
                </c:pt>
                <c:pt idx="3214">
                  <c:v>106.96666666666317</c:v>
                </c:pt>
                <c:pt idx="3215">
                  <c:v>106.9999999999965</c:v>
                </c:pt>
                <c:pt idx="3216">
                  <c:v>107.03333333332979</c:v>
                </c:pt>
                <c:pt idx="3217">
                  <c:v>107.06666666666317</c:v>
                </c:pt>
                <c:pt idx="3218">
                  <c:v>107.0999999999965</c:v>
                </c:pt>
                <c:pt idx="3219">
                  <c:v>107.13333333332979</c:v>
                </c:pt>
                <c:pt idx="3220">
                  <c:v>107.16666666666316</c:v>
                </c:pt>
                <c:pt idx="3221">
                  <c:v>107.19999999999649</c:v>
                </c:pt>
                <c:pt idx="3222">
                  <c:v>107.2333333333298</c:v>
                </c:pt>
                <c:pt idx="3223">
                  <c:v>107.26666666666316</c:v>
                </c:pt>
                <c:pt idx="3224">
                  <c:v>107.29999999999649</c:v>
                </c:pt>
                <c:pt idx="3225">
                  <c:v>107.33333333332978</c:v>
                </c:pt>
                <c:pt idx="3226">
                  <c:v>107.36666666666315</c:v>
                </c:pt>
                <c:pt idx="3227">
                  <c:v>107.39999999999648</c:v>
                </c:pt>
                <c:pt idx="3228">
                  <c:v>107.43333333332978</c:v>
                </c:pt>
                <c:pt idx="3229">
                  <c:v>107.46666666666314</c:v>
                </c:pt>
                <c:pt idx="3230">
                  <c:v>107.49999999999648</c:v>
                </c:pt>
                <c:pt idx="3231">
                  <c:v>107.53333333332976</c:v>
                </c:pt>
                <c:pt idx="3232">
                  <c:v>107.56666666666312</c:v>
                </c:pt>
                <c:pt idx="3233">
                  <c:v>107.59999999999647</c:v>
                </c:pt>
                <c:pt idx="3234">
                  <c:v>107.63333333332976</c:v>
                </c:pt>
                <c:pt idx="3235">
                  <c:v>107.66666666666312</c:v>
                </c:pt>
                <c:pt idx="3236">
                  <c:v>107.69999999999646</c:v>
                </c:pt>
                <c:pt idx="3237">
                  <c:v>107.73333333332977</c:v>
                </c:pt>
                <c:pt idx="3238">
                  <c:v>107.76666666666313</c:v>
                </c:pt>
                <c:pt idx="3239">
                  <c:v>107.79999999999646</c:v>
                </c:pt>
                <c:pt idx="3240">
                  <c:v>107.83333333332976</c:v>
                </c:pt>
                <c:pt idx="3241">
                  <c:v>107.86666666666312</c:v>
                </c:pt>
                <c:pt idx="3242">
                  <c:v>107.89999999999645</c:v>
                </c:pt>
                <c:pt idx="3243">
                  <c:v>107.93333333332976</c:v>
                </c:pt>
                <c:pt idx="3244">
                  <c:v>107.96666666666312</c:v>
                </c:pt>
                <c:pt idx="3245">
                  <c:v>107.99999999999645</c:v>
                </c:pt>
                <c:pt idx="3246">
                  <c:v>108.03333333332974</c:v>
                </c:pt>
                <c:pt idx="3247">
                  <c:v>108.06666666666311</c:v>
                </c:pt>
                <c:pt idx="3248">
                  <c:v>108.09999999999644</c:v>
                </c:pt>
                <c:pt idx="3249">
                  <c:v>108.13333333332973</c:v>
                </c:pt>
                <c:pt idx="3250">
                  <c:v>108.16666666666309</c:v>
                </c:pt>
                <c:pt idx="3251">
                  <c:v>108.19999999999642</c:v>
                </c:pt>
                <c:pt idx="3252">
                  <c:v>108.23333333332974</c:v>
                </c:pt>
                <c:pt idx="3253">
                  <c:v>108.2666666666631</c:v>
                </c:pt>
                <c:pt idx="3254">
                  <c:v>108.29999999999643</c:v>
                </c:pt>
                <c:pt idx="3255">
                  <c:v>108.33333333332973</c:v>
                </c:pt>
                <c:pt idx="3256">
                  <c:v>108.36666666666309</c:v>
                </c:pt>
                <c:pt idx="3257">
                  <c:v>108.39999999999642</c:v>
                </c:pt>
                <c:pt idx="3258">
                  <c:v>108.43333333332973</c:v>
                </c:pt>
                <c:pt idx="3259">
                  <c:v>108.46666666666309</c:v>
                </c:pt>
                <c:pt idx="3260">
                  <c:v>108.49999999999642</c:v>
                </c:pt>
                <c:pt idx="3261">
                  <c:v>108.53333333332972</c:v>
                </c:pt>
                <c:pt idx="3262">
                  <c:v>108.56666666666308</c:v>
                </c:pt>
                <c:pt idx="3263">
                  <c:v>108.59999999999641</c:v>
                </c:pt>
                <c:pt idx="3264">
                  <c:v>108.6333333333297</c:v>
                </c:pt>
                <c:pt idx="3265">
                  <c:v>108.66666666666306</c:v>
                </c:pt>
                <c:pt idx="3266">
                  <c:v>108.69999999999639</c:v>
                </c:pt>
                <c:pt idx="3267">
                  <c:v>108.7333333333297</c:v>
                </c:pt>
                <c:pt idx="3268">
                  <c:v>108.76666666666307</c:v>
                </c:pt>
                <c:pt idx="3269">
                  <c:v>108.7999999999964</c:v>
                </c:pt>
                <c:pt idx="3270">
                  <c:v>108.83333333332969</c:v>
                </c:pt>
                <c:pt idx="3271">
                  <c:v>108.86666666666306</c:v>
                </c:pt>
                <c:pt idx="3272">
                  <c:v>108.8999999999964</c:v>
                </c:pt>
                <c:pt idx="3273">
                  <c:v>108.9333333333297</c:v>
                </c:pt>
                <c:pt idx="3274">
                  <c:v>108.96666666666306</c:v>
                </c:pt>
                <c:pt idx="3275">
                  <c:v>108.9999999999964</c:v>
                </c:pt>
                <c:pt idx="3276">
                  <c:v>109.03333333332969</c:v>
                </c:pt>
                <c:pt idx="3277">
                  <c:v>109.06666666666305</c:v>
                </c:pt>
                <c:pt idx="3278">
                  <c:v>109.09999999999638</c:v>
                </c:pt>
                <c:pt idx="3279">
                  <c:v>109.13333333332967</c:v>
                </c:pt>
                <c:pt idx="3280">
                  <c:v>109.16666666666303</c:v>
                </c:pt>
                <c:pt idx="3281">
                  <c:v>109.19999999999636</c:v>
                </c:pt>
                <c:pt idx="3282">
                  <c:v>109.23333333332968</c:v>
                </c:pt>
                <c:pt idx="3283">
                  <c:v>109.26666666666304</c:v>
                </c:pt>
                <c:pt idx="3284">
                  <c:v>109.29999999999637</c:v>
                </c:pt>
                <c:pt idx="3285">
                  <c:v>109.33333333332966</c:v>
                </c:pt>
                <c:pt idx="3286">
                  <c:v>109.36666666666302</c:v>
                </c:pt>
                <c:pt idx="3287">
                  <c:v>109.39999999999637</c:v>
                </c:pt>
                <c:pt idx="3288">
                  <c:v>109.43333333332967</c:v>
                </c:pt>
                <c:pt idx="3289">
                  <c:v>109.46666666666303</c:v>
                </c:pt>
                <c:pt idx="3290">
                  <c:v>109.49999999999638</c:v>
                </c:pt>
                <c:pt idx="3291">
                  <c:v>109.53333333332967</c:v>
                </c:pt>
                <c:pt idx="3292">
                  <c:v>109.56666666666302</c:v>
                </c:pt>
                <c:pt idx="3293">
                  <c:v>109.59999999999636</c:v>
                </c:pt>
                <c:pt idx="3294">
                  <c:v>109.63333333332965</c:v>
                </c:pt>
                <c:pt idx="3295">
                  <c:v>109.66666666666302</c:v>
                </c:pt>
                <c:pt idx="3296">
                  <c:v>109.69999999999635</c:v>
                </c:pt>
                <c:pt idx="3297">
                  <c:v>109.73333333332965</c:v>
                </c:pt>
                <c:pt idx="3298">
                  <c:v>109.76666666666301</c:v>
                </c:pt>
                <c:pt idx="3299">
                  <c:v>109.79999999999634</c:v>
                </c:pt>
                <c:pt idx="3300">
                  <c:v>109.83333333332963</c:v>
                </c:pt>
                <c:pt idx="3301">
                  <c:v>109.86666666666299</c:v>
                </c:pt>
                <c:pt idx="3302">
                  <c:v>109.89999999999634</c:v>
                </c:pt>
                <c:pt idx="3303">
                  <c:v>109.93333333332964</c:v>
                </c:pt>
                <c:pt idx="3304">
                  <c:v>109.966666666663</c:v>
                </c:pt>
                <c:pt idx="3305">
                  <c:v>109.99999999999633</c:v>
                </c:pt>
                <c:pt idx="3306">
                  <c:v>110.03333333332964</c:v>
                </c:pt>
                <c:pt idx="3307">
                  <c:v>110.066666666663</c:v>
                </c:pt>
                <c:pt idx="3308">
                  <c:v>110.09999999999633</c:v>
                </c:pt>
                <c:pt idx="3309">
                  <c:v>110.13333333332963</c:v>
                </c:pt>
                <c:pt idx="3310">
                  <c:v>110.16666666666299</c:v>
                </c:pt>
                <c:pt idx="3311">
                  <c:v>110.19999999999632</c:v>
                </c:pt>
                <c:pt idx="3312">
                  <c:v>110.23333333332963</c:v>
                </c:pt>
                <c:pt idx="3313">
                  <c:v>110.26666666666299</c:v>
                </c:pt>
                <c:pt idx="3314">
                  <c:v>110.29999999999632</c:v>
                </c:pt>
                <c:pt idx="3315">
                  <c:v>110.33333333332961</c:v>
                </c:pt>
                <c:pt idx="3316">
                  <c:v>110.36666666666298</c:v>
                </c:pt>
                <c:pt idx="3317">
                  <c:v>110.39999999999631</c:v>
                </c:pt>
                <c:pt idx="3318">
                  <c:v>110.43333333332961</c:v>
                </c:pt>
                <c:pt idx="3319">
                  <c:v>110.46666666666297</c:v>
                </c:pt>
                <c:pt idx="3320">
                  <c:v>110.49999999999631</c:v>
                </c:pt>
                <c:pt idx="3321">
                  <c:v>110.53333333332959</c:v>
                </c:pt>
                <c:pt idx="3322">
                  <c:v>110.56666666666297</c:v>
                </c:pt>
                <c:pt idx="3323">
                  <c:v>110.5999999999963</c:v>
                </c:pt>
                <c:pt idx="3324">
                  <c:v>110.63333333332959</c:v>
                </c:pt>
                <c:pt idx="3325">
                  <c:v>110.66666666666296</c:v>
                </c:pt>
                <c:pt idx="3326">
                  <c:v>110.69999999999629</c:v>
                </c:pt>
                <c:pt idx="3327">
                  <c:v>110.7333333333296</c:v>
                </c:pt>
                <c:pt idx="3328">
                  <c:v>110.76666666666296</c:v>
                </c:pt>
                <c:pt idx="3329">
                  <c:v>110.79999999999629</c:v>
                </c:pt>
                <c:pt idx="3330">
                  <c:v>110.83333333332959</c:v>
                </c:pt>
                <c:pt idx="3331">
                  <c:v>110.86666666666295</c:v>
                </c:pt>
                <c:pt idx="3332">
                  <c:v>110.89999999999628</c:v>
                </c:pt>
                <c:pt idx="3333">
                  <c:v>110.93333333332959</c:v>
                </c:pt>
                <c:pt idx="3334">
                  <c:v>110.96666666666295</c:v>
                </c:pt>
                <c:pt idx="3335">
                  <c:v>110.99999999999628</c:v>
                </c:pt>
                <c:pt idx="3336">
                  <c:v>111.03333333332957</c:v>
                </c:pt>
                <c:pt idx="3337">
                  <c:v>111.06666666666294</c:v>
                </c:pt>
                <c:pt idx="3338">
                  <c:v>111.09999999999627</c:v>
                </c:pt>
                <c:pt idx="3339">
                  <c:v>111.13333333332956</c:v>
                </c:pt>
                <c:pt idx="3340">
                  <c:v>111.16666666666292</c:v>
                </c:pt>
                <c:pt idx="3341">
                  <c:v>111.19999999999627</c:v>
                </c:pt>
                <c:pt idx="3342">
                  <c:v>111.23333333332957</c:v>
                </c:pt>
                <c:pt idx="3343">
                  <c:v>111.26666666666293</c:v>
                </c:pt>
                <c:pt idx="3344">
                  <c:v>111.29999999999627</c:v>
                </c:pt>
                <c:pt idx="3345">
                  <c:v>111.33333333332956</c:v>
                </c:pt>
                <c:pt idx="3346">
                  <c:v>111.36666666666292</c:v>
                </c:pt>
                <c:pt idx="3347">
                  <c:v>111.39999999999625</c:v>
                </c:pt>
                <c:pt idx="3348">
                  <c:v>111.43333333332956</c:v>
                </c:pt>
                <c:pt idx="3349">
                  <c:v>111.46666666666292</c:v>
                </c:pt>
                <c:pt idx="3350">
                  <c:v>111.49999999999625</c:v>
                </c:pt>
                <c:pt idx="3351">
                  <c:v>111.53333333332955</c:v>
                </c:pt>
                <c:pt idx="3352">
                  <c:v>111.56666666666291</c:v>
                </c:pt>
                <c:pt idx="3353">
                  <c:v>111.59999999999624</c:v>
                </c:pt>
                <c:pt idx="3354">
                  <c:v>111.63333333332953</c:v>
                </c:pt>
                <c:pt idx="3355">
                  <c:v>111.66666666666289</c:v>
                </c:pt>
                <c:pt idx="3356">
                  <c:v>111.69999999999622</c:v>
                </c:pt>
                <c:pt idx="3357">
                  <c:v>111.73333333332954</c:v>
                </c:pt>
                <c:pt idx="3358">
                  <c:v>111.7666666666629</c:v>
                </c:pt>
                <c:pt idx="3359">
                  <c:v>111.79999999999623</c:v>
                </c:pt>
                <c:pt idx="3360">
                  <c:v>111.83333333332953</c:v>
                </c:pt>
                <c:pt idx="3361">
                  <c:v>111.86666666666289</c:v>
                </c:pt>
                <c:pt idx="3362">
                  <c:v>111.89999999999623</c:v>
                </c:pt>
                <c:pt idx="3363">
                  <c:v>111.93333333332953</c:v>
                </c:pt>
                <c:pt idx="3364">
                  <c:v>111.96666666666289</c:v>
                </c:pt>
                <c:pt idx="3365">
                  <c:v>111.99999999999623</c:v>
                </c:pt>
                <c:pt idx="3366">
                  <c:v>112.03333333332952</c:v>
                </c:pt>
                <c:pt idx="3367">
                  <c:v>112.06666666666288</c:v>
                </c:pt>
                <c:pt idx="3368">
                  <c:v>112.09999999999621</c:v>
                </c:pt>
                <c:pt idx="3369">
                  <c:v>112.1333333333295</c:v>
                </c:pt>
                <c:pt idx="3370">
                  <c:v>112.16666666666286</c:v>
                </c:pt>
                <c:pt idx="3371">
                  <c:v>112.19999999999619</c:v>
                </c:pt>
                <c:pt idx="3372">
                  <c:v>112.23333333332951</c:v>
                </c:pt>
                <c:pt idx="3373">
                  <c:v>112.26666666666287</c:v>
                </c:pt>
                <c:pt idx="3374">
                  <c:v>112.2999999999962</c:v>
                </c:pt>
                <c:pt idx="3375">
                  <c:v>112.33333333332949</c:v>
                </c:pt>
                <c:pt idx="3376">
                  <c:v>112.36666666666287</c:v>
                </c:pt>
                <c:pt idx="3377">
                  <c:v>112.3999999999962</c:v>
                </c:pt>
                <c:pt idx="3378">
                  <c:v>112.4333333333295</c:v>
                </c:pt>
                <c:pt idx="3379">
                  <c:v>112.46666666666287</c:v>
                </c:pt>
                <c:pt idx="3380">
                  <c:v>112.49999999999621</c:v>
                </c:pt>
                <c:pt idx="3381">
                  <c:v>112.53333333332949</c:v>
                </c:pt>
                <c:pt idx="3382">
                  <c:v>112.56666666666285</c:v>
                </c:pt>
                <c:pt idx="3383">
                  <c:v>112.59999999999619</c:v>
                </c:pt>
                <c:pt idx="3384">
                  <c:v>112.63333333332947</c:v>
                </c:pt>
                <c:pt idx="3385">
                  <c:v>112.66666666666283</c:v>
                </c:pt>
                <c:pt idx="3386">
                  <c:v>112.69999999999618</c:v>
                </c:pt>
                <c:pt idx="3387">
                  <c:v>112.73333333332948</c:v>
                </c:pt>
                <c:pt idx="3388">
                  <c:v>112.76666666666284</c:v>
                </c:pt>
                <c:pt idx="3389">
                  <c:v>112.79999999999617</c:v>
                </c:pt>
                <c:pt idx="3390">
                  <c:v>112.83333333332946</c:v>
                </c:pt>
                <c:pt idx="3391">
                  <c:v>112.86666666666282</c:v>
                </c:pt>
                <c:pt idx="3392">
                  <c:v>112.89999999999617</c:v>
                </c:pt>
                <c:pt idx="3393">
                  <c:v>112.93333333332947</c:v>
                </c:pt>
                <c:pt idx="3394">
                  <c:v>112.96666666666283</c:v>
                </c:pt>
                <c:pt idx="3395">
                  <c:v>112.99999999999618</c:v>
                </c:pt>
                <c:pt idx="3396">
                  <c:v>113.03333333332947</c:v>
                </c:pt>
                <c:pt idx="3397">
                  <c:v>113.06666666666283</c:v>
                </c:pt>
                <c:pt idx="3398">
                  <c:v>113.09999999999616</c:v>
                </c:pt>
                <c:pt idx="3399">
                  <c:v>113.13333333332945</c:v>
                </c:pt>
                <c:pt idx="3400">
                  <c:v>113.16666666666282</c:v>
                </c:pt>
                <c:pt idx="3401">
                  <c:v>113.19999999999615</c:v>
                </c:pt>
                <c:pt idx="3402">
                  <c:v>113.23333333332945</c:v>
                </c:pt>
                <c:pt idx="3403">
                  <c:v>113.26666666666281</c:v>
                </c:pt>
                <c:pt idx="3404">
                  <c:v>113.29999999999615</c:v>
                </c:pt>
                <c:pt idx="3405">
                  <c:v>113.33333333332943</c:v>
                </c:pt>
                <c:pt idx="3406">
                  <c:v>113.36666666666279</c:v>
                </c:pt>
                <c:pt idx="3407">
                  <c:v>113.39999999999614</c:v>
                </c:pt>
                <c:pt idx="3408">
                  <c:v>113.43333333332944</c:v>
                </c:pt>
                <c:pt idx="3409">
                  <c:v>113.4666666666628</c:v>
                </c:pt>
                <c:pt idx="3410">
                  <c:v>113.49999999999613</c:v>
                </c:pt>
                <c:pt idx="3411">
                  <c:v>113.53333333332944</c:v>
                </c:pt>
                <c:pt idx="3412">
                  <c:v>113.5666666666628</c:v>
                </c:pt>
                <c:pt idx="3413">
                  <c:v>113.59999999999613</c:v>
                </c:pt>
                <c:pt idx="3414">
                  <c:v>113.63333333332943</c:v>
                </c:pt>
                <c:pt idx="3415">
                  <c:v>113.66666666666279</c:v>
                </c:pt>
                <c:pt idx="3416">
                  <c:v>121.66666666666279</c:v>
                </c:pt>
                <c:pt idx="3417">
                  <c:v>121.69999999999612</c:v>
                </c:pt>
                <c:pt idx="3418">
                  <c:v>121.73333333332943</c:v>
                </c:pt>
                <c:pt idx="3419">
                  <c:v>121.76666666666279</c:v>
                </c:pt>
                <c:pt idx="3420">
                  <c:v>121.79999999999612</c:v>
                </c:pt>
                <c:pt idx="3421">
                  <c:v>121.83333333332941</c:v>
                </c:pt>
                <c:pt idx="3422">
                  <c:v>121.86666666666278</c:v>
                </c:pt>
                <c:pt idx="3423">
                  <c:v>121.89999999999611</c:v>
                </c:pt>
                <c:pt idx="3424">
                  <c:v>121.93333333332941</c:v>
                </c:pt>
                <c:pt idx="3425">
                  <c:v>121.96666666666277</c:v>
                </c:pt>
                <c:pt idx="3426">
                  <c:v>121.99999999999611</c:v>
                </c:pt>
                <c:pt idx="3427">
                  <c:v>122.0333333333294</c:v>
                </c:pt>
                <c:pt idx="3428">
                  <c:v>122.06666666666277</c:v>
                </c:pt>
                <c:pt idx="3429">
                  <c:v>122.0999999999961</c:v>
                </c:pt>
                <c:pt idx="3430">
                  <c:v>122.13333333332939</c:v>
                </c:pt>
                <c:pt idx="3431">
                  <c:v>122.16666666666276</c:v>
                </c:pt>
                <c:pt idx="3432">
                  <c:v>122.19999999999609</c:v>
                </c:pt>
                <c:pt idx="3433">
                  <c:v>122.2333333333294</c:v>
                </c:pt>
                <c:pt idx="3434">
                  <c:v>122.26666666666276</c:v>
                </c:pt>
                <c:pt idx="3435">
                  <c:v>122.29999999999609</c:v>
                </c:pt>
                <c:pt idx="3436">
                  <c:v>122.33333333332939</c:v>
                </c:pt>
                <c:pt idx="3437">
                  <c:v>122.36666666666275</c:v>
                </c:pt>
                <c:pt idx="3438">
                  <c:v>122.39999999999608</c:v>
                </c:pt>
                <c:pt idx="3439">
                  <c:v>122.43333333332939</c:v>
                </c:pt>
                <c:pt idx="3440">
                  <c:v>122.46666666666275</c:v>
                </c:pt>
                <c:pt idx="3441">
                  <c:v>122.49999999999608</c:v>
                </c:pt>
                <c:pt idx="3442">
                  <c:v>122.53333333332938</c:v>
                </c:pt>
                <c:pt idx="3443">
                  <c:v>122.56666666666274</c:v>
                </c:pt>
                <c:pt idx="3444">
                  <c:v>122.59999999999607</c:v>
                </c:pt>
                <c:pt idx="3445">
                  <c:v>122.63333333332936</c:v>
                </c:pt>
                <c:pt idx="3446">
                  <c:v>122.66666666666272</c:v>
                </c:pt>
                <c:pt idx="3447">
                  <c:v>122.69999999999607</c:v>
                </c:pt>
                <c:pt idx="3448">
                  <c:v>122.73333333332937</c:v>
                </c:pt>
                <c:pt idx="3449">
                  <c:v>122.76666666666273</c:v>
                </c:pt>
                <c:pt idx="3450">
                  <c:v>122.79999999999607</c:v>
                </c:pt>
                <c:pt idx="3451">
                  <c:v>122.83333333332936</c:v>
                </c:pt>
                <c:pt idx="3452">
                  <c:v>122.86666666666272</c:v>
                </c:pt>
                <c:pt idx="3453">
                  <c:v>122.89999999999606</c:v>
                </c:pt>
                <c:pt idx="3454">
                  <c:v>122.93333333332936</c:v>
                </c:pt>
                <c:pt idx="3455">
                  <c:v>122.96666666666272</c:v>
                </c:pt>
                <c:pt idx="3456">
                  <c:v>122.99999999999606</c:v>
                </c:pt>
                <c:pt idx="3457">
                  <c:v>123.03333333332935</c:v>
                </c:pt>
                <c:pt idx="3458">
                  <c:v>123.06666666666271</c:v>
                </c:pt>
                <c:pt idx="3459">
                  <c:v>123.09999999999604</c:v>
                </c:pt>
                <c:pt idx="3460">
                  <c:v>123.13333333332933</c:v>
                </c:pt>
                <c:pt idx="3461">
                  <c:v>123.16666666666269</c:v>
                </c:pt>
                <c:pt idx="3462">
                  <c:v>123.19999999999602</c:v>
                </c:pt>
                <c:pt idx="3463">
                  <c:v>123.23333333332934</c:v>
                </c:pt>
                <c:pt idx="3464">
                  <c:v>123.2666666666627</c:v>
                </c:pt>
                <c:pt idx="3465">
                  <c:v>123.29999999999603</c:v>
                </c:pt>
                <c:pt idx="3466">
                  <c:v>123.33333333332934</c:v>
                </c:pt>
                <c:pt idx="3467">
                  <c:v>123.3666666666627</c:v>
                </c:pt>
                <c:pt idx="3468">
                  <c:v>123.39999999999603</c:v>
                </c:pt>
                <c:pt idx="3469">
                  <c:v>123.43333333332933</c:v>
                </c:pt>
                <c:pt idx="3470">
                  <c:v>123.4666666666627</c:v>
                </c:pt>
                <c:pt idx="3471">
                  <c:v>123.49999999999604</c:v>
                </c:pt>
                <c:pt idx="3472">
                  <c:v>123.53333333332932</c:v>
                </c:pt>
                <c:pt idx="3473">
                  <c:v>123.56666666666268</c:v>
                </c:pt>
                <c:pt idx="3474">
                  <c:v>123.59999999999602</c:v>
                </c:pt>
                <c:pt idx="3475">
                  <c:v>123.6333333333293</c:v>
                </c:pt>
                <c:pt idx="3476">
                  <c:v>123.66666666666266</c:v>
                </c:pt>
                <c:pt idx="3477">
                  <c:v>123.69999999999601</c:v>
                </c:pt>
                <c:pt idx="3478">
                  <c:v>123.73333333332931</c:v>
                </c:pt>
                <c:pt idx="3479">
                  <c:v>123.76666666666267</c:v>
                </c:pt>
                <c:pt idx="3480">
                  <c:v>123.799999999996</c:v>
                </c:pt>
                <c:pt idx="3481">
                  <c:v>123.83333333332929</c:v>
                </c:pt>
                <c:pt idx="3482">
                  <c:v>123.86666666666267</c:v>
                </c:pt>
                <c:pt idx="3483">
                  <c:v>123.899999999996</c:v>
                </c:pt>
                <c:pt idx="3484">
                  <c:v>123.9333333333293</c:v>
                </c:pt>
                <c:pt idx="3485">
                  <c:v>123.96666666666268</c:v>
                </c:pt>
                <c:pt idx="3486">
                  <c:v>123.99999999999601</c:v>
                </c:pt>
                <c:pt idx="3487">
                  <c:v>124.0333333333293</c:v>
                </c:pt>
                <c:pt idx="3488">
                  <c:v>124.06666666666266</c:v>
                </c:pt>
                <c:pt idx="3489">
                  <c:v>124.09999999999599</c:v>
                </c:pt>
                <c:pt idx="3490">
                  <c:v>124.13333333332928</c:v>
                </c:pt>
                <c:pt idx="3491">
                  <c:v>124.16666666666265</c:v>
                </c:pt>
                <c:pt idx="3492">
                  <c:v>124.19999999999598</c:v>
                </c:pt>
                <c:pt idx="3493">
                  <c:v>124.23333333332928</c:v>
                </c:pt>
                <c:pt idx="3494">
                  <c:v>124.26666666666264</c:v>
                </c:pt>
                <c:pt idx="3495">
                  <c:v>124.29999999999598</c:v>
                </c:pt>
                <c:pt idx="3496">
                  <c:v>124.33333333332926</c:v>
                </c:pt>
                <c:pt idx="3497">
                  <c:v>124.36666666666262</c:v>
                </c:pt>
                <c:pt idx="3498">
                  <c:v>124.39999999999597</c:v>
                </c:pt>
                <c:pt idx="3499">
                  <c:v>124.43333333332927</c:v>
                </c:pt>
                <c:pt idx="3500">
                  <c:v>124.46666666666263</c:v>
                </c:pt>
                <c:pt idx="3501">
                  <c:v>124.49999999999598</c:v>
                </c:pt>
                <c:pt idx="3502">
                  <c:v>124.53333333332927</c:v>
                </c:pt>
                <c:pt idx="3503">
                  <c:v>124.56666666666263</c:v>
                </c:pt>
                <c:pt idx="3504">
                  <c:v>124.59999999999596</c:v>
                </c:pt>
                <c:pt idx="3505">
                  <c:v>124.63333333332926</c:v>
                </c:pt>
                <c:pt idx="3506">
                  <c:v>124.66666666666262</c:v>
                </c:pt>
                <c:pt idx="3507">
                  <c:v>124.69999999999595</c:v>
                </c:pt>
                <c:pt idx="3508">
                  <c:v>124.73333333332926</c:v>
                </c:pt>
                <c:pt idx="3509">
                  <c:v>124.76666666666262</c:v>
                </c:pt>
                <c:pt idx="3510">
                  <c:v>124.79999999999595</c:v>
                </c:pt>
                <c:pt idx="3511">
                  <c:v>124.83333333332924</c:v>
                </c:pt>
                <c:pt idx="3512">
                  <c:v>124.86666666666261</c:v>
                </c:pt>
                <c:pt idx="3513">
                  <c:v>124.89999999999594</c:v>
                </c:pt>
                <c:pt idx="3514">
                  <c:v>124.93333333332924</c:v>
                </c:pt>
                <c:pt idx="3515">
                  <c:v>124.9666666666626</c:v>
                </c:pt>
                <c:pt idx="3516">
                  <c:v>124.99999999999594</c:v>
                </c:pt>
                <c:pt idx="3517">
                  <c:v>125.03333333332924</c:v>
                </c:pt>
                <c:pt idx="3518">
                  <c:v>125.0666666666626</c:v>
                </c:pt>
                <c:pt idx="3519">
                  <c:v>125.09999999999593</c:v>
                </c:pt>
                <c:pt idx="3520">
                  <c:v>125.13333333332923</c:v>
                </c:pt>
                <c:pt idx="3521">
                  <c:v>125.16666666666259</c:v>
                </c:pt>
                <c:pt idx="3522">
                  <c:v>125.19999999999592</c:v>
                </c:pt>
                <c:pt idx="3523">
                  <c:v>125.23333333332923</c:v>
                </c:pt>
                <c:pt idx="3524">
                  <c:v>125.26666666666259</c:v>
                </c:pt>
                <c:pt idx="3525">
                  <c:v>125.29999999999592</c:v>
                </c:pt>
                <c:pt idx="3526">
                  <c:v>125.33333333332922</c:v>
                </c:pt>
                <c:pt idx="3527">
                  <c:v>125.36666666666258</c:v>
                </c:pt>
                <c:pt idx="3528">
                  <c:v>125.39999999999591</c:v>
                </c:pt>
                <c:pt idx="3529">
                  <c:v>125.43333333332922</c:v>
                </c:pt>
                <c:pt idx="3530">
                  <c:v>125.46666666666258</c:v>
                </c:pt>
                <c:pt idx="3531">
                  <c:v>125.49999999999591</c:v>
                </c:pt>
                <c:pt idx="3532">
                  <c:v>125.5333333333292</c:v>
                </c:pt>
                <c:pt idx="3533">
                  <c:v>125.56666666666257</c:v>
                </c:pt>
                <c:pt idx="3534">
                  <c:v>125.5999999999959</c:v>
                </c:pt>
                <c:pt idx="3535">
                  <c:v>125.63333333332919</c:v>
                </c:pt>
                <c:pt idx="3536">
                  <c:v>125.66666666666256</c:v>
                </c:pt>
                <c:pt idx="3537">
                  <c:v>125.6999999999959</c:v>
                </c:pt>
                <c:pt idx="3538">
                  <c:v>125.7333333333292</c:v>
                </c:pt>
                <c:pt idx="3539">
                  <c:v>125.76666666666256</c:v>
                </c:pt>
                <c:pt idx="3540">
                  <c:v>125.7999999999959</c:v>
                </c:pt>
                <c:pt idx="3541">
                  <c:v>125.83333333332919</c:v>
                </c:pt>
                <c:pt idx="3542">
                  <c:v>125.86666666666255</c:v>
                </c:pt>
                <c:pt idx="3543">
                  <c:v>125.89999999999588</c:v>
                </c:pt>
                <c:pt idx="3544">
                  <c:v>125.93333333332919</c:v>
                </c:pt>
                <c:pt idx="3545">
                  <c:v>125.96666666666255</c:v>
                </c:pt>
                <c:pt idx="3546">
                  <c:v>125.99999999999588</c:v>
                </c:pt>
                <c:pt idx="3547">
                  <c:v>126.03333333332918</c:v>
                </c:pt>
                <c:pt idx="3548">
                  <c:v>126.06666666666254</c:v>
                </c:pt>
                <c:pt idx="3549">
                  <c:v>126.09999999999587</c:v>
                </c:pt>
                <c:pt idx="3550">
                  <c:v>126.13333333332916</c:v>
                </c:pt>
                <c:pt idx="3551">
                  <c:v>126.16666666666252</c:v>
                </c:pt>
                <c:pt idx="3552">
                  <c:v>126.19999999999587</c:v>
                </c:pt>
                <c:pt idx="3553">
                  <c:v>126.23333333332917</c:v>
                </c:pt>
                <c:pt idx="3554">
                  <c:v>126.26666666666253</c:v>
                </c:pt>
                <c:pt idx="3555">
                  <c:v>126.29999999999588</c:v>
                </c:pt>
                <c:pt idx="3556">
                  <c:v>126.33333333332916</c:v>
                </c:pt>
                <c:pt idx="3557">
                  <c:v>126.36666666666252</c:v>
                </c:pt>
                <c:pt idx="3558">
                  <c:v>126.39999999999586</c:v>
                </c:pt>
                <c:pt idx="3559">
                  <c:v>126.43333333332916</c:v>
                </c:pt>
                <c:pt idx="3560">
                  <c:v>126.46666666666252</c:v>
                </c:pt>
                <c:pt idx="3561">
                  <c:v>126.49999999999586</c:v>
                </c:pt>
                <c:pt idx="3562">
                  <c:v>126.53333333332915</c:v>
                </c:pt>
                <c:pt idx="3563">
                  <c:v>126.56666666666251</c:v>
                </c:pt>
                <c:pt idx="3564">
                  <c:v>126.59999999999584</c:v>
                </c:pt>
                <c:pt idx="3565">
                  <c:v>126.63333333332913</c:v>
                </c:pt>
                <c:pt idx="3566">
                  <c:v>126.66666666666249</c:v>
                </c:pt>
                <c:pt idx="3567">
                  <c:v>126.69999999999582</c:v>
                </c:pt>
                <c:pt idx="3568">
                  <c:v>126.73333333332914</c:v>
                </c:pt>
                <c:pt idx="3569">
                  <c:v>126.7666666666625</c:v>
                </c:pt>
                <c:pt idx="3570">
                  <c:v>126.79999999999583</c:v>
                </c:pt>
                <c:pt idx="3571">
                  <c:v>126.83333333332914</c:v>
                </c:pt>
                <c:pt idx="3572">
                  <c:v>126.8666666666625</c:v>
                </c:pt>
                <c:pt idx="3573">
                  <c:v>126.89999999999583</c:v>
                </c:pt>
                <c:pt idx="3574">
                  <c:v>126.93333333332913</c:v>
                </c:pt>
                <c:pt idx="3575">
                  <c:v>126.9666666666625</c:v>
                </c:pt>
                <c:pt idx="3576">
                  <c:v>126.99999999999584</c:v>
                </c:pt>
                <c:pt idx="3577">
                  <c:v>127.03333333332913</c:v>
                </c:pt>
                <c:pt idx="3578">
                  <c:v>127.06666666666248</c:v>
                </c:pt>
                <c:pt idx="3579">
                  <c:v>127.09999999999582</c:v>
                </c:pt>
                <c:pt idx="3580">
                  <c:v>127.13333333332911</c:v>
                </c:pt>
                <c:pt idx="3581">
                  <c:v>127.16666666666246</c:v>
                </c:pt>
                <c:pt idx="3582">
                  <c:v>127.19999999999581</c:v>
                </c:pt>
                <c:pt idx="3583">
                  <c:v>127.23333333332911</c:v>
                </c:pt>
                <c:pt idx="3584">
                  <c:v>127.26666666666247</c:v>
                </c:pt>
                <c:pt idx="3585">
                  <c:v>127.2999999999958</c:v>
                </c:pt>
                <c:pt idx="3586">
                  <c:v>127.33333333332909</c:v>
                </c:pt>
                <c:pt idx="3587">
                  <c:v>127.36666666666247</c:v>
                </c:pt>
                <c:pt idx="3588">
                  <c:v>127.3999999999958</c:v>
                </c:pt>
                <c:pt idx="3589">
                  <c:v>127.4333333333291</c:v>
                </c:pt>
                <c:pt idx="3590">
                  <c:v>127.46666666666248</c:v>
                </c:pt>
                <c:pt idx="3591">
                  <c:v>127.49999999999581</c:v>
                </c:pt>
                <c:pt idx="3592">
                  <c:v>127.5333333333291</c:v>
                </c:pt>
                <c:pt idx="3593">
                  <c:v>127.56666666666246</c:v>
                </c:pt>
                <c:pt idx="3594">
                  <c:v>127.59999999999579</c:v>
                </c:pt>
                <c:pt idx="3595">
                  <c:v>127.63333333332909</c:v>
                </c:pt>
                <c:pt idx="3596">
                  <c:v>127.66666666666245</c:v>
                </c:pt>
                <c:pt idx="3597">
                  <c:v>127.69999999999578</c:v>
                </c:pt>
                <c:pt idx="3598">
                  <c:v>127.73333333332909</c:v>
                </c:pt>
                <c:pt idx="3599">
                  <c:v>127.76666666666245</c:v>
                </c:pt>
                <c:pt idx="3600">
                  <c:v>127.79999999999578</c:v>
                </c:pt>
                <c:pt idx="3601">
                  <c:v>127.83333333332907</c:v>
                </c:pt>
                <c:pt idx="3602">
                  <c:v>127.86666666666244</c:v>
                </c:pt>
                <c:pt idx="3603">
                  <c:v>127.89999999999577</c:v>
                </c:pt>
                <c:pt idx="3604">
                  <c:v>127.93333333332907</c:v>
                </c:pt>
                <c:pt idx="3605">
                  <c:v>127.96666666666243</c:v>
                </c:pt>
                <c:pt idx="3606">
                  <c:v>127.99999999999578</c:v>
                </c:pt>
                <c:pt idx="3607">
                  <c:v>128.03333333332913</c:v>
                </c:pt>
                <c:pt idx="3608">
                  <c:v>128.0666666666624</c:v>
                </c:pt>
                <c:pt idx="3609">
                  <c:v>128.09999999999576</c:v>
                </c:pt>
                <c:pt idx="3610">
                  <c:v>128.13333333332909</c:v>
                </c:pt>
                <c:pt idx="3611">
                  <c:v>128.16666666666239</c:v>
                </c:pt>
                <c:pt idx="3612">
                  <c:v>128.19999999999575</c:v>
                </c:pt>
                <c:pt idx="3613">
                  <c:v>128.23333333332909</c:v>
                </c:pt>
                <c:pt idx="3614">
                  <c:v>128.26666666666239</c:v>
                </c:pt>
                <c:pt idx="3615">
                  <c:v>128.29999999999575</c:v>
                </c:pt>
                <c:pt idx="3616">
                  <c:v>128.33333333332911</c:v>
                </c:pt>
                <c:pt idx="3617">
                  <c:v>128.36666666666238</c:v>
                </c:pt>
                <c:pt idx="3618">
                  <c:v>128.39999999999574</c:v>
                </c:pt>
                <c:pt idx="3619">
                  <c:v>128.43333333332907</c:v>
                </c:pt>
                <c:pt idx="3620">
                  <c:v>128.46666666666238</c:v>
                </c:pt>
                <c:pt idx="3621">
                  <c:v>128.49999999999574</c:v>
                </c:pt>
                <c:pt idx="3622">
                  <c:v>128.53333333332907</c:v>
                </c:pt>
                <c:pt idx="3623">
                  <c:v>128.56666666666237</c:v>
                </c:pt>
                <c:pt idx="3624">
                  <c:v>128.59999999999573</c:v>
                </c:pt>
                <c:pt idx="3625">
                  <c:v>128.63333333332906</c:v>
                </c:pt>
                <c:pt idx="3626">
                  <c:v>128.66666666666237</c:v>
                </c:pt>
                <c:pt idx="3627">
                  <c:v>128.69999999999573</c:v>
                </c:pt>
                <c:pt idx="3628">
                  <c:v>128.73333333332906</c:v>
                </c:pt>
                <c:pt idx="3629">
                  <c:v>128.76666666666236</c:v>
                </c:pt>
                <c:pt idx="3630">
                  <c:v>128.79999999999572</c:v>
                </c:pt>
                <c:pt idx="3631">
                  <c:v>128.83333333332908</c:v>
                </c:pt>
                <c:pt idx="3632">
                  <c:v>128.86666666666238</c:v>
                </c:pt>
                <c:pt idx="3633">
                  <c:v>128.89999999999571</c:v>
                </c:pt>
                <c:pt idx="3634">
                  <c:v>128.93333333332907</c:v>
                </c:pt>
                <c:pt idx="3635">
                  <c:v>128.96666666666238</c:v>
                </c:pt>
                <c:pt idx="3636">
                  <c:v>128.99999999999571</c:v>
                </c:pt>
                <c:pt idx="3637">
                  <c:v>129.03333333332904</c:v>
                </c:pt>
                <c:pt idx="3638">
                  <c:v>129.06666666666234</c:v>
                </c:pt>
                <c:pt idx="3639">
                  <c:v>129.0999999999957</c:v>
                </c:pt>
                <c:pt idx="3640">
                  <c:v>129.13333333332903</c:v>
                </c:pt>
                <c:pt idx="3641">
                  <c:v>129.16666666666234</c:v>
                </c:pt>
                <c:pt idx="3642">
                  <c:v>129.1999999999957</c:v>
                </c:pt>
                <c:pt idx="3643">
                  <c:v>129.23333333332903</c:v>
                </c:pt>
                <c:pt idx="3644">
                  <c:v>129.26666666666233</c:v>
                </c:pt>
                <c:pt idx="3645">
                  <c:v>129.29999999999566</c:v>
                </c:pt>
                <c:pt idx="3646">
                  <c:v>129.33333333332905</c:v>
                </c:pt>
                <c:pt idx="3647">
                  <c:v>129.36666666666235</c:v>
                </c:pt>
                <c:pt idx="3648">
                  <c:v>129.39999999999569</c:v>
                </c:pt>
                <c:pt idx="3649">
                  <c:v>129.43333333332905</c:v>
                </c:pt>
                <c:pt idx="3650">
                  <c:v>129.46666666666235</c:v>
                </c:pt>
                <c:pt idx="3651">
                  <c:v>129.49999999999568</c:v>
                </c:pt>
                <c:pt idx="3652">
                  <c:v>129.53333333332901</c:v>
                </c:pt>
                <c:pt idx="3653">
                  <c:v>129.56666666666231</c:v>
                </c:pt>
                <c:pt idx="3654">
                  <c:v>129.59999999999565</c:v>
                </c:pt>
                <c:pt idx="3655">
                  <c:v>129.63333333332901</c:v>
                </c:pt>
                <c:pt idx="3656">
                  <c:v>129.66666666666231</c:v>
                </c:pt>
                <c:pt idx="3657">
                  <c:v>129.69999999999564</c:v>
                </c:pt>
                <c:pt idx="3658">
                  <c:v>129.733333333329</c:v>
                </c:pt>
                <c:pt idx="3659">
                  <c:v>129.7666666666623</c:v>
                </c:pt>
                <c:pt idx="3660">
                  <c:v>129.79999999999563</c:v>
                </c:pt>
                <c:pt idx="3661">
                  <c:v>129.83333333332899</c:v>
                </c:pt>
                <c:pt idx="3662">
                  <c:v>129.86666666666233</c:v>
                </c:pt>
                <c:pt idx="3663">
                  <c:v>129.89999999999566</c:v>
                </c:pt>
                <c:pt idx="3664">
                  <c:v>129.93333333332899</c:v>
                </c:pt>
                <c:pt idx="3665">
                  <c:v>129.96666666666232</c:v>
                </c:pt>
                <c:pt idx="3666">
                  <c:v>129.99999999999565</c:v>
                </c:pt>
                <c:pt idx="3667">
                  <c:v>130.03333333332898</c:v>
                </c:pt>
                <c:pt idx="3668">
                  <c:v>130.06666666666229</c:v>
                </c:pt>
                <c:pt idx="3669">
                  <c:v>130.09999999999565</c:v>
                </c:pt>
                <c:pt idx="3670">
                  <c:v>130.13333333332898</c:v>
                </c:pt>
                <c:pt idx="3671">
                  <c:v>130.16666666666228</c:v>
                </c:pt>
                <c:pt idx="3672">
                  <c:v>130.19999999999561</c:v>
                </c:pt>
                <c:pt idx="3673">
                  <c:v>130.23333333332894</c:v>
                </c:pt>
                <c:pt idx="3674">
                  <c:v>130.26666666666227</c:v>
                </c:pt>
                <c:pt idx="3675">
                  <c:v>130.29999999999561</c:v>
                </c:pt>
                <c:pt idx="3676">
                  <c:v>130.33333333332897</c:v>
                </c:pt>
                <c:pt idx="3677">
                  <c:v>130.3666666666623</c:v>
                </c:pt>
                <c:pt idx="3678">
                  <c:v>130.39999999999563</c:v>
                </c:pt>
                <c:pt idx="3679">
                  <c:v>130.43333333332896</c:v>
                </c:pt>
                <c:pt idx="3680">
                  <c:v>130.46666666666226</c:v>
                </c:pt>
                <c:pt idx="3681">
                  <c:v>130.49999999999562</c:v>
                </c:pt>
                <c:pt idx="3682">
                  <c:v>130.53333333332895</c:v>
                </c:pt>
                <c:pt idx="3683">
                  <c:v>130.56666666666226</c:v>
                </c:pt>
                <c:pt idx="3684">
                  <c:v>130.59999999999562</c:v>
                </c:pt>
                <c:pt idx="3685">
                  <c:v>130.63333333332895</c:v>
                </c:pt>
                <c:pt idx="3686">
                  <c:v>130.66666666666225</c:v>
                </c:pt>
                <c:pt idx="3687">
                  <c:v>130.69999999999558</c:v>
                </c:pt>
                <c:pt idx="3688">
                  <c:v>130.73333333332891</c:v>
                </c:pt>
                <c:pt idx="3689">
                  <c:v>130.76666666666222</c:v>
                </c:pt>
                <c:pt idx="3690">
                  <c:v>130.79999999999558</c:v>
                </c:pt>
                <c:pt idx="3691">
                  <c:v>130.83333333332894</c:v>
                </c:pt>
                <c:pt idx="3692">
                  <c:v>130.86666666666224</c:v>
                </c:pt>
                <c:pt idx="3693">
                  <c:v>130.8999999999956</c:v>
                </c:pt>
                <c:pt idx="3694">
                  <c:v>130.93333333332893</c:v>
                </c:pt>
                <c:pt idx="3695">
                  <c:v>130.96666666666223</c:v>
                </c:pt>
                <c:pt idx="3696">
                  <c:v>130.99999999999559</c:v>
                </c:pt>
                <c:pt idx="3697">
                  <c:v>131.03333333332893</c:v>
                </c:pt>
                <c:pt idx="3698">
                  <c:v>131.06666666666223</c:v>
                </c:pt>
                <c:pt idx="3699">
                  <c:v>131.09999999999559</c:v>
                </c:pt>
                <c:pt idx="3700">
                  <c:v>131.13333333332892</c:v>
                </c:pt>
                <c:pt idx="3701">
                  <c:v>131.16666666666222</c:v>
                </c:pt>
                <c:pt idx="3702">
                  <c:v>131.19999999999558</c:v>
                </c:pt>
                <c:pt idx="3703">
                  <c:v>131.23333333332889</c:v>
                </c:pt>
                <c:pt idx="3704">
                  <c:v>131.26666666666222</c:v>
                </c:pt>
                <c:pt idx="3705">
                  <c:v>131.29999999999558</c:v>
                </c:pt>
                <c:pt idx="3706">
                  <c:v>131.33333333332891</c:v>
                </c:pt>
                <c:pt idx="3707">
                  <c:v>131.36666666666221</c:v>
                </c:pt>
                <c:pt idx="3708">
                  <c:v>131.39999999999557</c:v>
                </c:pt>
                <c:pt idx="3709">
                  <c:v>131.4333333333289</c:v>
                </c:pt>
                <c:pt idx="3710">
                  <c:v>131.46666666666221</c:v>
                </c:pt>
                <c:pt idx="3711">
                  <c:v>131.49999999999557</c:v>
                </c:pt>
                <c:pt idx="3712">
                  <c:v>131.5333333333289</c:v>
                </c:pt>
                <c:pt idx="3713">
                  <c:v>131.5666666666622</c:v>
                </c:pt>
                <c:pt idx="3714">
                  <c:v>131.59999999999556</c:v>
                </c:pt>
                <c:pt idx="3715">
                  <c:v>131.63333333332886</c:v>
                </c:pt>
                <c:pt idx="3716">
                  <c:v>131.66666666666219</c:v>
                </c:pt>
                <c:pt idx="3717">
                  <c:v>131.69999999999555</c:v>
                </c:pt>
                <c:pt idx="3718">
                  <c:v>131.73333333332886</c:v>
                </c:pt>
                <c:pt idx="3719">
                  <c:v>131.76666666666219</c:v>
                </c:pt>
                <c:pt idx="3720">
                  <c:v>131.79999999999555</c:v>
                </c:pt>
                <c:pt idx="3721">
                  <c:v>131.83333333332888</c:v>
                </c:pt>
                <c:pt idx="3722">
                  <c:v>131.86666666666218</c:v>
                </c:pt>
                <c:pt idx="3723">
                  <c:v>131.89999999999554</c:v>
                </c:pt>
                <c:pt idx="3724">
                  <c:v>131.93333333332885</c:v>
                </c:pt>
                <c:pt idx="3725">
                  <c:v>131.96666666666218</c:v>
                </c:pt>
                <c:pt idx="3726">
                  <c:v>131.99999999999554</c:v>
                </c:pt>
                <c:pt idx="3727">
                  <c:v>132.03333333332884</c:v>
                </c:pt>
                <c:pt idx="3728">
                  <c:v>132.06666666666217</c:v>
                </c:pt>
                <c:pt idx="3729">
                  <c:v>132.09999999999553</c:v>
                </c:pt>
                <c:pt idx="3730">
                  <c:v>132.13333333332884</c:v>
                </c:pt>
                <c:pt idx="3731">
                  <c:v>132.16666666666217</c:v>
                </c:pt>
                <c:pt idx="3732">
                  <c:v>132.19999999999553</c:v>
                </c:pt>
                <c:pt idx="3733">
                  <c:v>132.23333333332883</c:v>
                </c:pt>
                <c:pt idx="3734">
                  <c:v>132.26666666666216</c:v>
                </c:pt>
                <c:pt idx="3735">
                  <c:v>132.29999999999552</c:v>
                </c:pt>
                <c:pt idx="3736">
                  <c:v>132.33333333332885</c:v>
                </c:pt>
                <c:pt idx="3737">
                  <c:v>132.36666666666218</c:v>
                </c:pt>
                <c:pt idx="3738">
                  <c:v>132.39999999999554</c:v>
                </c:pt>
                <c:pt idx="3739">
                  <c:v>132.43333333332885</c:v>
                </c:pt>
                <c:pt idx="3740">
                  <c:v>132.46666666666218</c:v>
                </c:pt>
                <c:pt idx="3741">
                  <c:v>132.49999999999551</c:v>
                </c:pt>
                <c:pt idx="3742">
                  <c:v>132.53333333332881</c:v>
                </c:pt>
                <c:pt idx="3743">
                  <c:v>132.56666666666214</c:v>
                </c:pt>
                <c:pt idx="3744">
                  <c:v>132.5999999999955</c:v>
                </c:pt>
                <c:pt idx="3745">
                  <c:v>132.63333333332881</c:v>
                </c:pt>
                <c:pt idx="3746">
                  <c:v>132.66666666666214</c:v>
                </c:pt>
                <c:pt idx="3747">
                  <c:v>132.6999999999955</c:v>
                </c:pt>
                <c:pt idx="3748">
                  <c:v>132.7333333333288</c:v>
                </c:pt>
                <c:pt idx="3749">
                  <c:v>132.76666666666213</c:v>
                </c:pt>
                <c:pt idx="3750">
                  <c:v>132.79999999999546</c:v>
                </c:pt>
                <c:pt idx="3751">
                  <c:v>132.83333333332882</c:v>
                </c:pt>
                <c:pt idx="3752">
                  <c:v>132.86666666666216</c:v>
                </c:pt>
                <c:pt idx="3753">
                  <c:v>132.89999999999549</c:v>
                </c:pt>
                <c:pt idx="3754">
                  <c:v>132.93333333332882</c:v>
                </c:pt>
                <c:pt idx="3755">
                  <c:v>132.96666666666215</c:v>
                </c:pt>
                <c:pt idx="3756">
                  <c:v>132.99999999999548</c:v>
                </c:pt>
                <c:pt idx="3757">
                  <c:v>133.03333333332878</c:v>
                </c:pt>
                <c:pt idx="3758">
                  <c:v>133.06666666666212</c:v>
                </c:pt>
                <c:pt idx="3759">
                  <c:v>133.09999999999548</c:v>
                </c:pt>
                <c:pt idx="3760">
                  <c:v>133.13333333332878</c:v>
                </c:pt>
                <c:pt idx="3761">
                  <c:v>133.16666666666211</c:v>
                </c:pt>
                <c:pt idx="3762">
                  <c:v>133.19999999999544</c:v>
                </c:pt>
                <c:pt idx="3763">
                  <c:v>133.23333333332877</c:v>
                </c:pt>
                <c:pt idx="3764">
                  <c:v>133.2666666666621</c:v>
                </c:pt>
                <c:pt idx="3765">
                  <c:v>133.29999999999544</c:v>
                </c:pt>
                <c:pt idx="3766">
                  <c:v>133.3333333333288</c:v>
                </c:pt>
                <c:pt idx="3767">
                  <c:v>133.36666666666213</c:v>
                </c:pt>
                <c:pt idx="3768">
                  <c:v>133.39999999999546</c:v>
                </c:pt>
                <c:pt idx="3769">
                  <c:v>133.43333333332879</c:v>
                </c:pt>
                <c:pt idx="3770">
                  <c:v>133.46666666666212</c:v>
                </c:pt>
                <c:pt idx="3771">
                  <c:v>133.49999999999545</c:v>
                </c:pt>
                <c:pt idx="3772">
                  <c:v>133.53333333332878</c:v>
                </c:pt>
                <c:pt idx="3773">
                  <c:v>133.56666666666212</c:v>
                </c:pt>
                <c:pt idx="3774">
                  <c:v>133.59999999999545</c:v>
                </c:pt>
                <c:pt idx="3775">
                  <c:v>133.63333333332878</c:v>
                </c:pt>
                <c:pt idx="3776">
                  <c:v>133.66666666666208</c:v>
                </c:pt>
                <c:pt idx="3777">
                  <c:v>133.69999999999541</c:v>
                </c:pt>
                <c:pt idx="3778">
                  <c:v>133.73333333332874</c:v>
                </c:pt>
                <c:pt idx="3779">
                  <c:v>133.76666666666208</c:v>
                </c:pt>
                <c:pt idx="3780">
                  <c:v>133.79999999999541</c:v>
                </c:pt>
                <c:pt idx="3781">
                  <c:v>133.83333333332877</c:v>
                </c:pt>
                <c:pt idx="3782">
                  <c:v>133.8666666666621</c:v>
                </c:pt>
                <c:pt idx="3783">
                  <c:v>133.89999999999543</c:v>
                </c:pt>
                <c:pt idx="3784">
                  <c:v>133.93333333332876</c:v>
                </c:pt>
                <c:pt idx="3785">
                  <c:v>133.96666666666206</c:v>
                </c:pt>
                <c:pt idx="3786">
                  <c:v>133.99999999999542</c:v>
                </c:pt>
                <c:pt idx="3787">
                  <c:v>134.03333333332876</c:v>
                </c:pt>
                <c:pt idx="3788">
                  <c:v>134.06666666666206</c:v>
                </c:pt>
                <c:pt idx="3789">
                  <c:v>134.09999999999542</c:v>
                </c:pt>
                <c:pt idx="3790">
                  <c:v>134.13333333332875</c:v>
                </c:pt>
                <c:pt idx="3791">
                  <c:v>134.16666666666205</c:v>
                </c:pt>
                <c:pt idx="3792">
                  <c:v>134.19999999999538</c:v>
                </c:pt>
                <c:pt idx="3793">
                  <c:v>134.23333333332872</c:v>
                </c:pt>
                <c:pt idx="3794">
                  <c:v>134.26666666666205</c:v>
                </c:pt>
                <c:pt idx="3795">
                  <c:v>134.29999999999538</c:v>
                </c:pt>
                <c:pt idx="3796">
                  <c:v>134.33333333332874</c:v>
                </c:pt>
                <c:pt idx="3797">
                  <c:v>134.36666666666204</c:v>
                </c:pt>
                <c:pt idx="3798">
                  <c:v>134.3999999999954</c:v>
                </c:pt>
                <c:pt idx="3799">
                  <c:v>134.43333333332873</c:v>
                </c:pt>
                <c:pt idx="3800">
                  <c:v>134.46666666666204</c:v>
                </c:pt>
                <c:pt idx="3801">
                  <c:v>134.4999999999954</c:v>
                </c:pt>
                <c:pt idx="3802">
                  <c:v>134.53333333332873</c:v>
                </c:pt>
                <c:pt idx="3803">
                  <c:v>134.56666666666203</c:v>
                </c:pt>
                <c:pt idx="3804">
                  <c:v>134.59999999999539</c:v>
                </c:pt>
                <c:pt idx="3805">
                  <c:v>134.63333333332872</c:v>
                </c:pt>
                <c:pt idx="3806">
                  <c:v>134.66666666666202</c:v>
                </c:pt>
                <c:pt idx="3807">
                  <c:v>134.69999999999538</c:v>
                </c:pt>
                <c:pt idx="3808">
                  <c:v>134.73333333332872</c:v>
                </c:pt>
                <c:pt idx="3809">
                  <c:v>134.76666666666202</c:v>
                </c:pt>
                <c:pt idx="3810">
                  <c:v>134.79999999999538</c:v>
                </c:pt>
                <c:pt idx="3811">
                  <c:v>134.83333333332871</c:v>
                </c:pt>
                <c:pt idx="3812">
                  <c:v>134.86666666666201</c:v>
                </c:pt>
                <c:pt idx="3813">
                  <c:v>134.89999999999537</c:v>
                </c:pt>
                <c:pt idx="3814">
                  <c:v>134.9333333333287</c:v>
                </c:pt>
                <c:pt idx="3815">
                  <c:v>134.96666666666201</c:v>
                </c:pt>
                <c:pt idx="3816">
                  <c:v>134.99999999999537</c:v>
                </c:pt>
                <c:pt idx="3817">
                  <c:v>135.0333333333287</c:v>
                </c:pt>
                <c:pt idx="3818">
                  <c:v>135.066666666662</c:v>
                </c:pt>
                <c:pt idx="3819">
                  <c:v>135.09999999999536</c:v>
                </c:pt>
                <c:pt idx="3820">
                  <c:v>135.13333333332866</c:v>
                </c:pt>
                <c:pt idx="3821">
                  <c:v>135.166666666662</c:v>
                </c:pt>
                <c:pt idx="3822">
                  <c:v>135.19999999999536</c:v>
                </c:pt>
                <c:pt idx="3823">
                  <c:v>135.23333333332866</c:v>
                </c:pt>
                <c:pt idx="3824">
                  <c:v>135.26666666666199</c:v>
                </c:pt>
                <c:pt idx="3825">
                  <c:v>135.29999999999535</c:v>
                </c:pt>
                <c:pt idx="3826">
                  <c:v>135.33333333332868</c:v>
                </c:pt>
                <c:pt idx="3827">
                  <c:v>135.36666666666198</c:v>
                </c:pt>
                <c:pt idx="3828">
                  <c:v>135.39999999999534</c:v>
                </c:pt>
                <c:pt idx="3829">
                  <c:v>135.43333333332868</c:v>
                </c:pt>
                <c:pt idx="3830">
                  <c:v>135.46666666666198</c:v>
                </c:pt>
                <c:pt idx="3831">
                  <c:v>135.49999999999534</c:v>
                </c:pt>
                <c:pt idx="3832">
                  <c:v>135.53333333332864</c:v>
                </c:pt>
                <c:pt idx="3833">
                  <c:v>135.56666666666197</c:v>
                </c:pt>
                <c:pt idx="3834">
                  <c:v>135.59999999999533</c:v>
                </c:pt>
                <c:pt idx="3835">
                  <c:v>135.63333333332864</c:v>
                </c:pt>
                <c:pt idx="3836">
                  <c:v>135.66666666666197</c:v>
                </c:pt>
                <c:pt idx="3837">
                  <c:v>135.69999999999533</c:v>
                </c:pt>
                <c:pt idx="3838">
                  <c:v>135.73333333332863</c:v>
                </c:pt>
                <c:pt idx="3839">
                  <c:v>135.76666666666196</c:v>
                </c:pt>
                <c:pt idx="3840">
                  <c:v>135.79999999999532</c:v>
                </c:pt>
                <c:pt idx="3841">
                  <c:v>135.83333333332865</c:v>
                </c:pt>
                <c:pt idx="3842">
                  <c:v>135.86666666666198</c:v>
                </c:pt>
                <c:pt idx="3843">
                  <c:v>135.89999999999534</c:v>
                </c:pt>
                <c:pt idx="3844">
                  <c:v>135.93333333332865</c:v>
                </c:pt>
                <c:pt idx="3845">
                  <c:v>135.96666666666198</c:v>
                </c:pt>
                <c:pt idx="3846">
                  <c:v>135.99999999999531</c:v>
                </c:pt>
                <c:pt idx="3847">
                  <c:v>136.03333333332861</c:v>
                </c:pt>
                <c:pt idx="3848">
                  <c:v>136.06666666666194</c:v>
                </c:pt>
                <c:pt idx="3849">
                  <c:v>136.0999999999953</c:v>
                </c:pt>
                <c:pt idx="3850">
                  <c:v>136.13333333332861</c:v>
                </c:pt>
                <c:pt idx="3851">
                  <c:v>136.16666666666194</c:v>
                </c:pt>
                <c:pt idx="3852">
                  <c:v>136.1999999999953</c:v>
                </c:pt>
                <c:pt idx="3853">
                  <c:v>136.2333333333286</c:v>
                </c:pt>
                <c:pt idx="3854">
                  <c:v>136.26666666666193</c:v>
                </c:pt>
                <c:pt idx="3855">
                  <c:v>136.29999999999526</c:v>
                </c:pt>
                <c:pt idx="3856">
                  <c:v>136.33333333332862</c:v>
                </c:pt>
                <c:pt idx="3857">
                  <c:v>136.36666666666196</c:v>
                </c:pt>
                <c:pt idx="3858">
                  <c:v>136.39999999999529</c:v>
                </c:pt>
                <c:pt idx="3859">
                  <c:v>136.43333333332862</c:v>
                </c:pt>
                <c:pt idx="3860">
                  <c:v>139.46666666666195</c:v>
                </c:pt>
                <c:pt idx="3861">
                  <c:v>139.49999999999528</c:v>
                </c:pt>
                <c:pt idx="3862">
                  <c:v>139.53333333332859</c:v>
                </c:pt>
                <c:pt idx="3863">
                  <c:v>139.56666666666192</c:v>
                </c:pt>
                <c:pt idx="3864">
                  <c:v>139.59999999999528</c:v>
                </c:pt>
                <c:pt idx="3865">
                  <c:v>139.63333333332858</c:v>
                </c:pt>
                <c:pt idx="3866">
                  <c:v>139.66666666666191</c:v>
                </c:pt>
                <c:pt idx="3867">
                  <c:v>139.69999999999524</c:v>
                </c:pt>
                <c:pt idx="3868">
                  <c:v>139.73333333332857</c:v>
                </c:pt>
                <c:pt idx="3869">
                  <c:v>139.76666666666191</c:v>
                </c:pt>
                <c:pt idx="3870">
                  <c:v>139.79999999999524</c:v>
                </c:pt>
                <c:pt idx="3871">
                  <c:v>139.8333333333286</c:v>
                </c:pt>
                <c:pt idx="3872">
                  <c:v>139.86666666666193</c:v>
                </c:pt>
                <c:pt idx="3873">
                  <c:v>139.89999999999526</c:v>
                </c:pt>
                <c:pt idx="3874">
                  <c:v>139.93333333332859</c:v>
                </c:pt>
                <c:pt idx="3875">
                  <c:v>139.96666666666192</c:v>
                </c:pt>
                <c:pt idx="3876">
                  <c:v>139.99999999999525</c:v>
                </c:pt>
                <c:pt idx="3877">
                  <c:v>140.03333333332859</c:v>
                </c:pt>
                <c:pt idx="3878">
                  <c:v>140.06666666666192</c:v>
                </c:pt>
                <c:pt idx="3879">
                  <c:v>140.09999999999525</c:v>
                </c:pt>
                <c:pt idx="3880">
                  <c:v>140.13333333332858</c:v>
                </c:pt>
                <c:pt idx="3881">
                  <c:v>140.16666666666188</c:v>
                </c:pt>
                <c:pt idx="3882">
                  <c:v>140.19999999999521</c:v>
                </c:pt>
                <c:pt idx="3883">
                  <c:v>140.23333333332855</c:v>
                </c:pt>
                <c:pt idx="3884">
                  <c:v>140.26666666666188</c:v>
                </c:pt>
                <c:pt idx="3885">
                  <c:v>140.29999999999521</c:v>
                </c:pt>
                <c:pt idx="3886">
                  <c:v>140.33333333332857</c:v>
                </c:pt>
                <c:pt idx="3887">
                  <c:v>140.3666666666619</c:v>
                </c:pt>
                <c:pt idx="3888">
                  <c:v>140.39999999999523</c:v>
                </c:pt>
                <c:pt idx="3889">
                  <c:v>140.43333333332856</c:v>
                </c:pt>
                <c:pt idx="3890">
                  <c:v>140.46666666666187</c:v>
                </c:pt>
                <c:pt idx="3891">
                  <c:v>140.49999999999523</c:v>
                </c:pt>
                <c:pt idx="3892">
                  <c:v>140.53333333332856</c:v>
                </c:pt>
                <c:pt idx="3893">
                  <c:v>140.56666666666186</c:v>
                </c:pt>
                <c:pt idx="3894">
                  <c:v>140.59999999999522</c:v>
                </c:pt>
                <c:pt idx="3895">
                  <c:v>140.63333333332855</c:v>
                </c:pt>
                <c:pt idx="3896">
                  <c:v>140.66666666666185</c:v>
                </c:pt>
                <c:pt idx="3897">
                  <c:v>140.69999999999519</c:v>
                </c:pt>
                <c:pt idx="3898">
                  <c:v>140.73333333332855</c:v>
                </c:pt>
                <c:pt idx="3899">
                  <c:v>140.76666666666185</c:v>
                </c:pt>
                <c:pt idx="3900">
                  <c:v>140.79999999999518</c:v>
                </c:pt>
                <c:pt idx="3901">
                  <c:v>140.83333333332854</c:v>
                </c:pt>
                <c:pt idx="3902">
                  <c:v>140.86666666666184</c:v>
                </c:pt>
                <c:pt idx="3903">
                  <c:v>140.8999999999952</c:v>
                </c:pt>
                <c:pt idx="3904">
                  <c:v>140.93333333332853</c:v>
                </c:pt>
                <c:pt idx="3905">
                  <c:v>140.96666666666184</c:v>
                </c:pt>
                <c:pt idx="3906">
                  <c:v>140.9999999999952</c:v>
                </c:pt>
                <c:pt idx="3907">
                  <c:v>141.03333333332853</c:v>
                </c:pt>
                <c:pt idx="3908">
                  <c:v>141.06666666666183</c:v>
                </c:pt>
                <c:pt idx="3909">
                  <c:v>141.09999999999519</c:v>
                </c:pt>
                <c:pt idx="3910">
                  <c:v>141.13333333332852</c:v>
                </c:pt>
                <c:pt idx="3911">
                  <c:v>141.16666666666183</c:v>
                </c:pt>
                <c:pt idx="3912">
                  <c:v>141.19999999999519</c:v>
                </c:pt>
                <c:pt idx="3913">
                  <c:v>141.23333333332852</c:v>
                </c:pt>
                <c:pt idx="3914">
                  <c:v>141.26666666666182</c:v>
                </c:pt>
                <c:pt idx="3915">
                  <c:v>141.29999999999518</c:v>
                </c:pt>
                <c:pt idx="3916">
                  <c:v>141.33333333332851</c:v>
                </c:pt>
                <c:pt idx="3917">
                  <c:v>141.36666666666181</c:v>
                </c:pt>
                <c:pt idx="3918">
                  <c:v>141.39999999999517</c:v>
                </c:pt>
                <c:pt idx="3919">
                  <c:v>141.43333333332851</c:v>
                </c:pt>
                <c:pt idx="3920">
                  <c:v>141.46666666666181</c:v>
                </c:pt>
                <c:pt idx="3921">
                  <c:v>141.49999999999517</c:v>
                </c:pt>
                <c:pt idx="3922">
                  <c:v>141.5333333333285</c:v>
                </c:pt>
                <c:pt idx="3923">
                  <c:v>141.5666666666618</c:v>
                </c:pt>
                <c:pt idx="3924">
                  <c:v>141.59999999999516</c:v>
                </c:pt>
                <c:pt idx="3925">
                  <c:v>141.63333333332847</c:v>
                </c:pt>
                <c:pt idx="3926">
                  <c:v>141.6666666666618</c:v>
                </c:pt>
                <c:pt idx="3927">
                  <c:v>141.69999999999516</c:v>
                </c:pt>
                <c:pt idx="3928">
                  <c:v>141.73333333332846</c:v>
                </c:pt>
                <c:pt idx="3929">
                  <c:v>141.76666666666179</c:v>
                </c:pt>
                <c:pt idx="3930">
                  <c:v>141.79999999999515</c:v>
                </c:pt>
                <c:pt idx="3931">
                  <c:v>141.83333333332848</c:v>
                </c:pt>
                <c:pt idx="3932">
                  <c:v>141.86666666666179</c:v>
                </c:pt>
                <c:pt idx="3933">
                  <c:v>141.89999999999517</c:v>
                </c:pt>
                <c:pt idx="3934">
                  <c:v>141.93333333332848</c:v>
                </c:pt>
                <c:pt idx="3935">
                  <c:v>141.96666666666178</c:v>
                </c:pt>
                <c:pt idx="3936">
                  <c:v>141.99999999999514</c:v>
                </c:pt>
                <c:pt idx="3937">
                  <c:v>142.03333333332844</c:v>
                </c:pt>
                <c:pt idx="3938">
                  <c:v>142.06666666666177</c:v>
                </c:pt>
                <c:pt idx="3939">
                  <c:v>142.09999999999513</c:v>
                </c:pt>
                <c:pt idx="3940">
                  <c:v>142.13333333332844</c:v>
                </c:pt>
                <c:pt idx="3941">
                  <c:v>142.16666666666177</c:v>
                </c:pt>
                <c:pt idx="3942">
                  <c:v>142.19999999999513</c:v>
                </c:pt>
                <c:pt idx="3943">
                  <c:v>142.23333333332843</c:v>
                </c:pt>
                <c:pt idx="3944">
                  <c:v>142.26666666666176</c:v>
                </c:pt>
                <c:pt idx="3945">
                  <c:v>142.29999999999512</c:v>
                </c:pt>
                <c:pt idx="3946">
                  <c:v>142.33333333332845</c:v>
                </c:pt>
                <c:pt idx="3947">
                  <c:v>142.36666666666179</c:v>
                </c:pt>
                <c:pt idx="3948">
                  <c:v>142.39999999999515</c:v>
                </c:pt>
                <c:pt idx="3949">
                  <c:v>142.43333333332845</c:v>
                </c:pt>
                <c:pt idx="3950">
                  <c:v>142.46666666666178</c:v>
                </c:pt>
                <c:pt idx="3951">
                  <c:v>142.49999999999511</c:v>
                </c:pt>
                <c:pt idx="3952">
                  <c:v>142.53333333332841</c:v>
                </c:pt>
                <c:pt idx="3953">
                  <c:v>142.56666666666175</c:v>
                </c:pt>
                <c:pt idx="3954">
                  <c:v>142.59999999999511</c:v>
                </c:pt>
                <c:pt idx="3955">
                  <c:v>142.63333333332841</c:v>
                </c:pt>
                <c:pt idx="3956">
                  <c:v>142.66666666666174</c:v>
                </c:pt>
                <c:pt idx="3957">
                  <c:v>142.6999999999951</c:v>
                </c:pt>
                <c:pt idx="3958">
                  <c:v>142.7333333333284</c:v>
                </c:pt>
                <c:pt idx="3959">
                  <c:v>142.76666666666173</c:v>
                </c:pt>
                <c:pt idx="3960">
                  <c:v>142.79999999999507</c:v>
                </c:pt>
                <c:pt idx="3961">
                  <c:v>142.83333333332843</c:v>
                </c:pt>
                <c:pt idx="3962">
                  <c:v>142.86666666666176</c:v>
                </c:pt>
                <c:pt idx="3963">
                  <c:v>142.89999999999509</c:v>
                </c:pt>
                <c:pt idx="3964">
                  <c:v>142.93333333332842</c:v>
                </c:pt>
                <c:pt idx="3965">
                  <c:v>142.96666666666175</c:v>
                </c:pt>
                <c:pt idx="3966">
                  <c:v>142.99999999999508</c:v>
                </c:pt>
                <c:pt idx="3967">
                  <c:v>143.03333333332839</c:v>
                </c:pt>
                <c:pt idx="3968">
                  <c:v>143.06666666666175</c:v>
                </c:pt>
                <c:pt idx="3969">
                  <c:v>143.09999999999508</c:v>
                </c:pt>
                <c:pt idx="3970">
                  <c:v>143.13333333332838</c:v>
                </c:pt>
                <c:pt idx="3971">
                  <c:v>143.16666666666171</c:v>
                </c:pt>
                <c:pt idx="3972">
                  <c:v>143.19999999999504</c:v>
                </c:pt>
                <c:pt idx="3973">
                  <c:v>143.23333333332837</c:v>
                </c:pt>
                <c:pt idx="3974">
                  <c:v>143.26666666666171</c:v>
                </c:pt>
                <c:pt idx="3975">
                  <c:v>143.29999999999504</c:v>
                </c:pt>
                <c:pt idx="3976">
                  <c:v>143.3333333333284</c:v>
                </c:pt>
                <c:pt idx="3977">
                  <c:v>143.36666666666173</c:v>
                </c:pt>
                <c:pt idx="3978">
                  <c:v>143.39999999999506</c:v>
                </c:pt>
                <c:pt idx="3979">
                  <c:v>143.43333333332839</c:v>
                </c:pt>
                <c:pt idx="3980">
                  <c:v>143.46666666666172</c:v>
                </c:pt>
                <c:pt idx="3981">
                  <c:v>143.49999999999505</c:v>
                </c:pt>
                <c:pt idx="3982">
                  <c:v>143.53333333332839</c:v>
                </c:pt>
                <c:pt idx="3983">
                  <c:v>143.56666666666172</c:v>
                </c:pt>
                <c:pt idx="3984">
                  <c:v>143.59999999999505</c:v>
                </c:pt>
                <c:pt idx="3985">
                  <c:v>143.63333333332838</c:v>
                </c:pt>
                <c:pt idx="3986">
                  <c:v>143.66666666666168</c:v>
                </c:pt>
                <c:pt idx="3987">
                  <c:v>143.69999999999501</c:v>
                </c:pt>
                <c:pt idx="3988">
                  <c:v>143.73333333332835</c:v>
                </c:pt>
                <c:pt idx="3989">
                  <c:v>143.76666666666168</c:v>
                </c:pt>
                <c:pt idx="3990">
                  <c:v>143.79999999999501</c:v>
                </c:pt>
                <c:pt idx="3991">
                  <c:v>143.83333333332837</c:v>
                </c:pt>
                <c:pt idx="3992">
                  <c:v>143.8666666666617</c:v>
                </c:pt>
                <c:pt idx="3993">
                  <c:v>143.89999999999503</c:v>
                </c:pt>
                <c:pt idx="3994">
                  <c:v>143.93333333332836</c:v>
                </c:pt>
                <c:pt idx="3995">
                  <c:v>143.96666666666167</c:v>
                </c:pt>
                <c:pt idx="3996">
                  <c:v>143.99999999999503</c:v>
                </c:pt>
                <c:pt idx="3997">
                  <c:v>144.03333333332836</c:v>
                </c:pt>
                <c:pt idx="3998">
                  <c:v>144.06666666666166</c:v>
                </c:pt>
                <c:pt idx="3999">
                  <c:v>144.09999999999502</c:v>
                </c:pt>
                <c:pt idx="4000">
                  <c:v>144.13333333332835</c:v>
                </c:pt>
                <c:pt idx="4001">
                  <c:v>144.16666666666165</c:v>
                </c:pt>
                <c:pt idx="4002">
                  <c:v>144.19999999999499</c:v>
                </c:pt>
                <c:pt idx="4003">
                  <c:v>144.23333333332835</c:v>
                </c:pt>
                <c:pt idx="4004">
                  <c:v>144.26666666666165</c:v>
                </c:pt>
                <c:pt idx="4005">
                  <c:v>144.29999999999498</c:v>
                </c:pt>
                <c:pt idx="4006">
                  <c:v>144.33333333332834</c:v>
                </c:pt>
                <c:pt idx="4007">
                  <c:v>144.36666666666164</c:v>
                </c:pt>
                <c:pt idx="4008">
                  <c:v>144.399999999995</c:v>
                </c:pt>
                <c:pt idx="4009">
                  <c:v>144.43333333332833</c:v>
                </c:pt>
                <c:pt idx="4010">
                  <c:v>144.46666666666164</c:v>
                </c:pt>
                <c:pt idx="4011">
                  <c:v>144.499999999995</c:v>
                </c:pt>
                <c:pt idx="4012">
                  <c:v>144.53333333332833</c:v>
                </c:pt>
                <c:pt idx="4013">
                  <c:v>144.56666666666163</c:v>
                </c:pt>
                <c:pt idx="4014">
                  <c:v>144.59999999999499</c:v>
                </c:pt>
                <c:pt idx="4015">
                  <c:v>144.63333333332832</c:v>
                </c:pt>
                <c:pt idx="4016">
                  <c:v>144.66666666666163</c:v>
                </c:pt>
                <c:pt idx="4017">
                  <c:v>144.69999999999499</c:v>
                </c:pt>
                <c:pt idx="4018">
                  <c:v>144.73333333332832</c:v>
                </c:pt>
                <c:pt idx="4019">
                  <c:v>144.76666666666162</c:v>
                </c:pt>
                <c:pt idx="4020">
                  <c:v>144.79999999999498</c:v>
                </c:pt>
                <c:pt idx="4021">
                  <c:v>144.83333333332831</c:v>
                </c:pt>
                <c:pt idx="4022">
                  <c:v>144.86666666666162</c:v>
                </c:pt>
                <c:pt idx="4023">
                  <c:v>144.899999999995</c:v>
                </c:pt>
                <c:pt idx="4024">
                  <c:v>144.93333333332831</c:v>
                </c:pt>
                <c:pt idx="4025">
                  <c:v>144.96666666666161</c:v>
                </c:pt>
                <c:pt idx="4026">
                  <c:v>144.99999999999497</c:v>
                </c:pt>
                <c:pt idx="4027">
                  <c:v>145.0333333333283</c:v>
                </c:pt>
                <c:pt idx="4028">
                  <c:v>145.0666666666616</c:v>
                </c:pt>
                <c:pt idx="4029">
                  <c:v>145.09999999999496</c:v>
                </c:pt>
                <c:pt idx="4030">
                  <c:v>145.1333333333283</c:v>
                </c:pt>
                <c:pt idx="4031">
                  <c:v>145.1666666666616</c:v>
                </c:pt>
                <c:pt idx="4032">
                  <c:v>145.19999999999496</c:v>
                </c:pt>
                <c:pt idx="4033">
                  <c:v>145.23333333332826</c:v>
                </c:pt>
                <c:pt idx="4034">
                  <c:v>145.26666666666159</c:v>
                </c:pt>
                <c:pt idx="4035">
                  <c:v>145.29999999999495</c:v>
                </c:pt>
                <c:pt idx="4036">
                  <c:v>145.33333333332828</c:v>
                </c:pt>
                <c:pt idx="4037">
                  <c:v>145.36666666666162</c:v>
                </c:pt>
                <c:pt idx="4038">
                  <c:v>145.39999999999498</c:v>
                </c:pt>
                <c:pt idx="4039">
                  <c:v>145.43333333332828</c:v>
                </c:pt>
                <c:pt idx="4040">
                  <c:v>145.46666666666158</c:v>
                </c:pt>
                <c:pt idx="4041">
                  <c:v>145.49999999999494</c:v>
                </c:pt>
                <c:pt idx="4042">
                  <c:v>145.53333333332824</c:v>
                </c:pt>
                <c:pt idx="4043">
                  <c:v>145.56666666666158</c:v>
                </c:pt>
                <c:pt idx="4044">
                  <c:v>145.59999999999494</c:v>
                </c:pt>
                <c:pt idx="4045">
                  <c:v>145.63333333332824</c:v>
                </c:pt>
                <c:pt idx="4046">
                  <c:v>145.66666666666157</c:v>
                </c:pt>
                <c:pt idx="4047">
                  <c:v>145.69999999999493</c:v>
                </c:pt>
                <c:pt idx="4048">
                  <c:v>145.73333333332823</c:v>
                </c:pt>
                <c:pt idx="4049">
                  <c:v>145.76666666666156</c:v>
                </c:pt>
                <c:pt idx="4050">
                  <c:v>145.79999999999492</c:v>
                </c:pt>
                <c:pt idx="4051">
                  <c:v>145.83333333332826</c:v>
                </c:pt>
                <c:pt idx="4052">
                  <c:v>145.86666666666159</c:v>
                </c:pt>
                <c:pt idx="4053">
                  <c:v>145.89999999999495</c:v>
                </c:pt>
                <c:pt idx="4054">
                  <c:v>145.93333333332825</c:v>
                </c:pt>
                <c:pt idx="4055">
                  <c:v>145.96666666666158</c:v>
                </c:pt>
                <c:pt idx="4056">
                  <c:v>145.99999999999491</c:v>
                </c:pt>
                <c:pt idx="4057">
                  <c:v>146.03333333332822</c:v>
                </c:pt>
                <c:pt idx="4058">
                  <c:v>146.06666666666158</c:v>
                </c:pt>
                <c:pt idx="4059">
                  <c:v>146.09999999999491</c:v>
                </c:pt>
                <c:pt idx="4060">
                  <c:v>146.13333333332821</c:v>
                </c:pt>
                <c:pt idx="4061">
                  <c:v>146.16666666666154</c:v>
                </c:pt>
                <c:pt idx="4062">
                  <c:v>146.1999999999949</c:v>
                </c:pt>
                <c:pt idx="4063">
                  <c:v>146.2333333333282</c:v>
                </c:pt>
                <c:pt idx="4064">
                  <c:v>146.26666666666154</c:v>
                </c:pt>
                <c:pt idx="4065">
                  <c:v>146.2999999999949</c:v>
                </c:pt>
                <c:pt idx="4066">
                  <c:v>146.33333333332823</c:v>
                </c:pt>
                <c:pt idx="4067">
                  <c:v>146.36666666666156</c:v>
                </c:pt>
                <c:pt idx="4068">
                  <c:v>146.39999999999489</c:v>
                </c:pt>
                <c:pt idx="4069">
                  <c:v>146.43333333332822</c:v>
                </c:pt>
                <c:pt idx="4070">
                  <c:v>146.46666666666155</c:v>
                </c:pt>
                <c:pt idx="4071">
                  <c:v>146.49999999999488</c:v>
                </c:pt>
                <c:pt idx="4072">
                  <c:v>146.53333333332822</c:v>
                </c:pt>
                <c:pt idx="4073">
                  <c:v>146.56666666666155</c:v>
                </c:pt>
                <c:pt idx="4074">
                  <c:v>146.59999999999488</c:v>
                </c:pt>
                <c:pt idx="4075">
                  <c:v>146.63333333332818</c:v>
                </c:pt>
                <c:pt idx="4076">
                  <c:v>146.66666666666151</c:v>
                </c:pt>
                <c:pt idx="4077">
                  <c:v>146.69999999999484</c:v>
                </c:pt>
                <c:pt idx="4078">
                  <c:v>146.73333333332818</c:v>
                </c:pt>
                <c:pt idx="4079">
                  <c:v>146.76666666666151</c:v>
                </c:pt>
                <c:pt idx="4080">
                  <c:v>146.79999999999484</c:v>
                </c:pt>
                <c:pt idx="4081">
                  <c:v>146.8333333333282</c:v>
                </c:pt>
                <c:pt idx="4082">
                  <c:v>146.86666666666153</c:v>
                </c:pt>
                <c:pt idx="4083">
                  <c:v>146.89999999999486</c:v>
                </c:pt>
                <c:pt idx="4084">
                  <c:v>146.93333333332819</c:v>
                </c:pt>
                <c:pt idx="4085">
                  <c:v>146.96666666666152</c:v>
                </c:pt>
                <c:pt idx="4086">
                  <c:v>146.99999999999486</c:v>
                </c:pt>
                <c:pt idx="4087">
                  <c:v>147.03333333332819</c:v>
                </c:pt>
                <c:pt idx="4088">
                  <c:v>147.06666666666152</c:v>
                </c:pt>
                <c:pt idx="4089">
                  <c:v>147.09999999999485</c:v>
                </c:pt>
                <c:pt idx="4090">
                  <c:v>147.13333333332818</c:v>
                </c:pt>
                <c:pt idx="4091">
                  <c:v>147.16666666666148</c:v>
                </c:pt>
                <c:pt idx="4092">
                  <c:v>147.19999999999482</c:v>
                </c:pt>
                <c:pt idx="4093">
                  <c:v>147.23333333332818</c:v>
                </c:pt>
                <c:pt idx="4094">
                  <c:v>147.26666666666148</c:v>
                </c:pt>
                <c:pt idx="4095">
                  <c:v>147.29999999999481</c:v>
                </c:pt>
                <c:pt idx="4096">
                  <c:v>147.33333333332817</c:v>
                </c:pt>
                <c:pt idx="4097">
                  <c:v>147.3666666666615</c:v>
                </c:pt>
                <c:pt idx="4098">
                  <c:v>147.39999999999483</c:v>
                </c:pt>
                <c:pt idx="4099">
                  <c:v>147.43333333332816</c:v>
                </c:pt>
                <c:pt idx="4100">
                  <c:v>147.4666666666615</c:v>
                </c:pt>
                <c:pt idx="4101">
                  <c:v>147.49999999999483</c:v>
                </c:pt>
                <c:pt idx="4102">
                  <c:v>147.53333333332816</c:v>
                </c:pt>
                <c:pt idx="4103">
                  <c:v>147.56666666666146</c:v>
                </c:pt>
                <c:pt idx="4104">
                  <c:v>147.59999999999482</c:v>
                </c:pt>
                <c:pt idx="4105">
                  <c:v>147.63333333332815</c:v>
                </c:pt>
                <c:pt idx="4106">
                  <c:v>147.66666666666146</c:v>
                </c:pt>
                <c:pt idx="4107">
                  <c:v>147.69999999999482</c:v>
                </c:pt>
                <c:pt idx="4108">
                  <c:v>147.73333333332815</c:v>
                </c:pt>
                <c:pt idx="4109">
                  <c:v>147.76666666666145</c:v>
                </c:pt>
                <c:pt idx="4110">
                  <c:v>147.79999999999478</c:v>
                </c:pt>
                <c:pt idx="4111">
                  <c:v>147.83333333332814</c:v>
                </c:pt>
                <c:pt idx="4112">
                  <c:v>147.86666666666144</c:v>
                </c:pt>
                <c:pt idx="4113">
                  <c:v>147.8999999999948</c:v>
                </c:pt>
                <c:pt idx="4114">
                  <c:v>147.93333333332814</c:v>
                </c:pt>
                <c:pt idx="4115">
                  <c:v>147.96666666666144</c:v>
                </c:pt>
                <c:pt idx="4116">
                  <c:v>147.9999999999948</c:v>
                </c:pt>
                <c:pt idx="4117">
                  <c:v>148.03333333332813</c:v>
                </c:pt>
                <c:pt idx="4118">
                  <c:v>148.06666666666143</c:v>
                </c:pt>
                <c:pt idx="4119">
                  <c:v>148.09999999999479</c:v>
                </c:pt>
                <c:pt idx="4120">
                  <c:v>148.13333333332812</c:v>
                </c:pt>
                <c:pt idx="4121">
                  <c:v>148.16666666666143</c:v>
                </c:pt>
                <c:pt idx="4122">
                  <c:v>148.19999999999479</c:v>
                </c:pt>
                <c:pt idx="4123">
                  <c:v>148.23333333332812</c:v>
                </c:pt>
                <c:pt idx="4124">
                  <c:v>148.26666666666142</c:v>
                </c:pt>
                <c:pt idx="4125">
                  <c:v>148.29999999999478</c:v>
                </c:pt>
                <c:pt idx="4126">
                  <c:v>148.33333333332811</c:v>
                </c:pt>
                <c:pt idx="4127">
                  <c:v>148.36666666666142</c:v>
                </c:pt>
                <c:pt idx="4128">
                  <c:v>148.3999999999948</c:v>
                </c:pt>
                <c:pt idx="4129">
                  <c:v>148.43333333332811</c:v>
                </c:pt>
                <c:pt idx="4130">
                  <c:v>148.46666666666141</c:v>
                </c:pt>
                <c:pt idx="4131">
                  <c:v>148.49999999999477</c:v>
                </c:pt>
                <c:pt idx="4132">
                  <c:v>148.5333333333281</c:v>
                </c:pt>
                <c:pt idx="4133">
                  <c:v>148.5666666666614</c:v>
                </c:pt>
                <c:pt idx="4134">
                  <c:v>148.59999999999476</c:v>
                </c:pt>
                <c:pt idx="4135">
                  <c:v>148.6333333333281</c:v>
                </c:pt>
                <c:pt idx="4136">
                  <c:v>148.6666666666614</c:v>
                </c:pt>
                <c:pt idx="4137">
                  <c:v>148.69999999999476</c:v>
                </c:pt>
                <c:pt idx="4138">
                  <c:v>148.73333333332806</c:v>
                </c:pt>
                <c:pt idx="4139">
                  <c:v>148.76666666666139</c:v>
                </c:pt>
                <c:pt idx="4140">
                  <c:v>148.79999999999475</c:v>
                </c:pt>
                <c:pt idx="4141">
                  <c:v>148.83333333332808</c:v>
                </c:pt>
                <c:pt idx="4142">
                  <c:v>148.86666666666142</c:v>
                </c:pt>
                <c:pt idx="4143">
                  <c:v>148.89999999999478</c:v>
                </c:pt>
                <c:pt idx="4144">
                  <c:v>148.93333333332808</c:v>
                </c:pt>
                <c:pt idx="4145">
                  <c:v>148.96666666666138</c:v>
                </c:pt>
                <c:pt idx="4146">
                  <c:v>148.99999999999474</c:v>
                </c:pt>
                <c:pt idx="4147">
                  <c:v>149.03333333332805</c:v>
                </c:pt>
                <c:pt idx="4148">
                  <c:v>149.06666666666138</c:v>
                </c:pt>
                <c:pt idx="4149">
                  <c:v>149.09999999999474</c:v>
                </c:pt>
                <c:pt idx="4150">
                  <c:v>149.13333333332804</c:v>
                </c:pt>
                <c:pt idx="4151">
                  <c:v>149.16666666666137</c:v>
                </c:pt>
                <c:pt idx="4152">
                  <c:v>149.19999999999473</c:v>
                </c:pt>
                <c:pt idx="4153">
                  <c:v>149.23333333332803</c:v>
                </c:pt>
                <c:pt idx="4154">
                  <c:v>149.26666666666137</c:v>
                </c:pt>
                <c:pt idx="4155">
                  <c:v>149.29999999999472</c:v>
                </c:pt>
                <c:pt idx="4156">
                  <c:v>149.33333333332806</c:v>
                </c:pt>
                <c:pt idx="4157">
                  <c:v>149.36666666666139</c:v>
                </c:pt>
                <c:pt idx="4158">
                  <c:v>149.39999999999475</c:v>
                </c:pt>
                <c:pt idx="4159">
                  <c:v>149.43333333332805</c:v>
                </c:pt>
                <c:pt idx="4160">
                  <c:v>149.46666666666138</c:v>
                </c:pt>
                <c:pt idx="4161">
                  <c:v>149.49999999999471</c:v>
                </c:pt>
                <c:pt idx="4162">
                  <c:v>149.53333333332805</c:v>
                </c:pt>
                <c:pt idx="4163">
                  <c:v>149.56666666666138</c:v>
                </c:pt>
                <c:pt idx="4164">
                  <c:v>149.59999999999471</c:v>
                </c:pt>
                <c:pt idx="4165">
                  <c:v>149.63333333332801</c:v>
                </c:pt>
                <c:pt idx="4166">
                  <c:v>149.66666666666134</c:v>
                </c:pt>
                <c:pt idx="4167">
                  <c:v>149.6999999999947</c:v>
                </c:pt>
                <c:pt idx="4168">
                  <c:v>149.73333333332801</c:v>
                </c:pt>
                <c:pt idx="4169">
                  <c:v>149.76666666666134</c:v>
                </c:pt>
                <c:pt idx="4170">
                  <c:v>149.7999999999947</c:v>
                </c:pt>
                <c:pt idx="4171">
                  <c:v>149.83333333332803</c:v>
                </c:pt>
                <c:pt idx="4172">
                  <c:v>149.86666666666136</c:v>
                </c:pt>
                <c:pt idx="4173">
                  <c:v>149.89999999999469</c:v>
                </c:pt>
                <c:pt idx="4174">
                  <c:v>149.93333333332802</c:v>
                </c:pt>
                <c:pt idx="4175">
                  <c:v>149.96666666666135</c:v>
                </c:pt>
                <c:pt idx="4176">
                  <c:v>149.99999999999469</c:v>
                </c:pt>
                <c:pt idx="4177">
                  <c:v>150.03333333332802</c:v>
                </c:pt>
                <c:pt idx="4178">
                  <c:v>150.06666666666135</c:v>
                </c:pt>
                <c:pt idx="4179">
                  <c:v>150.09999999999468</c:v>
                </c:pt>
                <c:pt idx="4180">
                  <c:v>150.13333333332798</c:v>
                </c:pt>
                <c:pt idx="4181">
                  <c:v>150.16666666666131</c:v>
                </c:pt>
                <c:pt idx="4182">
                  <c:v>150.19999999999465</c:v>
                </c:pt>
                <c:pt idx="4183">
                  <c:v>150.23333333332798</c:v>
                </c:pt>
                <c:pt idx="4184">
                  <c:v>150.26666666666131</c:v>
                </c:pt>
                <c:pt idx="4185">
                  <c:v>150.29999999999464</c:v>
                </c:pt>
                <c:pt idx="4186">
                  <c:v>150.333333333328</c:v>
                </c:pt>
                <c:pt idx="4187">
                  <c:v>150.36666666666133</c:v>
                </c:pt>
                <c:pt idx="4188">
                  <c:v>150.39999999999466</c:v>
                </c:pt>
                <c:pt idx="4189">
                  <c:v>150.43333333332799</c:v>
                </c:pt>
                <c:pt idx="4190">
                  <c:v>150.46666666666133</c:v>
                </c:pt>
                <c:pt idx="4191">
                  <c:v>150.49999999999466</c:v>
                </c:pt>
                <c:pt idx="4192">
                  <c:v>150.53333333332799</c:v>
                </c:pt>
                <c:pt idx="4193">
                  <c:v>150.56666666666132</c:v>
                </c:pt>
                <c:pt idx="4194">
                  <c:v>150.59999999999465</c:v>
                </c:pt>
                <c:pt idx="4195">
                  <c:v>150.63333333332798</c:v>
                </c:pt>
                <c:pt idx="4196">
                  <c:v>150.66666666666129</c:v>
                </c:pt>
                <c:pt idx="4197">
                  <c:v>150.69999999999465</c:v>
                </c:pt>
                <c:pt idx="4198">
                  <c:v>150.73333333332798</c:v>
                </c:pt>
                <c:pt idx="4199">
                  <c:v>150.76666666666128</c:v>
                </c:pt>
                <c:pt idx="4200">
                  <c:v>150.79999999999461</c:v>
                </c:pt>
                <c:pt idx="4201">
                  <c:v>150.83333333332797</c:v>
                </c:pt>
                <c:pt idx="4202">
                  <c:v>150.8666666666613</c:v>
                </c:pt>
                <c:pt idx="4203">
                  <c:v>150.89999999999463</c:v>
                </c:pt>
                <c:pt idx="4204">
                  <c:v>150.93333333332797</c:v>
                </c:pt>
                <c:pt idx="4205">
                  <c:v>150.9666666666613</c:v>
                </c:pt>
                <c:pt idx="4206">
                  <c:v>150.99999999999463</c:v>
                </c:pt>
                <c:pt idx="4207">
                  <c:v>151.03333333332796</c:v>
                </c:pt>
                <c:pt idx="4208">
                  <c:v>151.06666666666126</c:v>
                </c:pt>
                <c:pt idx="4209">
                  <c:v>151.09999999999462</c:v>
                </c:pt>
                <c:pt idx="4210">
                  <c:v>151.13333333332795</c:v>
                </c:pt>
                <c:pt idx="4211">
                  <c:v>151.16666666666126</c:v>
                </c:pt>
                <c:pt idx="4212">
                  <c:v>151.19999999999462</c:v>
                </c:pt>
                <c:pt idx="4213">
                  <c:v>151.23333333332795</c:v>
                </c:pt>
                <c:pt idx="4214">
                  <c:v>151.26666666666125</c:v>
                </c:pt>
                <c:pt idx="4215">
                  <c:v>151.29999999999458</c:v>
                </c:pt>
                <c:pt idx="4216">
                  <c:v>151.33333333332794</c:v>
                </c:pt>
                <c:pt idx="4217">
                  <c:v>151.36666666666125</c:v>
                </c:pt>
                <c:pt idx="4218">
                  <c:v>151.39999999999461</c:v>
                </c:pt>
                <c:pt idx="4219">
                  <c:v>151.43333333332794</c:v>
                </c:pt>
                <c:pt idx="4220">
                  <c:v>151.46666666666124</c:v>
                </c:pt>
                <c:pt idx="4221">
                  <c:v>151.4999999999946</c:v>
                </c:pt>
                <c:pt idx="4222">
                  <c:v>151.53333333332793</c:v>
                </c:pt>
                <c:pt idx="4223">
                  <c:v>151.56666666666123</c:v>
                </c:pt>
                <c:pt idx="4224">
                  <c:v>151.59999999999459</c:v>
                </c:pt>
                <c:pt idx="4225">
                  <c:v>151.63333333332793</c:v>
                </c:pt>
                <c:pt idx="4226">
                  <c:v>151.66666666666123</c:v>
                </c:pt>
                <c:pt idx="4227">
                  <c:v>151.69999999999459</c:v>
                </c:pt>
                <c:pt idx="4228">
                  <c:v>151.73333333332792</c:v>
                </c:pt>
                <c:pt idx="4229">
                  <c:v>151.76666666666122</c:v>
                </c:pt>
                <c:pt idx="4230">
                  <c:v>151.79999999999458</c:v>
                </c:pt>
                <c:pt idx="4231">
                  <c:v>151.83333333332791</c:v>
                </c:pt>
                <c:pt idx="4232">
                  <c:v>151.86666666666125</c:v>
                </c:pt>
                <c:pt idx="4233">
                  <c:v>151.89999999999461</c:v>
                </c:pt>
                <c:pt idx="4234">
                  <c:v>151.93333333332791</c:v>
                </c:pt>
                <c:pt idx="4235">
                  <c:v>151.96666666666121</c:v>
                </c:pt>
                <c:pt idx="4236">
                  <c:v>151.99999999999457</c:v>
                </c:pt>
                <c:pt idx="4237">
                  <c:v>152.0333333333279</c:v>
                </c:pt>
                <c:pt idx="4238">
                  <c:v>152.06666666666121</c:v>
                </c:pt>
                <c:pt idx="4239">
                  <c:v>152.09999999999457</c:v>
                </c:pt>
                <c:pt idx="4240">
                  <c:v>152.1333333333279</c:v>
                </c:pt>
                <c:pt idx="4241">
                  <c:v>152.1666666666612</c:v>
                </c:pt>
                <c:pt idx="4242">
                  <c:v>152.19999999999456</c:v>
                </c:pt>
                <c:pt idx="4243">
                  <c:v>152.23333333332786</c:v>
                </c:pt>
                <c:pt idx="4244">
                  <c:v>152.26666666666119</c:v>
                </c:pt>
                <c:pt idx="4245">
                  <c:v>152.29999999999455</c:v>
                </c:pt>
                <c:pt idx="4246">
                  <c:v>152.33333333332789</c:v>
                </c:pt>
                <c:pt idx="4247">
                  <c:v>152.36666666666122</c:v>
                </c:pt>
                <c:pt idx="4248">
                  <c:v>152.39999999999458</c:v>
                </c:pt>
                <c:pt idx="4249">
                  <c:v>152.43333333332788</c:v>
                </c:pt>
                <c:pt idx="4250">
                  <c:v>152.46666666666118</c:v>
                </c:pt>
                <c:pt idx="4251">
                  <c:v>152.49999999999454</c:v>
                </c:pt>
                <c:pt idx="4252">
                  <c:v>152.53333333332785</c:v>
                </c:pt>
                <c:pt idx="4253">
                  <c:v>152.56666666666118</c:v>
                </c:pt>
                <c:pt idx="4254">
                  <c:v>152.59999999999454</c:v>
                </c:pt>
                <c:pt idx="4255">
                  <c:v>152.63333333332784</c:v>
                </c:pt>
                <c:pt idx="4256">
                  <c:v>152.66666666666117</c:v>
                </c:pt>
                <c:pt idx="4257">
                  <c:v>152.69999999999453</c:v>
                </c:pt>
                <c:pt idx="4258">
                  <c:v>152.73333333332783</c:v>
                </c:pt>
                <c:pt idx="4259">
                  <c:v>152.76666666666117</c:v>
                </c:pt>
                <c:pt idx="4260">
                  <c:v>152.79999999999453</c:v>
                </c:pt>
                <c:pt idx="4261">
                  <c:v>152.83333333332786</c:v>
                </c:pt>
                <c:pt idx="4262">
                  <c:v>152.86666666666119</c:v>
                </c:pt>
                <c:pt idx="4263">
                  <c:v>152.89999999999455</c:v>
                </c:pt>
                <c:pt idx="4264">
                  <c:v>152.93333333332785</c:v>
                </c:pt>
                <c:pt idx="4265">
                  <c:v>152.96666666666118</c:v>
                </c:pt>
                <c:pt idx="4266">
                  <c:v>152.99999999999451</c:v>
                </c:pt>
                <c:pt idx="4267">
                  <c:v>153.03333333332785</c:v>
                </c:pt>
                <c:pt idx="4268">
                  <c:v>153.06666666666118</c:v>
                </c:pt>
                <c:pt idx="4269">
                  <c:v>153.09999999999451</c:v>
                </c:pt>
                <c:pt idx="4270">
                  <c:v>153.13333333332781</c:v>
                </c:pt>
                <c:pt idx="4271">
                  <c:v>153.16666666666114</c:v>
                </c:pt>
                <c:pt idx="4272">
                  <c:v>153.1999999999945</c:v>
                </c:pt>
                <c:pt idx="4273">
                  <c:v>153.23333333332781</c:v>
                </c:pt>
                <c:pt idx="4274">
                  <c:v>153.26666666666114</c:v>
                </c:pt>
                <c:pt idx="4275">
                  <c:v>153.2999999999945</c:v>
                </c:pt>
                <c:pt idx="4276">
                  <c:v>153.33333333332783</c:v>
                </c:pt>
                <c:pt idx="4277">
                  <c:v>153.36666666666116</c:v>
                </c:pt>
                <c:pt idx="4278">
                  <c:v>153.39999999999449</c:v>
                </c:pt>
                <c:pt idx="4279">
                  <c:v>153.43333333332782</c:v>
                </c:pt>
                <c:pt idx="4280">
                  <c:v>153.46666666666115</c:v>
                </c:pt>
                <c:pt idx="4281">
                  <c:v>153.49999999999449</c:v>
                </c:pt>
                <c:pt idx="4282">
                  <c:v>153.53333333332782</c:v>
                </c:pt>
                <c:pt idx="4283">
                  <c:v>153.56666666666115</c:v>
                </c:pt>
                <c:pt idx="4284">
                  <c:v>153.59999999999448</c:v>
                </c:pt>
                <c:pt idx="4285">
                  <c:v>153.63333333332778</c:v>
                </c:pt>
                <c:pt idx="4286">
                  <c:v>153.66666666666111</c:v>
                </c:pt>
                <c:pt idx="4287">
                  <c:v>153.69999999999445</c:v>
                </c:pt>
                <c:pt idx="4288">
                  <c:v>153.73333333332778</c:v>
                </c:pt>
                <c:pt idx="4289">
                  <c:v>153.76666666666111</c:v>
                </c:pt>
                <c:pt idx="4290">
                  <c:v>153.79999999999444</c:v>
                </c:pt>
                <c:pt idx="4291">
                  <c:v>153.8333333333278</c:v>
                </c:pt>
                <c:pt idx="4292">
                  <c:v>153.86666666666113</c:v>
                </c:pt>
                <c:pt idx="4293">
                  <c:v>153.89999999999446</c:v>
                </c:pt>
                <c:pt idx="4294">
                  <c:v>153.93333333332779</c:v>
                </c:pt>
                <c:pt idx="4295">
                  <c:v>153.96666666666113</c:v>
                </c:pt>
                <c:pt idx="4296">
                  <c:v>153.99999999999446</c:v>
                </c:pt>
                <c:pt idx="4297">
                  <c:v>154.03333333332779</c:v>
                </c:pt>
                <c:pt idx="4298">
                  <c:v>154.06666666666112</c:v>
                </c:pt>
                <c:pt idx="4299">
                  <c:v>154.09999999999445</c:v>
                </c:pt>
                <c:pt idx="4300">
                  <c:v>154.13333333332778</c:v>
                </c:pt>
                <c:pt idx="4301">
                  <c:v>154.16666666666109</c:v>
                </c:pt>
                <c:pt idx="4302">
                  <c:v>154.19999999999445</c:v>
                </c:pt>
                <c:pt idx="4303">
                  <c:v>154.23333333332778</c:v>
                </c:pt>
                <c:pt idx="4304">
                  <c:v>154.26666666666108</c:v>
                </c:pt>
                <c:pt idx="4305">
                  <c:v>154.29999999999441</c:v>
                </c:pt>
                <c:pt idx="4306">
                  <c:v>154.33333333332777</c:v>
                </c:pt>
                <c:pt idx="4307">
                  <c:v>154.3666666666611</c:v>
                </c:pt>
                <c:pt idx="4308">
                  <c:v>154.39999999999444</c:v>
                </c:pt>
                <c:pt idx="4309">
                  <c:v>154.43333333332777</c:v>
                </c:pt>
                <c:pt idx="4310">
                  <c:v>154.4666666666611</c:v>
                </c:pt>
                <c:pt idx="4311">
                  <c:v>154.49999999999443</c:v>
                </c:pt>
                <c:pt idx="4312">
                  <c:v>154.53333333332776</c:v>
                </c:pt>
                <c:pt idx="4313">
                  <c:v>154.56666666666106</c:v>
                </c:pt>
                <c:pt idx="4314">
                  <c:v>154.59999999999442</c:v>
                </c:pt>
                <c:pt idx="4315">
                  <c:v>154.63333333332776</c:v>
                </c:pt>
                <c:pt idx="4316">
                  <c:v>154.66666666666106</c:v>
                </c:pt>
                <c:pt idx="4317">
                  <c:v>154.69999999999442</c:v>
                </c:pt>
                <c:pt idx="4318">
                  <c:v>154.73333333332775</c:v>
                </c:pt>
                <c:pt idx="4319">
                  <c:v>154.76666666666105</c:v>
                </c:pt>
                <c:pt idx="4320">
                  <c:v>154.79999999999438</c:v>
                </c:pt>
                <c:pt idx="4321">
                  <c:v>154.83333333332774</c:v>
                </c:pt>
                <c:pt idx="4322">
                  <c:v>154.86666666666108</c:v>
                </c:pt>
                <c:pt idx="4323">
                  <c:v>154.89999999999441</c:v>
                </c:pt>
                <c:pt idx="4324">
                  <c:v>154.93333333332774</c:v>
                </c:pt>
                <c:pt idx="4325">
                  <c:v>154.96666666666104</c:v>
                </c:pt>
                <c:pt idx="4326">
                  <c:v>154.9999999999944</c:v>
                </c:pt>
                <c:pt idx="4327">
                  <c:v>155.03333333332773</c:v>
                </c:pt>
                <c:pt idx="4328">
                  <c:v>155.06666666666104</c:v>
                </c:pt>
                <c:pt idx="4329">
                  <c:v>155.0999999999944</c:v>
                </c:pt>
                <c:pt idx="4330">
                  <c:v>155.13333333332773</c:v>
                </c:pt>
                <c:pt idx="4331">
                  <c:v>155.16666666666103</c:v>
                </c:pt>
                <c:pt idx="4332">
                  <c:v>155.19999999999439</c:v>
                </c:pt>
                <c:pt idx="4333">
                  <c:v>155.23333333332772</c:v>
                </c:pt>
                <c:pt idx="4334">
                  <c:v>155.26666666666102</c:v>
                </c:pt>
                <c:pt idx="4335">
                  <c:v>155.29999999999438</c:v>
                </c:pt>
                <c:pt idx="4336">
                  <c:v>155.33333333332774</c:v>
                </c:pt>
                <c:pt idx="4337">
                  <c:v>155.36666666666105</c:v>
                </c:pt>
                <c:pt idx="4338">
                  <c:v>155.39999999999441</c:v>
                </c:pt>
                <c:pt idx="4339">
                  <c:v>155.43333333332771</c:v>
                </c:pt>
                <c:pt idx="4340">
                  <c:v>155.46666666666101</c:v>
                </c:pt>
                <c:pt idx="4341">
                  <c:v>155.49999999999437</c:v>
                </c:pt>
                <c:pt idx="4342">
                  <c:v>155.5333333333277</c:v>
                </c:pt>
                <c:pt idx="4343">
                  <c:v>155.56666666666101</c:v>
                </c:pt>
                <c:pt idx="4344">
                  <c:v>155.59999999999437</c:v>
                </c:pt>
                <c:pt idx="4345">
                  <c:v>155.6333333333277</c:v>
                </c:pt>
                <c:pt idx="4346">
                  <c:v>155.666666666661</c:v>
                </c:pt>
                <c:pt idx="4347">
                  <c:v>155.69999999999436</c:v>
                </c:pt>
                <c:pt idx="4348">
                  <c:v>155.73333333332766</c:v>
                </c:pt>
                <c:pt idx="4349">
                  <c:v>155.766666666661</c:v>
                </c:pt>
                <c:pt idx="4350">
                  <c:v>155.79999999999436</c:v>
                </c:pt>
                <c:pt idx="4351">
                  <c:v>155.83333333332769</c:v>
                </c:pt>
                <c:pt idx="4352">
                  <c:v>155.86666666666102</c:v>
                </c:pt>
                <c:pt idx="4353">
                  <c:v>155.89999999999438</c:v>
                </c:pt>
                <c:pt idx="4354">
                  <c:v>155.93333333332768</c:v>
                </c:pt>
                <c:pt idx="4355">
                  <c:v>155.96666666666098</c:v>
                </c:pt>
                <c:pt idx="4356">
                  <c:v>155.99999999999434</c:v>
                </c:pt>
                <c:pt idx="4357">
                  <c:v>156.03333333332768</c:v>
                </c:pt>
                <c:pt idx="4358">
                  <c:v>156.06666666666098</c:v>
                </c:pt>
                <c:pt idx="4359">
                  <c:v>156.09999999999434</c:v>
                </c:pt>
                <c:pt idx="4360">
                  <c:v>156.13333333332764</c:v>
                </c:pt>
                <c:pt idx="4361">
                  <c:v>156.16666666666097</c:v>
                </c:pt>
                <c:pt idx="4362">
                  <c:v>156.19999999999433</c:v>
                </c:pt>
                <c:pt idx="4363">
                  <c:v>156.23333333332764</c:v>
                </c:pt>
                <c:pt idx="4364">
                  <c:v>156.26666666666097</c:v>
                </c:pt>
                <c:pt idx="4365">
                  <c:v>156.29999999999433</c:v>
                </c:pt>
                <c:pt idx="4366">
                  <c:v>156.33333333332766</c:v>
                </c:pt>
                <c:pt idx="4367">
                  <c:v>156.36666666666099</c:v>
                </c:pt>
                <c:pt idx="4368">
                  <c:v>156.39999999999435</c:v>
                </c:pt>
                <c:pt idx="4369">
                  <c:v>156.43333333332765</c:v>
                </c:pt>
                <c:pt idx="4370">
                  <c:v>156.46666666666098</c:v>
                </c:pt>
                <c:pt idx="4371">
                  <c:v>156.49999999999434</c:v>
                </c:pt>
                <c:pt idx="4372">
                  <c:v>156.53333333332765</c:v>
                </c:pt>
                <c:pt idx="4373">
                  <c:v>156.56666666666098</c:v>
                </c:pt>
                <c:pt idx="4374">
                  <c:v>156.59999999999431</c:v>
                </c:pt>
                <c:pt idx="4375">
                  <c:v>156.63333333332761</c:v>
                </c:pt>
                <c:pt idx="4376">
                  <c:v>156.66666666666094</c:v>
                </c:pt>
                <c:pt idx="4377">
                  <c:v>156.6999999999943</c:v>
                </c:pt>
                <c:pt idx="4378">
                  <c:v>156.73333333332761</c:v>
                </c:pt>
                <c:pt idx="4379">
                  <c:v>156.76666666666094</c:v>
                </c:pt>
                <c:pt idx="4380">
                  <c:v>156.7999999999943</c:v>
                </c:pt>
                <c:pt idx="4381">
                  <c:v>156.83333333332763</c:v>
                </c:pt>
                <c:pt idx="4382">
                  <c:v>156.86666666666096</c:v>
                </c:pt>
                <c:pt idx="4383">
                  <c:v>156.89999999999429</c:v>
                </c:pt>
                <c:pt idx="4384">
                  <c:v>156.93333333332762</c:v>
                </c:pt>
                <c:pt idx="4385">
                  <c:v>156.96666666666096</c:v>
                </c:pt>
                <c:pt idx="4386">
                  <c:v>156.99999999999429</c:v>
                </c:pt>
                <c:pt idx="4387">
                  <c:v>157.03333333332762</c:v>
                </c:pt>
                <c:pt idx="4388">
                  <c:v>157.06666666666095</c:v>
                </c:pt>
                <c:pt idx="4389">
                  <c:v>157.09999999999428</c:v>
                </c:pt>
                <c:pt idx="4390">
                  <c:v>157.13333333332758</c:v>
                </c:pt>
                <c:pt idx="4391">
                  <c:v>157.16666666666092</c:v>
                </c:pt>
                <c:pt idx="4392">
                  <c:v>157.19999999999428</c:v>
                </c:pt>
                <c:pt idx="4393">
                  <c:v>157.23333333332758</c:v>
                </c:pt>
                <c:pt idx="4394">
                  <c:v>157.26666666666091</c:v>
                </c:pt>
                <c:pt idx="4395">
                  <c:v>157.29999999999424</c:v>
                </c:pt>
                <c:pt idx="4396">
                  <c:v>157.3333333333276</c:v>
                </c:pt>
                <c:pt idx="4397">
                  <c:v>157.36666666666093</c:v>
                </c:pt>
                <c:pt idx="4398">
                  <c:v>157.39999999999426</c:v>
                </c:pt>
                <c:pt idx="4399">
                  <c:v>157.4333333333276</c:v>
                </c:pt>
                <c:pt idx="4400">
                  <c:v>157.46666666666093</c:v>
                </c:pt>
                <c:pt idx="4401">
                  <c:v>157.49999999999426</c:v>
                </c:pt>
                <c:pt idx="4402">
                  <c:v>157.53333333332759</c:v>
                </c:pt>
                <c:pt idx="4403">
                  <c:v>157.56666666666092</c:v>
                </c:pt>
                <c:pt idx="4404">
                  <c:v>157.59999999999425</c:v>
                </c:pt>
                <c:pt idx="4405">
                  <c:v>157.63333333332758</c:v>
                </c:pt>
                <c:pt idx="4406">
                  <c:v>157.66666666666092</c:v>
                </c:pt>
                <c:pt idx="4407">
                  <c:v>157.69999999999425</c:v>
                </c:pt>
                <c:pt idx="4408">
                  <c:v>157.73333333332758</c:v>
                </c:pt>
                <c:pt idx="4409">
                  <c:v>157.76666666666088</c:v>
                </c:pt>
                <c:pt idx="4410">
                  <c:v>157.79999999999421</c:v>
                </c:pt>
                <c:pt idx="4411">
                  <c:v>157.83333333332757</c:v>
                </c:pt>
                <c:pt idx="4412">
                  <c:v>157.8666666666609</c:v>
                </c:pt>
              </c:numCache>
            </c:numRef>
          </c:xVal>
          <c:yVal>
            <c:numRef>
              <c:f>Feuil1!$E$35:$E$5001</c:f>
              <c:numCache>
                <c:formatCode>General</c:formatCode>
                <c:ptCount val="4967"/>
                <c:pt idx="4">
                  <c:v>337.71428571428567</c:v>
                </c:pt>
                <c:pt idx="13">
                  <c:v>148.55357142857139</c:v>
                </c:pt>
                <c:pt idx="22">
                  <c:v>322.71428571428567</c:v>
                </c:pt>
                <c:pt idx="31">
                  <c:v>302.19642857142856</c:v>
                </c:pt>
                <c:pt idx="40">
                  <c:v>265.92857142857133</c:v>
                </c:pt>
                <c:pt idx="49">
                  <c:v>269.94642857142856</c:v>
                </c:pt>
                <c:pt idx="53" formatCode="0.00">
                  <c:v>144.92857142857142</c:v>
                </c:pt>
                <c:pt idx="62" formatCode="0.00">
                  <c:v>192.10714285714286</c:v>
                </c:pt>
                <c:pt idx="71" formatCode="0.00">
                  <c:v>118.33928571428571</c:v>
                </c:pt>
                <c:pt idx="80" formatCode="0.00">
                  <c:v>100.07142857142856</c:v>
                </c:pt>
                <c:pt idx="89" formatCode="0.00">
                  <c:v>114.80357142857143</c:v>
                </c:pt>
                <c:pt idx="98" formatCode="0.00">
                  <c:v>214.23214285714283</c:v>
                </c:pt>
                <c:pt idx="107" formatCode="0.00">
                  <c:v>163.55357142857139</c:v>
                </c:pt>
                <c:pt idx="116" formatCode="0.00">
                  <c:v>121.76785714285714</c:v>
                </c:pt>
                <c:pt idx="125" formatCode="0.00">
                  <c:v>214.12500000000003</c:v>
                </c:pt>
                <c:pt idx="135" formatCode="0.00">
                  <c:v>187.62857142857143</c:v>
                </c:pt>
                <c:pt idx="144" formatCode="0.00">
                  <c:v>93.171428571428564</c:v>
                </c:pt>
                <c:pt idx="153" formatCode="0.00">
                  <c:v>46.885714285714279</c:v>
                </c:pt>
                <c:pt idx="162" formatCode="0.00">
                  <c:v>29.614285714285725</c:v>
                </c:pt>
                <c:pt idx="171" formatCode="0.00">
                  <c:v>38.614285714285714</c:v>
                </c:pt>
                <c:pt idx="180" formatCode="0.00">
                  <c:v>29.314285714285731</c:v>
                </c:pt>
                <c:pt idx="189" formatCode="0.00">
                  <c:v>22.671428571428571</c:v>
                </c:pt>
                <c:pt idx="198" formatCode="0.00">
                  <c:v>21.214285714285719</c:v>
                </c:pt>
                <c:pt idx="207" formatCode="0.00">
                  <c:v>19.157142857142862</c:v>
                </c:pt>
                <c:pt idx="216" formatCode="0.00">
                  <c:v>18.728571428571428</c:v>
                </c:pt>
                <c:pt idx="225" formatCode="0.00">
                  <c:v>18.642857142857149</c:v>
                </c:pt>
                <c:pt idx="234" formatCode="0.00">
                  <c:v>19.028571428571428</c:v>
                </c:pt>
                <c:pt idx="244" formatCode="0.00">
                  <c:v>19.414285714285718</c:v>
                </c:pt>
                <c:pt idx="253" formatCode="0.00">
                  <c:v>19.414285714285722</c:v>
                </c:pt>
                <c:pt idx="262" formatCode="0.00">
                  <c:v>17.014285714285723</c:v>
                </c:pt>
                <c:pt idx="271" formatCode="0.00">
                  <c:v>14.1</c:v>
                </c:pt>
                <c:pt idx="280" formatCode="0.00">
                  <c:v>5.7857142857142865</c:v>
                </c:pt>
                <c:pt idx="289" formatCode="0.00">
                  <c:v>5.4428571428571431</c:v>
                </c:pt>
                <c:pt idx="298" formatCode="0.00">
                  <c:v>4.6285714285714272</c:v>
                </c:pt>
                <c:pt idx="304" formatCode="0.00">
                  <c:v>105.69642857142857</c:v>
                </c:pt>
                <c:pt idx="313" formatCode="0.00">
                  <c:v>88.767857142857153</c:v>
                </c:pt>
                <c:pt idx="322" formatCode="0.00">
                  <c:v>60.375</c:v>
                </c:pt>
                <c:pt idx="331" formatCode="0.00">
                  <c:v>152.46428571428572</c:v>
                </c:pt>
                <c:pt idx="340" formatCode="0.00">
                  <c:v>101.51785714285715</c:v>
                </c:pt>
                <c:pt idx="349" formatCode="0.00">
                  <c:v>99.910714285714306</c:v>
                </c:pt>
                <c:pt idx="358" formatCode="0.00">
                  <c:v>81.857142857142847</c:v>
                </c:pt>
                <c:pt idx="367" formatCode="0.00">
                  <c:v>87.75</c:v>
                </c:pt>
                <c:pt idx="377" formatCode="0.00">
                  <c:v>98.357142857142833</c:v>
                </c:pt>
                <c:pt idx="386" formatCode="0.00">
                  <c:v>214.92857142857142</c:v>
                </c:pt>
                <c:pt idx="396" formatCode="0.00">
                  <c:v>259.23214285714283</c:v>
                </c:pt>
                <c:pt idx="405" formatCode="0.00">
                  <c:v>267.96428571428567</c:v>
                </c:pt>
                <c:pt idx="414" formatCode="0.00">
                  <c:v>84</c:v>
                </c:pt>
                <c:pt idx="424" formatCode="0.00">
                  <c:v>209.30357142857147</c:v>
                </c:pt>
                <c:pt idx="433" formatCode="0.00">
                  <c:v>225.85714285714292</c:v>
                </c:pt>
                <c:pt idx="442" formatCode="0.00">
                  <c:v>192.96428571428572</c:v>
                </c:pt>
                <c:pt idx="451" formatCode="0.00">
                  <c:v>157.98214285714289</c:v>
                </c:pt>
                <c:pt idx="460" formatCode="0.00">
                  <c:v>296.30357142857139</c:v>
                </c:pt>
                <c:pt idx="469" formatCode="0.00">
                  <c:v>274.60714285714289</c:v>
                </c:pt>
                <c:pt idx="475" formatCode="0.00">
                  <c:v>71.303571428571416</c:v>
                </c:pt>
                <c:pt idx="480" formatCode="0.00">
                  <c:v>20.142857142857146</c:v>
                </c:pt>
                <c:pt idx="489" formatCode="0.00">
                  <c:v>18.75</c:v>
                </c:pt>
                <c:pt idx="498" formatCode="0.00">
                  <c:v>16.071428571428573</c:v>
                </c:pt>
                <c:pt idx="507" formatCode="0.00">
                  <c:v>16.232142857142854</c:v>
                </c:pt>
                <c:pt idx="516" formatCode="0.00">
                  <c:v>121.71428571428572</c:v>
                </c:pt>
                <c:pt idx="525" formatCode="0.00">
                  <c:v>171.58928571428572</c:v>
                </c:pt>
                <c:pt idx="534" formatCode="0.00">
                  <c:v>258.48214285714278</c:v>
                </c:pt>
                <c:pt idx="543" formatCode="0.00">
                  <c:v>286.76785714285717</c:v>
                </c:pt>
                <c:pt idx="553" formatCode="0.00">
                  <c:v>260.62500000000006</c:v>
                </c:pt>
                <c:pt idx="562" formatCode="0.00">
                  <c:v>174.64285714285714</c:v>
                </c:pt>
                <c:pt idx="571" formatCode="0.00">
                  <c:v>192.85714285714289</c:v>
                </c:pt>
                <c:pt idx="580" formatCode="0.00">
                  <c:v>324.96428571428567</c:v>
                </c:pt>
                <c:pt idx="589" formatCode="0.00">
                  <c:v>267.10714285714289</c:v>
                </c:pt>
                <c:pt idx="598" formatCode="0.00">
                  <c:v>307.55357142857139</c:v>
                </c:pt>
                <c:pt idx="607" formatCode="0.00">
                  <c:v>237.375</c:v>
                </c:pt>
                <c:pt idx="616" formatCode="0.00">
                  <c:v>170.89285714285711</c:v>
                </c:pt>
                <c:pt idx="625" formatCode="0.00">
                  <c:v>321.69642857142856</c:v>
                </c:pt>
                <c:pt idx="634" formatCode="0.00">
                  <c:v>204.69642857142861</c:v>
                </c:pt>
                <c:pt idx="643" formatCode="0.00">
                  <c:v>400.33928571428567</c:v>
                </c:pt>
                <c:pt idx="652" formatCode="0.00">
                  <c:v>327.42857142857133</c:v>
                </c:pt>
                <c:pt idx="662" formatCode="0.00">
                  <c:v>385.66071428571433</c:v>
                </c:pt>
                <c:pt idx="671" formatCode="0.00">
                  <c:v>409.07142857142861</c:v>
                </c:pt>
                <c:pt idx="680" formatCode="0.00">
                  <c:v>340.66071428571433</c:v>
                </c:pt>
                <c:pt idx="689" formatCode="0.00">
                  <c:v>325.98214285714278</c:v>
                </c:pt>
                <c:pt idx="698" formatCode="0.00">
                  <c:v>348.48214285714289</c:v>
                </c:pt>
                <c:pt idx="707" formatCode="0.00">
                  <c:v>365.73214285714283</c:v>
                </c:pt>
                <c:pt idx="715" formatCode="0.00">
                  <c:v>201.10714285714289</c:v>
                </c:pt>
                <c:pt idx="724" formatCode="0.00">
                  <c:v>116.73214285714285</c:v>
                </c:pt>
                <c:pt idx="734" formatCode="0.00">
                  <c:v>113.30357142857143</c:v>
                </c:pt>
                <c:pt idx="743" formatCode="0.00">
                  <c:v>166.875</c:v>
                </c:pt>
                <c:pt idx="752" formatCode="0.00">
                  <c:v>46.714285714285722</c:v>
                </c:pt>
                <c:pt idx="761" formatCode="0.00">
                  <c:v>147.75</c:v>
                </c:pt>
                <c:pt idx="770" formatCode="0.00">
                  <c:v>133.07142857142861</c:v>
                </c:pt>
                <c:pt idx="779" formatCode="0.00">
                  <c:v>124.12499999999999</c:v>
                </c:pt>
                <c:pt idx="789" formatCode="0.00">
                  <c:v>225.64285714285711</c:v>
                </c:pt>
                <c:pt idx="798" formatCode="0.00">
                  <c:v>204.37500000000003</c:v>
                </c:pt>
                <c:pt idx="807" formatCode="0.00">
                  <c:v>92.142857142857139</c:v>
                </c:pt>
                <c:pt idx="816" formatCode="0.00">
                  <c:v>118.92857142857143</c:v>
                </c:pt>
                <c:pt idx="825" formatCode="0.00">
                  <c:v>194.89285714285717</c:v>
                </c:pt>
                <c:pt idx="834" formatCode="0.00">
                  <c:v>114.32142857142856</c:v>
                </c:pt>
                <c:pt idx="844" formatCode="0.00">
                  <c:v>229.5</c:v>
                </c:pt>
                <c:pt idx="853" formatCode="0.00">
                  <c:v>185.03571428571428</c:v>
                </c:pt>
                <c:pt idx="862" formatCode="0.00">
                  <c:v>140.14285714285714</c:v>
                </c:pt>
                <c:pt idx="871" formatCode="0.00">
                  <c:v>130.76785714285711</c:v>
                </c:pt>
                <c:pt idx="880" formatCode="0.00">
                  <c:v>173.625</c:v>
                </c:pt>
                <c:pt idx="889" formatCode="0.00">
                  <c:v>209.35714285714292</c:v>
                </c:pt>
                <c:pt idx="898" formatCode="0.00">
                  <c:v>143.67857142857139</c:v>
                </c:pt>
                <c:pt idx="908" formatCode="0.00">
                  <c:v>219.91071428571428</c:v>
                </c:pt>
                <c:pt idx="917" formatCode="0.00">
                  <c:v>222.64285714285711</c:v>
                </c:pt>
                <c:pt idx="926" formatCode="0.00">
                  <c:v>253.82142857142861</c:v>
                </c:pt>
                <c:pt idx="935" formatCode="0.00">
                  <c:v>175.12500000000003</c:v>
                </c:pt>
                <c:pt idx="944" formatCode="0.00">
                  <c:v>206.51785714285714</c:v>
                </c:pt>
                <c:pt idx="953" formatCode="0.00">
                  <c:v>268.17857142857139</c:v>
                </c:pt>
                <c:pt idx="964" formatCode="0.00">
                  <c:v>271.55357142857139</c:v>
                </c:pt>
                <c:pt idx="973" formatCode="0.00">
                  <c:v>215.78571428571428</c:v>
                </c:pt>
                <c:pt idx="982" formatCode="0.00">
                  <c:v>239.83928571428575</c:v>
                </c:pt>
                <c:pt idx="992" formatCode="0.00">
                  <c:v>238.33928571428572</c:v>
                </c:pt>
                <c:pt idx="1001" formatCode="0.00">
                  <c:v>228.10714285714286</c:v>
                </c:pt>
                <c:pt idx="1010" formatCode="0.00">
                  <c:v>186.26785714285711</c:v>
                </c:pt>
                <c:pt idx="1019" formatCode="0.00">
                  <c:v>351.10714285714289</c:v>
                </c:pt>
                <c:pt idx="1028" formatCode="0.00">
                  <c:v>282</c:v>
                </c:pt>
                <c:pt idx="1037" formatCode="0.00">
                  <c:v>320.57142857142861</c:v>
                </c:pt>
                <c:pt idx="1047" formatCode="0.00">
                  <c:v>364.23214285714289</c:v>
                </c:pt>
                <c:pt idx="1056" formatCode="0.00">
                  <c:v>221.30357142857139</c:v>
                </c:pt>
                <c:pt idx="1065" formatCode="0.00">
                  <c:v>273.375</c:v>
                </c:pt>
                <c:pt idx="1074" formatCode="0.00">
                  <c:v>64.982142857142847</c:v>
                </c:pt>
                <c:pt idx="1083" formatCode="0.00">
                  <c:v>59.196428571428562</c:v>
                </c:pt>
                <c:pt idx="1092" formatCode="0.00">
                  <c:v>101.94642857142857</c:v>
                </c:pt>
                <c:pt idx="1102" formatCode="0.00">
                  <c:v>121.50000000000001</c:v>
                </c:pt>
                <c:pt idx="1111" formatCode="0.00">
                  <c:v>310.01785714285711</c:v>
                </c:pt>
                <c:pt idx="1120" formatCode="0.00">
                  <c:v>173.03571428571428</c:v>
                </c:pt>
                <c:pt idx="1129" formatCode="0.00">
                  <c:v>261.75</c:v>
                </c:pt>
                <c:pt idx="1138" formatCode="0.00">
                  <c:v>304.92857142857133</c:v>
                </c:pt>
                <c:pt idx="1147" formatCode="0.00">
                  <c:v>306.64285714285722</c:v>
                </c:pt>
                <c:pt idx="1156" formatCode="0.00">
                  <c:v>233.25</c:v>
                </c:pt>
                <c:pt idx="1166" formatCode="0.00">
                  <c:v>356.08928571428567</c:v>
                </c:pt>
                <c:pt idx="1175" formatCode="0.00">
                  <c:v>341.73214285714283</c:v>
                </c:pt>
                <c:pt idx="1184" formatCode="0.00">
                  <c:v>176.83928571428572</c:v>
                </c:pt>
                <c:pt idx="1193" formatCode="0.00">
                  <c:v>356.14285714285728</c:v>
                </c:pt>
                <c:pt idx="1202" formatCode="0.00">
                  <c:v>279.91071428571428</c:v>
                </c:pt>
                <c:pt idx="1207" formatCode="0.00">
                  <c:v>108.35714285714288</c:v>
                </c:pt>
                <c:pt idx="1216" formatCode="0.00">
                  <c:v>212.73214285714286</c:v>
                </c:pt>
                <c:pt idx="1225" formatCode="0.00">
                  <c:v>277.01785714285717</c:v>
                </c:pt>
                <c:pt idx="1235" formatCode="0.00">
                  <c:v>141.10714285714286</c:v>
                </c:pt>
                <c:pt idx="1244" formatCode="0.00">
                  <c:v>197.41071428571433</c:v>
                </c:pt>
                <c:pt idx="1253" formatCode="0.00">
                  <c:v>194.625</c:v>
                </c:pt>
                <c:pt idx="1262" formatCode="0.00">
                  <c:v>145.39285714285717</c:v>
                </c:pt>
                <c:pt idx="1271" formatCode="0.00">
                  <c:v>12.160714285714286</c:v>
                </c:pt>
                <c:pt idx="1280" formatCode="0.00">
                  <c:v>13.392857142857142</c:v>
                </c:pt>
                <c:pt idx="1290" formatCode="0.00">
                  <c:v>395.14285714285722</c:v>
                </c:pt>
                <c:pt idx="1299" formatCode="0.00">
                  <c:v>234.75</c:v>
                </c:pt>
                <c:pt idx="1308" formatCode="0.00">
                  <c:v>131.25</c:v>
                </c:pt>
                <c:pt idx="1317" formatCode="0.00">
                  <c:v>65.142857142857125</c:v>
                </c:pt>
                <c:pt idx="1326" formatCode="0.00">
                  <c:v>166.28571428571431</c:v>
                </c:pt>
                <c:pt idx="1335" formatCode="0.00">
                  <c:v>302.83928571428572</c:v>
                </c:pt>
                <c:pt idx="1345" formatCode="0.00">
                  <c:v>376.66071428571428</c:v>
                </c:pt>
                <c:pt idx="1354" formatCode="0.00">
                  <c:v>378.64285714285722</c:v>
                </c:pt>
                <c:pt idx="1363" formatCode="0.00">
                  <c:v>287.46428571428572</c:v>
                </c:pt>
                <c:pt idx="1371" formatCode="0.00">
                  <c:v>382.12500000000006</c:v>
                </c:pt>
                <c:pt idx="1374" formatCode="0.00">
                  <c:v>187.33928571428578</c:v>
                </c:pt>
                <c:pt idx="1383" formatCode="0.00">
                  <c:v>149.03571428571428</c:v>
                </c:pt>
                <c:pt idx="1392" formatCode="0.00">
                  <c:v>148.07142857142861</c:v>
                </c:pt>
                <c:pt idx="1401" formatCode="0.00">
                  <c:v>141.58928571428572</c:v>
                </c:pt>
                <c:pt idx="1411" formatCode="0.00">
                  <c:v>149.19642857142861</c:v>
                </c:pt>
                <c:pt idx="1420" formatCode="0.00">
                  <c:v>176.94642857142861</c:v>
                </c:pt>
                <c:pt idx="1429" formatCode="0.00">
                  <c:v>116.94642857142858</c:v>
                </c:pt>
                <c:pt idx="1438" formatCode="0.00">
                  <c:v>312.48214285714283</c:v>
                </c:pt>
                <c:pt idx="1447" formatCode="0.00">
                  <c:v>260.78571428571422</c:v>
                </c:pt>
                <c:pt idx="1456" formatCode="0.00">
                  <c:v>225.75000000000003</c:v>
                </c:pt>
                <c:pt idx="1466" formatCode="0.00">
                  <c:v>329.89285714285717</c:v>
                </c:pt>
                <c:pt idx="1475" formatCode="0.00">
                  <c:v>166.71428571428569</c:v>
                </c:pt>
                <c:pt idx="1484" formatCode="0.00">
                  <c:v>107.57142857142856</c:v>
                </c:pt>
                <c:pt idx="1493" formatCode="0.00">
                  <c:v>121.39285714285714</c:v>
                </c:pt>
                <c:pt idx="1502" formatCode="0.00">
                  <c:v>65.035714285714292</c:v>
                </c:pt>
                <c:pt idx="1511" formatCode="0.00">
                  <c:v>66.482142857142847</c:v>
                </c:pt>
                <c:pt idx="1520" formatCode="0.00">
                  <c:v>53.839285714285715</c:v>
                </c:pt>
                <c:pt idx="1530" formatCode="0.00">
                  <c:v>105.75</c:v>
                </c:pt>
                <c:pt idx="1539" formatCode="0.00">
                  <c:v>170.94642857142858</c:v>
                </c:pt>
                <c:pt idx="1548" formatCode="0.00">
                  <c:v>148.71428571428569</c:v>
                </c:pt>
                <c:pt idx="1557" formatCode="0.00">
                  <c:v>145.17857142857139</c:v>
                </c:pt>
                <c:pt idx="1566" formatCode="0.00">
                  <c:v>303.75000000000006</c:v>
                </c:pt>
                <c:pt idx="1575" formatCode="0.00">
                  <c:v>248.08928571428575</c:v>
                </c:pt>
                <c:pt idx="1585" formatCode="0.00">
                  <c:v>192.26785714285714</c:v>
                </c:pt>
                <c:pt idx="1594" formatCode="0.00">
                  <c:v>163.71428571428569</c:v>
                </c:pt>
                <c:pt idx="1603" formatCode="0.00">
                  <c:v>281.14285714285717</c:v>
                </c:pt>
                <c:pt idx="1604" formatCode="0.00">
                  <c:v>223.39285714285714</c:v>
                </c:pt>
                <c:pt idx="1612" formatCode="0.00">
                  <c:v>15</c:v>
                </c:pt>
                <c:pt idx="1621" formatCode="0.00">
                  <c:v>27.482142857142851</c:v>
                </c:pt>
                <c:pt idx="1630" formatCode="0.00">
                  <c:v>13.392857142857142</c:v>
                </c:pt>
                <c:pt idx="1639" formatCode="0.00">
                  <c:v>11.78571428571429</c:v>
                </c:pt>
                <c:pt idx="1648" formatCode="0.00">
                  <c:v>10.767857142857142</c:v>
                </c:pt>
                <c:pt idx="1657" formatCode="0.00">
                  <c:v>10.285714285714286</c:v>
                </c:pt>
                <c:pt idx="1667" formatCode="0.00">
                  <c:v>5.6250000000000009</c:v>
                </c:pt>
                <c:pt idx="1676" formatCode="0.00">
                  <c:v>5.9999999999999991</c:v>
                </c:pt>
                <c:pt idx="1685" formatCode="0.00">
                  <c:v>6.5357142857142874</c:v>
                </c:pt>
                <c:pt idx="1694" formatCode="0.00">
                  <c:v>8.25</c:v>
                </c:pt>
                <c:pt idx="1703" formatCode="0.00">
                  <c:v>9.2142857142857153</c:v>
                </c:pt>
                <c:pt idx="1712" formatCode="0.00">
                  <c:v>23.357142857142858</c:v>
                </c:pt>
                <c:pt idx="1721" formatCode="0.00">
                  <c:v>25.660714285714288</c:v>
                </c:pt>
                <c:pt idx="1731" formatCode="0.00">
                  <c:v>25.875</c:v>
                </c:pt>
                <c:pt idx="1740" formatCode="0.00">
                  <c:v>27.642857142857149</c:v>
                </c:pt>
                <c:pt idx="1749" formatCode="0.00">
                  <c:v>28.607142857142858</c:v>
                </c:pt>
                <c:pt idx="1758" formatCode="0.00">
                  <c:v>30.000000000000004</c:v>
                </c:pt>
                <c:pt idx="1767" formatCode="0.00">
                  <c:v>32.892857142857153</c:v>
                </c:pt>
                <c:pt idx="1776" formatCode="0.00">
                  <c:v>34.446428571428555</c:v>
                </c:pt>
                <c:pt idx="1786" formatCode="0.00">
                  <c:v>35.196428571428577</c:v>
                </c:pt>
                <c:pt idx="1795" formatCode="0.00">
                  <c:v>34.875000000000007</c:v>
                </c:pt>
                <c:pt idx="1804" formatCode="0.00">
                  <c:v>36.482142857142854</c:v>
                </c:pt>
                <c:pt idx="1813" formatCode="0.00">
                  <c:v>36.696428571428562</c:v>
                </c:pt>
                <c:pt idx="1822" formatCode="0.00">
                  <c:v>36.910714285714278</c:v>
                </c:pt>
                <c:pt idx="1831" formatCode="0.00">
                  <c:v>36.160714285714292</c:v>
                </c:pt>
                <c:pt idx="1840" formatCode="0.00">
                  <c:v>34.017857142857132</c:v>
                </c:pt>
                <c:pt idx="1853" formatCode="0.00">
                  <c:v>206.19642857142858</c:v>
                </c:pt>
                <c:pt idx="1863" formatCode="0.00">
                  <c:v>233.78571428571433</c:v>
                </c:pt>
                <c:pt idx="1872" formatCode="0.00">
                  <c:v>441.53571428571422</c:v>
                </c:pt>
                <c:pt idx="1881" formatCode="0.00">
                  <c:v>350.14285714285717</c:v>
                </c:pt>
                <c:pt idx="1890" formatCode="0.00">
                  <c:v>201.26785714285708</c:v>
                </c:pt>
                <c:pt idx="1899" formatCode="0.00">
                  <c:v>338.35714285714289</c:v>
                </c:pt>
                <c:pt idx="1908" formatCode="0.00">
                  <c:v>190.44642857142861</c:v>
                </c:pt>
                <c:pt idx="1918" formatCode="0.00">
                  <c:v>212.57142857142861</c:v>
                </c:pt>
                <c:pt idx="1927" formatCode="0.00">
                  <c:v>123.96428571428572</c:v>
                </c:pt>
                <c:pt idx="1936" formatCode="0.00">
                  <c:v>62.142857142857139</c:v>
                </c:pt>
                <c:pt idx="1945" formatCode="0.00">
                  <c:v>46.982142857142854</c:v>
                </c:pt>
                <c:pt idx="1954" formatCode="0.00">
                  <c:v>71.035714285714292</c:v>
                </c:pt>
                <c:pt idx="1963" formatCode="0.00">
                  <c:v>261.375</c:v>
                </c:pt>
                <c:pt idx="1973" formatCode="0.00">
                  <c:v>207.10714285714289</c:v>
                </c:pt>
                <c:pt idx="1982" formatCode="0.00">
                  <c:v>232.39285714285717</c:v>
                </c:pt>
                <c:pt idx="1991" formatCode="0.00">
                  <c:v>253.55357142857142</c:v>
                </c:pt>
                <c:pt idx="2000" formatCode="0.00">
                  <c:v>279.69642857142861</c:v>
                </c:pt>
                <c:pt idx="2009" formatCode="0.00">
                  <c:v>243.85714285714289</c:v>
                </c:pt>
                <c:pt idx="2018" formatCode="0.00">
                  <c:v>252.48214285714289</c:v>
                </c:pt>
                <c:pt idx="2027" formatCode="0.00">
                  <c:v>208.33928571428575</c:v>
                </c:pt>
                <c:pt idx="2037" formatCode="0.00">
                  <c:v>212.14285714285714</c:v>
                </c:pt>
                <c:pt idx="2046" formatCode="0.00">
                  <c:v>225.75000000000003</c:v>
                </c:pt>
                <c:pt idx="2055" formatCode="0.00">
                  <c:v>186.53571428571428</c:v>
                </c:pt>
                <c:pt idx="2064" formatCode="0.00">
                  <c:v>185.30357142857139</c:v>
                </c:pt>
                <c:pt idx="2073" formatCode="0.00">
                  <c:v>89.678571428571388</c:v>
                </c:pt>
                <c:pt idx="2086" formatCode="0.00">
                  <c:v>83.678571428571402</c:v>
                </c:pt>
                <c:pt idx="2095" formatCode="0.00">
                  <c:v>85.446428571428584</c:v>
                </c:pt>
                <c:pt idx="2104" formatCode="0.00">
                  <c:v>111.05357142857143</c:v>
                </c:pt>
                <c:pt idx="2113" formatCode="0.00">
                  <c:v>123.48214285714285</c:v>
                </c:pt>
                <c:pt idx="2123" formatCode="0.00">
                  <c:v>151.82142857142864</c:v>
                </c:pt>
                <c:pt idx="2132" formatCode="0.00">
                  <c:v>146.08928571428572</c:v>
                </c:pt>
                <c:pt idx="2140" formatCode="0.0">
                  <c:v>37.232142857142861</c:v>
                </c:pt>
                <c:pt idx="2149" formatCode="0.0">
                  <c:v>19.982142857142851</c:v>
                </c:pt>
                <c:pt idx="2158" formatCode="0.0">
                  <c:v>16.071428571428573</c:v>
                </c:pt>
                <c:pt idx="2168" formatCode="0.0">
                  <c:v>12.375000000000004</c:v>
                </c:pt>
                <c:pt idx="2177" formatCode="0.0">
                  <c:v>13.767857142857144</c:v>
                </c:pt>
                <c:pt idx="2186" formatCode="0.0">
                  <c:v>15.428571428571425</c:v>
                </c:pt>
                <c:pt idx="2195" formatCode="0.0">
                  <c:v>16.5</c:v>
                </c:pt>
                <c:pt idx="2204" formatCode="0.0">
                  <c:v>16.714285714285719</c:v>
                </c:pt>
                <c:pt idx="2213" formatCode="0.0">
                  <c:v>15.857142857142861</c:v>
                </c:pt>
                <c:pt idx="2223" formatCode="0.0">
                  <c:v>12.91071428571429</c:v>
                </c:pt>
                <c:pt idx="2232" formatCode="0.0">
                  <c:v>12.482142857142861</c:v>
                </c:pt>
                <c:pt idx="2238" formatCode="0.00">
                  <c:v>177.21428571428569</c:v>
                </c:pt>
                <c:pt idx="2247" formatCode="0.00">
                  <c:v>130.98214285714292</c:v>
                </c:pt>
                <c:pt idx="2256" formatCode="0.00">
                  <c:v>152.78571428571431</c:v>
                </c:pt>
                <c:pt idx="2265" formatCode="0.00">
                  <c:v>204.21428571428569</c:v>
                </c:pt>
                <c:pt idx="2274" formatCode="0.00">
                  <c:v>169.07142857142861</c:v>
                </c:pt>
                <c:pt idx="2283" formatCode="0.00">
                  <c:v>148.07142857142861</c:v>
                </c:pt>
                <c:pt idx="2292" formatCode="0.00">
                  <c:v>128.41071428571428</c:v>
                </c:pt>
                <c:pt idx="2302" formatCode="0.00">
                  <c:v>788.78571428571445</c:v>
                </c:pt>
                <c:pt idx="2311" formatCode="0.00">
                  <c:v>295.87500000000006</c:v>
                </c:pt>
                <c:pt idx="2320" formatCode="0.00">
                  <c:v>274.76785714285717</c:v>
                </c:pt>
                <c:pt idx="2329" formatCode="0.00">
                  <c:v>141.26785714285714</c:v>
                </c:pt>
                <c:pt idx="2338" formatCode="0.00">
                  <c:v>126.48214285714285</c:v>
                </c:pt>
                <c:pt idx="2347" formatCode="0.00">
                  <c:v>138.85714285714289</c:v>
                </c:pt>
                <c:pt idx="2357" formatCode="0.00">
                  <c:v>96.964285714285722</c:v>
                </c:pt>
                <c:pt idx="2366" formatCode="0.00">
                  <c:v>94.714285714285722</c:v>
                </c:pt>
                <c:pt idx="2375" formatCode="0.00">
                  <c:v>208.01785714285714</c:v>
                </c:pt>
                <c:pt idx="2384" formatCode="0.00">
                  <c:v>211.76785714285714</c:v>
                </c:pt>
                <c:pt idx="2393" formatCode="0.00">
                  <c:v>118.55357142857143</c:v>
                </c:pt>
                <c:pt idx="2402" formatCode="0.00">
                  <c:v>214.82142857142864</c:v>
                </c:pt>
                <c:pt idx="2412" formatCode="0.00">
                  <c:v>221.41071428571433</c:v>
                </c:pt>
                <c:pt idx="2421" formatCode="0.00">
                  <c:v>176.78571428571431</c:v>
                </c:pt>
                <c:pt idx="2430" formatCode="0.00">
                  <c:v>151.98214285714289</c:v>
                </c:pt>
                <c:pt idx="2439" formatCode="0.00">
                  <c:v>198.42857142857142</c:v>
                </c:pt>
                <c:pt idx="2448" formatCode="0.00">
                  <c:v>102.05357142857143</c:v>
                </c:pt>
                <c:pt idx="2457" formatCode="0.00">
                  <c:v>228.16071428571433</c:v>
                </c:pt>
                <c:pt idx="2466" formatCode="0.00">
                  <c:v>219.26785714285714</c:v>
                </c:pt>
                <c:pt idx="2476" formatCode="0.00">
                  <c:v>131.41071428571428</c:v>
                </c:pt>
                <c:pt idx="2482" formatCode="0.00">
                  <c:v>171.64285714285711</c:v>
                </c:pt>
                <c:pt idx="2488" formatCode="0.00">
                  <c:v>133.07142857142861</c:v>
                </c:pt>
                <c:pt idx="2497" formatCode="0.00">
                  <c:v>129.96428571428572</c:v>
                </c:pt>
                <c:pt idx="2507" formatCode="0.00">
                  <c:v>101.03571428571429</c:v>
                </c:pt>
                <c:pt idx="2516" formatCode="0.00">
                  <c:v>145.125</c:v>
                </c:pt>
                <c:pt idx="2525" formatCode="0.00">
                  <c:v>112.76785714285714</c:v>
                </c:pt>
                <c:pt idx="2534" formatCode="0.00">
                  <c:v>104.25000000000001</c:v>
                </c:pt>
                <c:pt idx="2543" formatCode="0.00">
                  <c:v>168</c:v>
                </c:pt>
                <c:pt idx="2552" formatCode="0.00">
                  <c:v>90.374999999999986</c:v>
                </c:pt>
                <c:pt idx="2561" formatCode="0.00">
                  <c:v>87.964285714285722</c:v>
                </c:pt>
                <c:pt idx="2571" formatCode="0.00">
                  <c:v>89.196428571428555</c:v>
                </c:pt>
                <c:pt idx="2580" formatCode="0.00">
                  <c:v>28.446428571428573</c:v>
                </c:pt>
                <c:pt idx="2589" formatCode="0.00">
                  <c:v>23.410714285714281</c:v>
                </c:pt>
                <c:pt idx="2598" formatCode="0.00">
                  <c:v>14.78571428571429</c:v>
                </c:pt>
                <c:pt idx="2607" formatCode="0.00">
                  <c:v>54.107142857142854</c:v>
                </c:pt>
                <c:pt idx="2616" formatCode="0.00">
                  <c:v>74.839285714285708</c:v>
                </c:pt>
                <c:pt idx="2626" formatCode="0.00">
                  <c:v>95.892857142857139</c:v>
                </c:pt>
                <c:pt idx="2635" formatCode="0.00">
                  <c:v>135.58928571428572</c:v>
                </c:pt>
                <c:pt idx="2644" formatCode="0.00">
                  <c:v>148.44642857142861</c:v>
                </c:pt>
                <c:pt idx="2653" formatCode="0.00">
                  <c:v>66.642857142857125</c:v>
                </c:pt>
                <c:pt idx="2662" formatCode="0.00">
                  <c:v>113.35714285714285</c:v>
                </c:pt>
                <c:pt idx="2671" formatCode="0.00">
                  <c:v>106.39285714285712</c:v>
                </c:pt>
                <c:pt idx="2681" formatCode="0.00">
                  <c:v>78.428571428571416</c:v>
                </c:pt>
                <c:pt idx="2690" formatCode="0.00">
                  <c:v>144.53571428571431</c:v>
                </c:pt>
                <c:pt idx="2699" formatCode="0.00">
                  <c:v>158.625</c:v>
                </c:pt>
                <c:pt idx="2708" formatCode="0.00">
                  <c:v>84.321428571428569</c:v>
                </c:pt>
                <c:pt idx="2717" formatCode="0.00">
                  <c:v>139.01785714285711</c:v>
                </c:pt>
                <c:pt idx="2726" formatCode="0.00">
                  <c:v>183.91071428571431</c:v>
                </c:pt>
                <c:pt idx="2732" formatCode="0.00">
                  <c:v>101.25</c:v>
                </c:pt>
                <c:pt idx="2741" formatCode="0.00">
                  <c:v>216.00000000000003</c:v>
                </c:pt>
                <c:pt idx="2750" formatCode="0.00">
                  <c:v>298.76785714285717</c:v>
                </c:pt>
                <c:pt idx="2760" formatCode="0.00">
                  <c:v>175.33928571428572</c:v>
                </c:pt>
                <c:pt idx="2769" formatCode="0.00">
                  <c:v>163.33928571428572</c:v>
                </c:pt>
                <c:pt idx="2778" formatCode="0.00">
                  <c:v>140.57142857142861</c:v>
                </c:pt>
                <c:pt idx="2787" formatCode="0.00">
                  <c:v>253.76785714285714</c:v>
                </c:pt>
                <c:pt idx="2796" formatCode="0.00">
                  <c:v>155.14285714285711</c:v>
                </c:pt>
                <c:pt idx="2805" formatCode="0.00">
                  <c:v>52.607142857142854</c:v>
                </c:pt>
                <c:pt idx="2814" formatCode="0.00">
                  <c:v>36.535714285714292</c:v>
                </c:pt>
                <c:pt idx="2823" formatCode="0.00">
                  <c:v>23.678571428571434</c:v>
                </c:pt>
                <c:pt idx="2832" formatCode="0.00">
                  <c:v>139.44642857142861</c:v>
                </c:pt>
                <c:pt idx="2842" formatCode="0.00">
                  <c:v>131.89285714285717</c:v>
                </c:pt>
                <c:pt idx="2851" formatCode="0.00">
                  <c:v>89.142857142857125</c:v>
                </c:pt>
                <c:pt idx="2860" formatCode="0.00">
                  <c:v>155.25000000000003</c:v>
                </c:pt>
                <c:pt idx="2869" formatCode="0.00">
                  <c:v>124.23214285714288</c:v>
                </c:pt>
                <c:pt idx="2878" formatCode="0.00">
                  <c:v>36.267857142857153</c:v>
                </c:pt>
                <c:pt idx="2888" formatCode="0.00">
                  <c:v>80.464285714285722</c:v>
                </c:pt>
                <c:pt idx="2897" formatCode="0.00">
                  <c:v>174.10714285714289</c:v>
                </c:pt>
                <c:pt idx="2906" formatCode="0.00">
                  <c:v>225.10714285714289</c:v>
                </c:pt>
                <c:pt idx="2915" formatCode="0.00">
                  <c:v>193.60714285714289</c:v>
                </c:pt>
                <c:pt idx="2924" formatCode="0.00">
                  <c:v>183.80357142857139</c:v>
                </c:pt>
                <c:pt idx="2934" formatCode="0.00">
                  <c:v>75.428571428571416</c:v>
                </c:pt>
                <c:pt idx="2943" formatCode="0.00">
                  <c:v>90.375</c:v>
                </c:pt>
                <c:pt idx="2952" formatCode="0.00">
                  <c:v>183.16071428571431</c:v>
                </c:pt>
                <c:pt idx="2961" formatCode="0.00">
                  <c:v>195.96428571428575</c:v>
                </c:pt>
                <c:pt idx="2970" formatCode="0.00">
                  <c:v>96.107142857142847</c:v>
                </c:pt>
                <c:pt idx="2976">
                  <c:v>89.142499999999998</c:v>
                </c:pt>
                <c:pt idx="2985">
                  <c:v>102.58749999999999</c:v>
                </c:pt>
                <c:pt idx="2994">
                  <c:v>163.125</c:v>
                </c:pt>
                <c:pt idx="3003">
                  <c:v>245.94499999999999</c:v>
                </c:pt>
                <c:pt idx="3012">
                  <c:v>312.53499999999991</c:v>
                </c:pt>
                <c:pt idx="3022">
                  <c:v>153.21249999999998</c:v>
                </c:pt>
                <c:pt idx="3031">
                  <c:v>140.09</c:v>
                </c:pt>
                <c:pt idx="3040">
                  <c:v>137.73250000000002</c:v>
                </c:pt>
                <c:pt idx="3049">
                  <c:v>144.32000000000002</c:v>
                </c:pt>
                <c:pt idx="3059" formatCode="0.00">
                  <c:v>15.589285714285717</c:v>
                </c:pt>
                <c:pt idx="3068" formatCode="0.00">
                  <c:v>12.535714285714286</c:v>
                </c:pt>
                <c:pt idx="3077" formatCode="0.00">
                  <c:v>10.660714285714286</c:v>
                </c:pt>
                <c:pt idx="3086" formatCode="0.00">
                  <c:v>10.178571428571429</c:v>
                </c:pt>
                <c:pt idx="3095" formatCode="0.00">
                  <c:v>10.553571428571431</c:v>
                </c:pt>
                <c:pt idx="3104" formatCode="0.00">
                  <c:v>13.071428571428573</c:v>
                </c:pt>
                <c:pt idx="3114" formatCode="0.00">
                  <c:v>10.017857142857141</c:v>
                </c:pt>
                <c:pt idx="3123" formatCode="0.00">
                  <c:v>12.321428571428573</c:v>
                </c:pt>
                <c:pt idx="3132" formatCode="0.00">
                  <c:v>11.571428571428575</c:v>
                </c:pt>
                <c:pt idx="3141" formatCode="0.00">
                  <c:v>12.91071428571429</c:v>
                </c:pt>
                <c:pt idx="3150" formatCode="0.00">
                  <c:v>15.75</c:v>
                </c:pt>
                <c:pt idx="3159" formatCode="0.00">
                  <c:v>14.625000000000002</c:v>
                </c:pt>
                <c:pt idx="3168" formatCode="0.00">
                  <c:v>13.178571428571425</c:v>
                </c:pt>
                <c:pt idx="3178" formatCode="0.00">
                  <c:v>11.250000000000002</c:v>
                </c:pt>
                <c:pt idx="3187" formatCode="0.00">
                  <c:v>21.107142857142858</c:v>
                </c:pt>
                <c:pt idx="3196" formatCode="0.00">
                  <c:v>82.928571428571416</c:v>
                </c:pt>
                <c:pt idx="3205" formatCode="0.00">
                  <c:v>120.75</c:v>
                </c:pt>
                <c:pt idx="3214" formatCode="0.00">
                  <c:v>118.23214285714285</c:v>
                </c:pt>
                <c:pt idx="3223" formatCode="0.00">
                  <c:v>93.267857142857153</c:v>
                </c:pt>
                <c:pt idx="3233" formatCode="0.00">
                  <c:v>122.78571428571429</c:v>
                </c:pt>
                <c:pt idx="3242" formatCode="0.00">
                  <c:v>219.58928571428575</c:v>
                </c:pt>
                <c:pt idx="3251" formatCode="0.00">
                  <c:v>202.71428571428572</c:v>
                </c:pt>
                <c:pt idx="3260" formatCode="0.00">
                  <c:v>115.23214285714285</c:v>
                </c:pt>
                <c:pt idx="3269" formatCode="0.00">
                  <c:v>133.39285714285717</c:v>
                </c:pt>
                <c:pt idx="3278" formatCode="0.00">
                  <c:v>123.10714285714285</c:v>
                </c:pt>
                <c:pt idx="3287" formatCode="0.00">
                  <c:v>166.55357142857139</c:v>
                </c:pt>
                <c:pt idx="3291">
                  <c:v>97.285714285714292</c:v>
                </c:pt>
                <c:pt idx="3299">
                  <c:v>300.16071428571433</c:v>
                </c:pt>
                <c:pt idx="3308">
                  <c:v>201.80357142857139</c:v>
                </c:pt>
                <c:pt idx="3317">
                  <c:v>186.96428571428575</c:v>
                </c:pt>
                <c:pt idx="3326">
                  <c:v>185.67857142857139</c:v>
                </c:pt>
                <c:pt idx="3336">
                  <c:v>212.78571428571433</c:v>
                </c:pt>
                <c:pt idx="3345">
                  <c:v>252</c:v>
                </c:pt>
                <c:pt idx="3354">
                  <c:v>43.982142857142854</c:v>
                </c:pt>
                <c:pt idx="3363">
                  <c:v>27.214285714285726</c:v>
                </c:pt>
                <c:pt idx="3372">
                  <c:v>19.928571428571427</c:v>
                </c:pt>
                <c:pt idx="3381">
                  <c:v>22.660714285714281</c:v>
                </c:pt>
                <c:pt idx="3389" formatCode="0.00">
                  <c:v>435.21428571428572</c:v>
                </c:pt>
                <c:pt idx="3396" formatCode="0.00">
                  <c:v>285.96428571428567</c:v>
                </c:pt>
                <c:pt idx="3403" formatCode="0.00">
                  <c:v>240.75000000000003</c:v>
                </c:pt>
                <c:pt idx="3410" formatCode="0.00">
                  <c:v>256.71428571428572</c:v>
                </c:pt>
                <c:pt idx="3417" formatCode="0.00">
                  <c:v>209.42857142857142</c:v>
                </c:pt>
                <c:pt idx="3423" formatCode="0.00">
                  <c:v>221.25</c:v>
                </c:pt>
                <c:pt idx="3430" formatCode="0.00">
                  <c:v>274.60714285714289</c:v>
                </c:pt>
                <c:pt idx="3437" formatCode="0.00">
                  <c:v>437.78571428571428</c:v>
                </c:pt>
                <c:pt idx="3444" formatCode="0.00">
                  <c:v>409.07142857142856</c:v>
                </c:pt>
                <c:pt idx="3451" formatCode="0.00">
                  <c:v>400.28571428571428</c:v>
                </c:pt>
                <c:pt idx="3458" formatCode="0.00">
                  <c:v>338.46428571428572</c:v>
                </c:pt>
                <c:pt idx="3465" formatCode="0.00">
                  <c:v>313.17857142857139</c:v>
                </c:pt>
                <c:pt idx="3472" formatCode="0.00">
                  <c:v>128.67857142857139</c:v>
                </c:pt>
                <c:pt idx="3479" formatCode="0.00">
                  <c:v>77.250000000000014</c:v>
                </c:pt>
                <c:pt idx="3486" formatCode="0.00">
                  <c:v>59.892857142857153</c:v>
                </c:pt>
                <c:pt idx="3493" formatCode="0.00">
                  <c:v>97.392857142857139</c:v>
                </c:pt>
                <c:pt idx="3500" formatCode="0.00">
                  <c:v>78.535714285714292</c:v>
                </c:pt>
                <c:pt idx="3506" formatCode="0.00">
                  <c:v>222.53571428571431</c:v>
                </c:pt>
                <c:pt idx="3513" formatCode="0.00">
                  <c:v>315.75</c:v>
                </c:pt>
                <c:pt idx="3520" formatCode="0.00">
                  <c:v>131.03571428571428</c:v>
                </c:pt>
                <c:pt idx="3527" formatCode="0.00">
                  <c:v>193.60714285714289</c:v>
                </c:pt>
                <c:pt idx="3534" formatCode="0.00">
                  <c:v>230.03571428571431</c:v>
                </c:pt>
                <c:pt idx="3541" formatCode="0.00">
                  <c:v>198.53571428571428</c:v>
                </c:pt>
                <c:pt idx="3547" formatCode="0.00">
                  <c:v>145.28571428571428</c:v>
                </c:pt>
                <c:pt idx="3554" formatCode="0.00">
                  <c:v>112.07142857142857</c:v>
                </c:pt>
                <c:pt idx="3561" formatCode="0.00">
                  <c:v>87.857142857142847</c:v>
                </c:pt>
                <c:pt idx="3568" formatCode="0.00">
                  <c:v>108</c:v>
                </c:pt>
                <c:pt idx="3575" formatCode="0.00">
                  <c:v>107.78571428571432</c:v>
                </c:pt>
                <c:pt idx="3582" formatCode="0.00">
                  <c:v>67.285714285714292</c:v>
                </c:pt>
                <c:pt idx="3589" formatCode="0.00">
                  <c:v>104.46428571428572</c:v>
                </c:pt>
                <c:pt idx="3596" formatCode="0.00">
                  <c:v>61.928571428571438</c:v>
                </c:pt>
                <c:pt idx="3603" formatCode="0.00">
                  <c:v>35.142857142857153</c:v>
                </c:pt>
                <c:pt idx="3609" formatCode="0.00">
                  <c:v>80.678571428571402</c:v>
                </c:pt>
                <c:pt idx="3616" formatCode="0.00">
                  <c:v>102.32142857142857</c:v>
                </c:pt>
                <c:pt idx="3623" formatCode="0.00">
                  <c:v>79.821428571428569</c:v>
                </c:pt>
                <c:pt idx="3626" formatCode="0.00">
                  <c:v>11.035714285714286</c:v>
                </c:pt>
                <c:pt idx="3632" formatCode="0.00">
                  <c:v>6.5357142857142874</c:v>
                </c:pt>
                <c:pt idx="3639" formatCode="0.00">
                  <c:v>11.571428571428573</c:v>
                </c:pt>
                <c:pt idx="3646" formatCode="0.00">
                  <c:v>9.75</c:v>
                </c:pt>
                <c:pt idx="3653" formatCode="0.00">
                  <c:v>11.357142857142861</c:v>
                </c:pt>
                <c:pt idx="3660" formatCode="0.00">
                  <c:v>8.3571428571428594</c:v>
                </c:pt>
                <c:pt idx="3667" formatCode="0.00">
                  <c:v>10.928571428571425</c:v>
                </c:pt>
                <c:pt idx="3674" formatCode="0.00">
                  <c:v>8.1428571428571406</c:v>
                </c:pt>
                <c:pt idx="3681" formatCode="0.00">
                  <c:v>10.821428571428571</c:v>
                </c:pt>
                <c:pt idx="3688" formatCode="0.00">
                  <c:v>10.178571428571423</c:v>
                </c:pt>
                <c:pt idx="3695" formatCode="0.00">
                  <c:v>9.9642857142857171</c:v>
                </c:pt>
                <c:pt idx="3702" formatCode="0.00">
                  <c:v>9.5357142857142847</c:v>
                </c:pt>
                <c:pt idx="3709" formatCode="0.00">
                  <c:v>109.82142857142857</c:v>
                </c:pt>
                <c:pt idx="3716" formatCode="0.00">
                  <c:v>87</c:v>
                </c:pt>
                <c:pt idx="3723" formatCode="0.00">
                  <c:v>59.892857142857139</c:v>
                </c:pt>
                <c:pt idx="3730" formatCode="0.00">
                  <c:v>132.53571428571428</c:v>
                </c:pt>
                <c:pt idx="3737" formatCode="0.00">
                  <c:v>253.60714285714283</c:v>
                </c:pt>
                <c:pt idx="3744" formatCode="0.00">
                  <c:v>275.03571428571428</c:v>
                </c:pt>
                <c:pt idx="3751" formatCode="0.00">
                  <c:v>193.07142857142861</c:v>
                </c:pt>
                <c:pt idx="3758" formatCode="0.00">
                  <c:v>123.96428571428572</c:v>
                </c:pt>
                <c:pt idx="3764" formatCode="0.00">
                  <c:v>180.85714285714289</c:v>
                </c:pt>
                <c:pt idx="3771" formatCode="0.00">
                  <c:v>140.46428571428567</c:v>
                </c:pt>
                <c:pt idx="3778" formatCode="0.00">
                  <c:v>135.32142857142864</c:v>
                </c:pt>
                <c:pt idx="3785" formatCode="0.00">
                  <c:v>310.60714285714289</c:v>
                </c:pt>
                <c:pt idx="3792" formatCode="0.00">
                  <c:v>295.28571428571428</c:v>
                </c:pt>
                <c:pt idx="3799" formatCode="0.00">
                  <c:v>384.42857142857133</c:v>
                </c:pt>
                <c:pt idx="3806" formatCode="0.00">
                  <c:v>405.32142857142867</c:v>
                </c:pt>
                <c:pt idx="3813" formatCode="0.00">
                  <c:v>261.21428571428567</c:v>
                </c:pt>
                <c:pt idx="3820" formatCode="0.00">
                  <c:v>165.75000000000003</c:v>
                </c:pt>
                <c:pt idx="3827" formatCode="0.00">
                  <c:v>224.03571428571433</c:v>
                </c:pt>
                <c:pt idx="3830" formatCode="0.00">
                  <c:v>6.8571428571428568</c:v>
                </c:pt>
                <c:pt idx="3837" formatCode="0.00">
                  <c:v>19.928571428571427</c:v>
                </c:pt>
                <c:pt idx="3844" formatCode="0.00">
                  <c:v>57.428571428571438</c:v>
                </c:pt>
                <c:pt idx="3851" formatCode="0.00">
                  <c:v>64.392857142857139</c:v>
                </c:pt>
                <c:pt idx="3858" formatCode="0.00">
                  <c:v>66.750000000000014</c:v>
                </c:pt>
                <c:pt idx="3865" formatCode="0.00">
                  <c:v>125.67857142857139</c:v>
                </c:pt>
                <c:pt idx="3872" formatCode="0.00">
                  <c:v>50.25</c:v>
                </c:pt>
                <c:pt idx="3879" formatCode="0.00">
                  <c:v>11.25</c:v>
                </c:pt>
                <c:pt idx="3885" formatCode="0.00">
                  <c:v>78.75</c:v>
                </c:pt>
                <c:pt idx="3892" formatCode="0.00">
                  <c:v>162.85714285714292</c:v>
                </c:pt>
                <c:pt idx="3899" formatCode="0.00">
                  <c:v>125.67857142857142</c:v>
                </c:pt>
                <c:pt idx="3906" formatCode="0.00">
                  <c:v>61.928571428571445</c:v>
                </c:pt>
                <c:pt idx="3913" formatCode="0.00">
                  <c:v>45.535714285714292</c:v>
                </c:pt>
                <c:pt idx="3920" formatCode="0.00">
                  <c:v>91.821428571428569</c:v>
                </c:pt>
                <c:pt idx="3926" formatCode="0.00">
                  <c:v>89.142857142857139</c:v>
                </c:pt>
                <c:pt idx="3933" formatCode="0.00">
                  <c:v>118.82142857142857</c:v>
                </c:pt>
                <c:pt idx="3940" formatCode="0.00">
                  <c:v>100.50000000000001</c:v>
                </c:pt>
                <c:pt idx="3947" formatCode="0.00">
                  <c:v>75.535714285714306</c:v>
                </c:pt>
                <c:pt idx="3954" formatCode="0.00">
                  <c:v>73.178571428571402</c:v>
                </c:pt>
                <c:pt idx="3960" formatCode="0.00">
                  <c:v>40.821428571428555</c:v>
                </c:pt>
                <c:pt idx="3967" formatCode="0.00">
                  <c:v>73.178571428571402</c:v>
                </c:pt>
                <c:pt idx="3974" formatCode="0.00">
                  <c:v>102.96428571428572</c:v>
                </c:pt>
                <c:pt idx="3980" formatCode="0.00">
                  <c:v>185.35714285714289</c:v>
                </c:pt>
                <c:pt idx="3983" formatCode="0.00">
                  <c:v>304.42857142857133</c:v>
                </c:pt>
                <c:pt idx="3990" formatCode="0.00">
                  <c:v>152.78571428571428</c:v>
                </c:pt>
                <c:pt idx="3997" formatCode="0.00">
                  <c:v>155.46428571428572</c:v>
                </c:pt>
                <c:pt idx="4003" formatCode="0.00">
                  <c:v>209.14285714285708</c:v>
                </c:pt>
                <c:pt idx="4010" formatCode="0.00">
                  <c:v>216</c:v>
                </c:pt>
                <c:pt idx="4017" formatCode="0.00">
                  <c:v>197.14285714285714</c:v>
                </c:pt>
                <c:pt idx="4024" formatCode="0.00">
                  <c:v>212.46428571428572</c:v>
                </c:pt>
                <c:pt idx="4031" formatCode="0.00">
                  <c:v>163.92857142857142</c:v>
                </c:pt>
                <c:pt idx="4038" formatCode="0.00">
                  <c:v>191.57142857142861</c:v>
                </c:pt>
                <c:pt idx="4044" formatCode="0.00">
                  <c:v>116.46428571428572</c:v>
                </c:pt>
                <c:pt idx="4051" formatCode="0.00">
                  <c:v>162.42857142857142</c:v>
                </c:pt>
                <c:pt idx="4058" formatCode="0.00">
                  <c:v>157.39285714285717</c:v>
                </c:pt>
                <c:pt idx="4065" formatCode="0.00">
                  <c:v>118.92857142857142</c:v>
                </c:pt>
                <c:pt idx="4072" formatCode="0.00">
                  <c:v>49.5</c:v>
                </c:pt>
                <c:pt idx="4079" formatCode="0.00">
                  <c:v>37.178571428571438</c:v>
                </c:pt>
                <c:pt idx="4085" formatCode="0.00">
                  <c:v>131.35714285714289</c:v>
                </c:pt>
                <c:pt idx="4092" formatCode="0.00">
                  <c:v>148.92857142857142</c:v>
                </c:pt>
                <c:pt idx="4099" formatCode="0.00">
                  <c:v>253.92857142857142</c:v>
                </c:pt>
                <c:pt idx="4106" formatCode="0.00">
                  <c:v>178.17857142857139</c:v>
                </c:pt>
                <c:pt idx="4113" formatCode="0.00">
                  <c:v>167.89285714285714</c:v>
                </c:pt>
                <c:pt idx="4119" formatCode="0.00">
                  <c:v>145.92857142857142</c:v>
                </c:pt>
                <c:pt idx="4126" formatCode="0.00">
                  <c:v>245.35714285714292</c:v>
                </c:pt>
                <c:pt idx="4133" formatCode="0.00">
                  <c:v>266.46428571428572</c:v>
                </c:pt>
                <c:pt idx="4140" formatCode="0.00">
                  <c:v>265.17857142857139</c:v>
                </c:pt>
                <c:pt idx="4147" formatCode="0.00">
                  <c:v>247.28571428571431</c:v>
                </c:pt>
                <c:pt idx="4154" formatCode="0.00">
                  <c:v>106.92857142857143</c:v>
                </c:pt>
                <c:pt idx="4161" formatCode="0.00">
                  <c:v>125.14285714285714</c:v>
                </c:pt>
                <c:pt idx="4167" formatCode="0.00">
                  <c:v>160.39285714285714</c:v>
                </c:pt>
                <c:pt idx="4174" formatCode="0.00">
                  <c:v>151.60714285714289</c:v>
                </c:pt>
                <c:pt idx="4181" formatCode="0.00">
                  <c:v>77.035714285714292</c:v>
                </c:pt>
                <c:pt idx="4188" formatCode="0.00">
                  <c:v>56.678571428571438</c:v>
                </c:pt>
                <c:pt idx="4195" formatCode="0.00">
                  <c:v>82.928571428571416</c:v>
                </c:pt>
                <c:pt idx="4202" formatCode="0.00">
                  <c:v>116.89285714285714</c:v>
                </c:pt>
                <c:pt idx="4208" formatCode="0.00">
                  <c:v>273.96428571428567</c:v>
                </c:pt>
                <c:pt idx="4215" formatCode="0.00">
                  <c:v>316.92857142857133</c:v>
                </c:pt>
                <c:pt idx="4222" formatCode="0.00">
                  <c:v>127.39285714285712</c:v>
                </c:pt>
                <c:pt idx="4231" formatCode="0.00">
                  <c:v>163.5</c:v>
                </c:pt>
                <c:pt idx="4238" formatCode="0.00">
                  <c:v>156.75</c:v>
                </c:pt>
                <c:pt idx="4245" formatCode="0.00">
                  <c:v>137.67857142857139</c:v>
                </c:pt>
                <c:pt idx="4252" formatCode="0.00">
                  <c:v>261.10714285714283</c:v>
                </c:pt>
                <c:pt idx="4259" formatCode="0.00">
                  <c:v>147.21428571428569</c:v>
                </c:pt>
                <c:pt idx="4266" formatCode="0.00">
                  <c:v>167.78571428571433</c:v>
                </c:pt>
                <c:pt idx="4273" formatCode="0.00">
                  <c:v>127.82142857142857</c:v>
                </c:pt>
                <c:pt idx="4280" formatCode="0.00">
                  <c:v>58.285714285714292</c:v>
                </c:pt>
                <c:pt idx="4286" formatCode="0.00">
                  <c:v>65.035714285714306</c:v>
                </c:pt>
                <c:pt idx="4293" formatCode="0.00">
                  <c:v>131.14285714285714</c:v>
                </c:pt>
                <c:pt idx="4300" formatCode="0.00">
                  <c:v>144.42857142857142</c:v>
                </c:pt>
                <c:pt idx="4307" formatCode="0.00">
                  <c:v>149.03571428571431</c:v>
                </c:pt>
                <c:pt idx="4314" formatCode="0.00">
                  <c:v>35.571428571428555</c:v>
                </c:pt>
                <c:pt idx="4321" formatCode="0.00">
                  <c:v>24.21428571428573</c:v>
                </c:pt>
                <c:pt idx="4328" formatCode="0.00">
                  <c:v>16.392857142857149</c:v>
                </c:pt>
                <c:pt idx="4335" formatCode="0.00">
                  <c:v>86.678571428571402</c:v>
                </c:pt>
                <c:pt idx="4341" formatCode="0.00">
                  <c:v>167.03571428571428</c:v>
                </c:pt>
                <c:pt idx="4348" formatCode="0.00">
                  <c:v>347.03571428571428</c:v>
                </c:pt>
                <c:pt idx="4355" formatCode="0.00">
                  <c:v>166.28571428571431</c:v>
                </c:pt>
                <c:pt idx="4362" formatCode="0.00">
                  <c:v>129.42857142857142</c:v>
                </c:pt>
                <c:pt idx="4369" formatCode="0.00">
                  <c:v>102.21428571428572</c:v>
                </c:pt>
                <c:pt idx="4376" formatCode="0.00">
                  <c:v>88.5</c:v>
                </c:pt>
              </c:numCache>
            </c:numRef>
          </c:yVal>
          <c:smooth val="0"/>
          <c:extLst>
            <c:ext xmlns:c16="http://schemas.microsoft.com/office/drawing/2014/chart" uri="{C3380CC4-5D6E-409C-BE32-E72D297353CC}">
              <c16:uniqueId val="{00000000-E1C8-441C-9B8A-20CF0B66F4D1}"/>
            </c:ext>
          </c:extLst>
        </c:ser>
        <c:ser>
          <c:idx val="0"/>
          <c:order val="1"/>
          <c:tx>
            <c:v>Outlet</c:v>
          </c:tx>
          <c:spPr>
            <a:ln w="28575">
              <a:noFill/>
            </a:ln>
          </c:spPr>
          <c:marker>
            <c:symbol val="diamond"/>
            <c:size val="4"/>
          </c:marker>
          <c:xVal>
            <c:numRef>
              <c:f>Feuil1!$B$3:$B$5001</c:f>
              <c:numCache>
                <c:formatCode>0.00</c:formatCode>
                <c:ptCount val="4999"/>
                <c:pt idx="0">
                  <c:v>0</c:v>
                </c:pt>
                <c:pt idx="1">
                  <c:v>3.333333333333334E-2</c:v>
                </c:pt>
                <c:pt idx="2">
                  <c:v>6.666666666666668E-2</c:v>
                </c:pt>
                <c:pt idx="3">
                  <c:v>0.1</c:v>
                </c:pt>
                <c:pt idx="4">
                  <c:v>0.13333333333333336</c:v>
                </c:pt>
                <c:pt idx="5">
                  <c:v>0.16666666666666666</c:v>
                </c:pt>
                <c:pt idx="6">
                  <c:v>0.2</c:v>
                </c:pt>
                <c:pt idx="7">
                  <c:v>0.23333333333333334</c:v>
                </c:pt>
                <c:pt idx="8">
                  <c:v>0.26666666666666672</c:v>
                </c:pt>
                <c:pt idx="9">
                  <c:v>0.30000000000000004</c:v>
                </c:pt>
                <c:pt idx="10">
                  <c:v>0.33333333333333331</c:v>
                </c:pt>
                <c:pt idx="11">
                  <c:v>0.36666666666666675</c:v>
                </c:pt>
                <c:pt idx="12">
                  <c:v>0.40000000000000008</c:v>
                </c:pt>
                <c:pt idx="13">
                  <c:v>0.43333333333333335</c:v>
                </c:pt>
                <c:pt idx="14">
                  <c:v>0.46666666666666667</c:v>
                </c:pt>
                <c:pt idx="15">
                  <c:v>0.5</c:v>
                </c:pt>
                <c:pt idx="16">
                  <c:v>0.53333333333333333</c:v>
                </c:pt>
                <c:pt idx="17">
                  <c:v>0.56666666666666654</c:v>
                </c:pt>
                <c:pt idx="18">
                  <c:v>0.60000000000000009</c:v>
                </c:pt>
                <c:pt idx="19">
                  <c:v>0.63333333333333341</c:v>
                </c:pt>
                <c:pt idx="20">
                  <c:v>0.66666666666666663</c:v>
                </c:pt>
                <c:pt idx="21">
                  <c:v>0.70000000000000007</c:v>
                </c:pt>
                <c:pt idx="22">
                  <c:v>0.73333333333333339</c:v>
                </c:pt>
                <c:pt idx="23">
                  <c:v>0.76666666666666661</c:v>
                </c:pt>
                <c:pt idx="24">
                  <c:v>0.79999999999999993</c:v>
                </c:pt>
                <c:pt idx="25">
                  <c:v>0.83333333333333337</c:v>
                </c:pt>
                <c:pt idx="26">
                  <c:v>0.8666666666666667</c:v>
                </c:pt>
                <c:pt idx="27">
                  <c:v>0.89999999999999991</c:v>
                </c:pt>
                <c:pt idx="28">
                  <c:v>0.93333333333333324</c:v>
                </c:pt>
                <c:pt idx="29">
                  <c:v>0.96666666666666667</c:v>
                </c:pt>
                <c:pt idx="30">
                  <c:v>0.99999999999999989</c:v>
                </c:pt>
                <c:pt idx="31">
                  <c:v>1.0333333333333332</c:v>
                </c:pt>
                <c:pt idx="32">
                  <c:v>1.0666666666666667</c:v>
                </c:pt>
                <c:pt idx="33">
                  <c:v>1.1000000000000001</c:v>
                </c:pt>
                <c:pt idx="34">
                  <c:v>1.1333333333333335</c:v>
                </c:pt>
                <c:pt idx="35">
                  <c:v>1.1666666666666672</c:v>
                </c:pt>
                <c:pt idx="36">
                  <c:v>1.2000000000000004</c:v>
                </c:pt>
                <c:pt idx="37">
                  <c:v>1.2333333333333338</c:v>
                </c:pt>
                <c:pt idx="38">
                  <c:v>1.2666666666666673</c:v>
                </c:pt>
                <c:pt idx="39">
                  <c:v>1.3000000000000007</c:v>
                </c:pt>
                <c:pt idx="40">
                  <c:v>1.3333333333333339</c:v>
                </c:pt>
                <c:pt idx="41">
                  <c:v>1.3666666666666678</c:v>
                </c:pt>
                <c:pt idx="42">
                  <c:v>1.400000000000001</c:v>
                </c:pt>
                <c:pt idx="43">
                  <c:v>1.4333333333333342</c:v>
                </c:pt>
                <c:pt idx="44">
                  <c:v>1.4666666666666679</c:v>
                </c:pt>
                <c:pt idx="45">
                  <c:v>1.5000000000000013</c:v>
                </c:pt>
                <c:pt idx="46">
                  <c:v>1.5333333333333348</c:v>
                </c:pt>
                <c:pt idx="47">
                  <c:v>1.5666666666666682</c:v>
                </c:pt>
                <c:pt idx="48">
                  <c:v>1.6000000000000019</c:v>
                </c:pt>
                <c:pt idx="49">
                  <c:v>1.6333333333333351</c:v>
                </c:pt>
                <c:pt idx="50">
                  <c:v>1.6666666666666685</c:v>
                </c:pt>
                <c:pt idx="51">
                  <c:v>1.700000000000002</c:v>
                </c:pt>
                <c:pt idx="52">
                  <c:v>1.7333333333333354</c:v>
                </c:pt>
                <c:pt idx="53">
                  <c:v>1.7666666666666688</c:v>
                </c:pt>
                <c:pt idx="54">
                  <c:v>1.8000000000000023</c:v>
                </c:pt>
                <c:pt idx="55">
                  <c:v>1.8333333333333357</c:v>
                </c:pt>
                <c:pt idx="56">
                  <c:v>1.8666666666666691</c:v>
                </c:pt>
                <c:pt idx="57">
                  <c:v>1.9000000000000028</c:v>
                </c:pt>
                <c:pt idx="58">
                  <c:v>1.933333333333336</c:v>
                </c:pt>
                <c:pt idx="59">
                  <c:v>1.9666666666666697</c:v>
                </c:pt>
                <c:pt idx="60">
                  <c:v>2.0000000000000031</c:v>
                </c:pt>
                <c:pt idx="61">
                  <c:v>2.0333333333333359</c:v>
                </c:pt>
                <c:pt idx="62">
                  <c:v>2.0666666666666687</c:v>
                </c:pt>
                <c:pt idx="63">
                  <c:v>2.1000000000000028</c:v>
                </c:pt>
                <c:pt idx="64">
                  <c:v>2.1333333333333355</c:v>
                </c:pt>
                <c:pt idx="65">
                  <c:v>2.1666666666666687</c:v>
                </c:pt>
                <c:pt idx="66">
                  <c:v>2.2000000000000024</c:v>
                </c:pt>
                <c:pt idx="67">
                  <c:v>2.2333333333333352</c:v>
                </c:pt>
                <c:pt idx="68">
                  <c:v>2.2666666666666684</c:v>
                </c:pt>
                <c:pt idx="69">
                  <c:v>2.3000000000000012</c:v>
                </c:pt>
                <c:pt idx="70">
                  <c:v>2.3333333333333348</c:v>
                </c:pt>
                <c:pt idx="71">
                  <c:v>2.3666666666666676</c:v>
                </c:pt>
                <c:pt idx="72">
                  <c:v>2.4000000000000008</c:v>
                </c:pt>
                <c:pt idx="73">
                  <c:v>2.4333333333333345</c:v>
                </c:pt>
                <c:pt idx="74">
                  <c:v>2.4666666666666677</c:v>
                </c:pt>
                <c:pt idx="75">
                  <c:v>2.5000000000000009</c:v>
                </c:pt>
                <c:pt idx="76">
                  <c:v>2.5333333333333341</c:v>
                </c:pt>
                <c:pt idx="77">
                  <c:v>2.5666666666666673</c:v>
                </c:pt>
                <c:pt idx="78">
                  <c:v>2.6000000000000005</c:v>
                </c:pt>
                <c:pt idx="79">
                  <c:v>2.6333333333333342</c:v>
                </c:pt>
                <c:pt idx="80">
                  <c:v>2.666666666666667</c:v>
                </c:pt>
                <c:pt idx="81">
                  <c:v>2.7</c:v>
                </c:pt>
                <c:pt idx="83">
                  <c:v>2.7333333333333338</c:v>
                </c:pt>
                <c:pt idx="84">
                  <c:v>2.7666666666666666</c:v>
                </c:pt>
                <c:pt idx="85">
                  <c:v>2.8</c:v>
                </c:pt>
                <c:pt idx="86">
                  <c:v>2.833333333333333</c:v>
                </c:pt>
                <c:pt idx="87">
                  <c:v>2.8666666666666663</c:v>
                </c:pt>
                <c:pt idx="88">
                  <c:v>2.899999999999999</c:v>
                </c:pt>
                <c:pt idx="89">
                  <c:v>2.9333333333333331</c:v>
                </c:pt>
                <c:pt idx="90">
                  <c:v>2.9666666666666655</c:v>
                </c:pt>
                <c:pt idx="91">
                  <c:v>2.9999999999999987</c:v>
                </c:pt>
                <c:pt idx="92">
                  <c:v>3.0333333333333328</c:v>
                </c:pt>
                <c:pt idx="93">
                  <c:v>3.0666666666666651</c:v>
                </c:pt>
                <c:pt idx="94">
                  <c:v>3.0999999999999988</c:v>
                </c:pt>
                <c:pt idx="95">
                  <c:v>3.1333333333333324</c:v>
                </c:pt>
                <c:pt idx="96">
                  <c:v>3.1666666666666647</c:v>
                </c:pt>
                <c:pt idx="97">
                  <c:v>3.1999999999999984</c:v>
                </c:pt>
                <c:pt idx="98">
                  <c:v>3.2333333333333316</c:v>
                </c:pt>
                <c:pt idx="99">
                  <c:v>3.2666666666666648</c:v>
                </c:pt>
                <c:pt idx="100">
                  <c:v>3.299999999999998</c:v>
                </c:pt>
                <c:pt idx="101">
                  <c:v>3.3333333333333313</c:v>
                </c:pt>
                <c:pt idx="102">
                  <c:v>3.366666666666664</c:v>
                </c:pt>
                <c:pt idx="103">
                  <c:v>3.3999999999999977</c:v>
                </c:pt>
                <c:pt idx="104">
                  <c:v>3.4333333333333309</c:v>
                </c:pt>
                <c:pt idx="105">
                  <c:v>3.4666666666666637</c:v>
                </c:pt>
                <c:pt idx="106">
                  <c:v>3.4999999999999973</c:v>
                </c:pt>
                <c:pt idx="107">
                  <c:v>3.5333333333333306</c:v>
                </c:pt>
                <c:pt idx="108">
                  <c:v>3.5666666666666638</c:v>
                </c:pt>
                <c:pt idx="109">
                  <c:v>3.599999999999997</c:v>
                </c:pt>
                <c:pt idx="110">
                  <c:v>3.6333333333333302</c:v>
                </c:pt>
                <c:pt idx="111">
                  <c:v>3.6666666666666634</c:v>
                </c:pt>
                <c:pt idx="112">
                  <c:v>3.6999999999999966</c:v>
                </c:pt>
                <c:pt idx="113">
                  <c:v>3.7333333333333298</c:v>
                </c:pt>
                <c:pt idx="114">
                  <c:v>3.7666666666666631</c:v>
                </c:pt>
                <c:pt idx="115">
                  <c:v>3.7999999999999967</c:v>
                </c:pt>
                <c:pt idx="116">
                  <c:v>3.833333333333329</c:v>
                </c:pt>
                <c:pt idx="117">
                  <c:v>3.8666666666666627</c:v>
                </c:pt>
                <c:pt idx="118">
                  <c:v>3.8999999999999955</c:v>
                </c:pt>
                <c:pt idx="119">
                  <c:v>3.9333333333333287</c:v>
                </c:pt>
                <c:pt idx="120">
                  <c:v>3.9666666666666623</c:v>
                </c:pt>
                <c:pt idx="121">
                  <c:v>3.9999999999999951</c:v>
                </c:pt>
                <c:pt idx="122">
                  <c:v>4.0333333333333306</c:v>
                </c:pt>
                <c:pt idx="123">
                  <c:v>4.066666666666662</c:v>
                </c:pt>
                <c:pt idx="124">
                  <c:v>4.0999999999999952</c:v>
                </c:pt>
                <c:pt idx="125">
                  <c:v>4.1333333333333293</c:v>
                </c:pt>
                <c:pt idx="126">
                  <c:v>4.1666666666666616</c:v>
                </c:pt>
                <c:pt idx="127">
                  <c:v>4.1999999999999948</c:v>
                </c:pt>
                <c:pt idx="128">
                  <c:v>4.2333333333333298</c:v>
                </c:pt>
                <c:pt idx="129">
                  <c:v>4.2666666666666613</c:v>
                </c:pt>
                <c:pt idx="130">
                  <c:v>4.2999999999999954</c:v>
                </c:pt>
                <c:pt idx="131">
                  <c:v>4.3333333333333295</c:v>
                </c:pt>
                <c:pt idx="132">
                  <c:v>4.3666666666666609</c:v>
                </c:pt>
                <c:pt idx="133">
                  <c:v>4.3999999999999941</c:v>
                </c:pt>
                <c:pt idx="134">
                  <c:v>4.4333333333333291</c:v>
                </c:pt>
                <c:pt idx="135">
                  <c:v>4.4666666666666615</c:v>
                </c:pt>
                <c:pt idx="136">
                  <c:v>4.4999999999999938</c:v>
                </c:pt>
                <c:pt idx="137">
                  <c:v>4.5333333333333288</c:v>
                </c:pt>
                <c:pt idx="138">
                  <c:v>4.5666666666666602</c:v>
                </c:pt>
                <c:pt idx="139">
                  <c:v>4.5999999999999925</c:v>
                </c:pt>
                <c:pt idx="140">
                  <c:v>4.6333333333333284</c:v>
                </c:pt>
                <c:pt idx="141">
                  <c:v>4.666666666666659</c:v>
                </c:pt>
                <c:pt idx="142">
                  <c:v>4.6999999999999922</c:v>
                </c:pt>
                <c:pt idx="143">
                  <c:v>4.7333333333333281</c:v>
                </c:pt>
                <c:pt idx="144">
                  <c:v>4.7666666666666595</c:v>
                </c:pt>
                <c:pt idx="145">
                  <c:v>4.7999999999999927</c:v>
                </c:pt>
                <c:pt idx="146">
                  <c:v>4.8333333333333277</c:v>
                </c:pt>
                <c:pt idx="147">
                  <c:v>4.8666666666666583</c:v>
                </c:pt>
                <c:pt idx="148">
                  <c:v>4.8999999999999915</c:v>
                </c:pt>
                <c:pt idx="149">
                  <c:v>4.9333333333333282</c:v>
                </c:pt>
                <c:pt idx="150">
                  <c:v>4.9666666666666588</c:v>
                </c:pt>
                <c:pt idx="151">
                  <c:v>4.999999999999992</c:v>
                </c:pt>
                <c:pt idx="152">
                  <c:v>5.033333333333327</c:v>
                </c:pt>
                <c:pt idx="153">
                  <c:v>5.0666666666666575</c:v>
                </c:pt>
                <c:pt idx="154">
                  <c:v>5.0999999999999917</c:v>
                </c:pt>
                <c:pt idx="155">
                  <c:v>5.1333333333333266</c:v>
                </c:pt>
                <c:pt idx="156">
                  <c:v>5.1666666666666572</c:v>
                </c:pt>
                <c:pt idx="157">
                  <c:v>5.1999999999999904</c:v>
                </c:pt>
                <c:pt idx="158">
                  <c:v>5.2333333333333272</c:v>
                </c:pt>
                <c:pt idx="159">
                  <c:v>5.2666666666666577</c:v>
                </c:pt>
                <c:pt idx="160">
                  <c:v>5.2999999999999909</c:v>
                </c:pt>
                <c:pt idx="161">
                  <c:v>5.3333333333333259</c:v>
                </c:pt>
                <c:pt idx="162">
                  <c:v>5.3666666666666565</c:v>
                </c:pt>
                <c:pt idx="163">
                  <c:v>5.3999999999999906</c:v>
                </c:pt>
                <c:pt idx="164">
                  <c:v>5.4333333333333256</c:v>
                </c:pt>
                <c:pt idx="165">
                  <c:v>5.466666666666657</c:v>
                </c:pt>
                <c:pt idx="166">
                  <c:v>5.4999999999999902</c:v>
                </c:pt>
                <c:pt idx="167">
                  <c:v>5.5333333333333243</c:v>
                </c:pt>
                <c:pt idx="168">
                  <c:v>5.5666666666666567</c:v>
                </c:pt>
                <c:pt idx="169">
                  <c:v>5.5999999999999899</c:v>
                </c:pt>
                <c:pt idx="170">
                  <c:v>5.633333333333324</c:v>
                </c:pt>
                <c:pt idx="171">
                  <c:v>5.6666666666666554</c:v>
                </c:pt>
                <c:pt idx="172">
                  <c:v>5.6999999999999895</c:v>
                </c:pt>
                <c:pt idx="173">
                  <c:v>5.7333333333333245</c:v>
                </c:pt>
                <c:pt idx="174">
                  <c:v>5.7666666666666559</c:v>
                </c:pt>
                <c:pt idx="175">
                  <c:v>5.7999999999999892</c:v>
                </c:pt>
                <c:pt idx="176">
                  <c:v>5.8333333333333233</c:v>
                </c:pt>
                <c:pt idx="177">
                  <c:v>5.8666666666666556</c:v>
                </c:pt>
                <c:pt idx="178">
                  <c:v>5.8999999999999888</c:v>
                </c:pt>
                <c:pt idx="179">
                  <c:v>5.9333333333333238</c:v>
                </c:pt>
                <c:pt idx="180">
                  <c:v>5.9666666666666552</c:v>
                </c:pt>
                <c:pt idx="181">
                  <c:v>5.9999999999999893</c:v>
                </c:pt>
                <c:pt idx="182">
                  <c:v>6.0333333333333234</c:v>
                </c:pt>
                <c:pt idx="183">
                  <c:v>6.0666666666666549</c:v>
                </c:pt>
                <c:pt idx="184">
                  <c:v>6.0999999999999881</c:v>
                </c:pt>
                <c:pt idx="185">
                  <c:v>6.1333333333333222</c:v>
                </c:pt>
                <c:pt idx="186">
                  <c:v>6.1666666666666545</c:v>
                </c:pt>
                <c:pt idx="187">
                  <c:v>6.1999999999999877</c:v>
                </c:pt>
                <c:pt idx="188">
                  <c:v>6.2333333333333227</c:v>
                </c:pt>
                <c:pt idx="189">
                  <c:v>6.2666666666666542</c:v>
                </c:pt>
                <c:pt idx="190">
                  <c:v>6.2999999999999874</c:v>
                </c:pt>
                <c:pt idx="191">
                  <c:v>6.3333333333333224</c:v>
                </c:pt>
                <c:pt idx="192">
                  <c:v>6.3666666666666529</c:v>
                </c:pt>
                <c:pt idx="193">
                  <c:v>6.399999999999987</c:v>
                </c:pt>
                <c:pt idx="194">
                  <c:v>6.433333333333322</c:v>
                </c:pt>
                <c:pt idx="195">
                  <c:v>6.4666666666666535</c:v>
                </c:pt>
                <c:pt idx="196">
                  <c:v>6.4999999999999876</c:v>
                </c:pt>
                <c:pt idx="197">
                  <c:v>6.5333333333333208</c:v>
                </c:pt>
                <c:pt idx="198">
                  <c:v>6.5666666666666522</c:v>
                </c:pt>
                <c:pt idx="199">
                  <c:v>6.5999999999999863</c:v>
                </c:pt>
                <c:pt idx="200">
                  <c:v>6.6333333333333204</c:v>
                </c:pt>
                <c:pt idx="201">
                  <c:v>6.6666666666666519</c:v>
                </c:pt>
                <c:pt idx="202">
                  <c:v>6.699999999999986</c:v>
                </c:pt>
                <c:pt idx="203">
                  <c:v>6.7333333333333201</c:v>
                </c:pt>
                <c:pt idx="204">
                  <c:v>6.7666666666666515</c:v>
                </c:pt>
                <c:pt idx="205">
                  <c:v>6.7999999999999865</c:v>
                </c:pt>
                <c:pt idx="206">
                  <c:v>6.8333333333333197</c:v>
                </c:pt>
                <c:pt idx="207">
                  <c:v>6.8666666666666512</c:v>
                </c:pt>
                <c:pt idx="208">
                  <c:v>6.8999999999999853</c:v>
                </c:pt>
                <c:pt idx="209">
                  <c:v>6.9333333333333202</c:v>
                </c:pt>
                <c:pt idx="210">
                  <c:v>6.9666666666666517</c:v>
                </c:pt>
                <c:pt idx="211">
                  <c:v>6.9999999999999858</c:v>
                </c:pt>
                <c:pt idx="212">
                  <c:v>7.033333333333319</c:v>
                </c:pt>
                <c:pt idx="213">
                  <c:v>7.0666666666666504</c:v>
                </c:pt>
                <c:pt idx="214">
                  <c:v>7.0999999999999854</c:v>
                </c:pt>
                <c:pt idx="215">
                  <c:v>7.1333333333333186</c:v>
                </c:pt>
                <c:pt idx="216">
                  <c:v>7.1666666666666501</c:v>
                </c:pt>
                <c:pt idx="217">
                  <c:v>7.1999999999999842</c:v>
                </c:pt>
                <c:pt idx="218">
                  <c:v>7.2333333333333183</c:v>
                </c:pt>
                <c:pt idx="219">
                  <c:v>7.2666666666666506</c:v>
                </c:pt>
                <c:pt idx="220">
                  <c:v>7.2999999999999838</c:v>
                </c:pt>
                <c:pt idx="221">
                  <c:v>7.3333333333333179</c:v>
                </c:pt>
                <c:pt idx="222">
                  <c:v>7.3666666666666494</c:v>
                </c:pt>
                <c:pt idx="223">
                  <c:v>7.3999999999999835</c:v>
                </c:pt>
                <c:pt idx="224">
                  <c:v>7.4333333333333185</c:v>
                </c:pt>
                <c:pt idx="225">
                  <c:v>7.4666666666666499</c:v>
                </c:pt>
                <c:pt idx="226">
                  <c:v>7.4999999999999831</c:v>
                </c:pt>
                <c:pt idx="227">
                  <c:v>7.5333333333333172</c:v>
                </c:pt>
                <c:pt idx="228">
                  <c:v>7.5666666666666496</c:v>
                </c:pt>
                <c:pt idx="229">
                  <c:v>7.5999999999999828</c:v>
                </c:pt>
                <c:pt idx="230">
                  <c:v>7.6333333333333169</c:v>
                </c:pt>
                <c:pt idx="231">
                  <c:v>7.6666666666666483</c:v>
                </c:pt>
                <c:pt idx="232">
                  <c:v>7.6999999999999815</c:v>
                </c:pt>
                <c:pt idx="233">
                  <c:v>7.7333333333333174</c:v>
                </c:pt>
                <c:pt idx="234">
                  <c:v>7.7666666666666488</c:v>
                </c:pt>
                <c:pt idx="235">
                  <c:v>7.7999999999999821</c:v>
                </c:pt>
                <c:pt idx="236">
                  <c:v>7.8333333333333162</c:v>
                </c:pt>
                <c:pt idx="237">
                  <c:v>7.8666666666666485</c:v>
                </c:pt>
                <c:pt idx="238">
                  <c:v>7.8999999999999817</c:v>
                </c:pt>
                <c:pt idx="239">
                  <c:v>7.9333333333333167</c:v>
                </c:pt>
                <c:pt idx="240">
                  <c:v>7.9666666666666481</c:v>
                </c:pt>
                <c:pt idx="241">
                  <c:v>7.9999999999999813</c:v>
                </c:pt>
                <c:pt idx="242">
                  <c:v>8.0333333333333155</c:v>
                </c:pt>
                <c:pt idx="243">
                  <c:v>8.0666666666666522</c:v>
                </c:pt>
                <c:pt idx="244">
                  <c:v>8.0999999999999854</c:v>
                </c:pt>
                <c:pt idx="245">
                  <c:v>8.1333333333333151</c:v>
                </c:pt>
                <c:pt idx="246">
                  <c:v>8.1666666666666519</c:v>
                </c:pt>
                <c:pt idx="247">
                  <c:v>8.1999999999999833</c:v>
                </c:pt>
                <c:pt idx="248">
                  <c:v>8.233333333333313</c:v>
                </c:pt>
                <c:pt idx="249">
                  <c:v>8.2666666666666515</c:v>
                </c:pt>
                <c:pt idx="250">
                  <c:v>8.2999999999999829</c:v>
                </c:pt>
                <c:pt idx="251">
                  <c:v>8.3333333333333144</c:v>
                </c:pt>
                <c:pt idx="252">
                  <c:v>8.3666666666666512</c:v>
                </c:pt>
                <c:pt idx="253">
                  <c:v>8.3999999999999826</c:v>
                </c:pt>
                <c:pt idx="254">
                  <c:v>8.433333333333314</c:v>
                </c:pt>
                <c:pt idx="255">
                  <c:v>8.4666666666666508</c:v>
                </c:pt>
                <c:pt idx="256">
                  <c:v>8.4999999999999822</c:v>
                </c:pt>
                <c:pt idx="257">
                  <c:v>8.5333333333333137</c:v>
                </c:pt>
                <c:pt idx="258">
                  <c:v>8.5666666666666504</c:v>
                </c:pt>
                <c:pt idx="259">
                  <c:v>8.5999999999999819</c:v>
                </c:pt>
                <c:pt idx="260">
                  <c:v>8.6333333333333133</c:v>
                </c:pt>
                <c:pt idx="261">
                  <c:v>8.6666666666666483</c:v>
                </c:pt>
                <c:pt idx="262">
                  <c:v>8.6999999999999797</c:v>
                </c:pt>
                <c:pt idx="263">
                  <c:v>8.733333333333313</c:v>
                </c:pt>
                <c:pt idx="264">
                  <c:v>8.766666666666648</c:v>
                </c:pt>
                <c:pt idx="265">
                  <c:v>8.7999999999999794</c:v>
                </c:pt>
                <c:pt idx="266">
                  <c:v>8.8333333333333126</c:v>
                </c:pt>
                <c:pt idx="267">
                  <c:v>8.8666666666666494</c:v>
                </c:pt>
                <c:pt idx="268">
                  <c:v>8.8999999999999808</c:v>
                </c:pt>
                <c:pt idx="269">
                  <c:v>8.9333333333333123</c:v>
                </c:pt>
                <c:pt idx="270">
                  <c:v>8.966666666666649</c:v>
                </c:pt>
                <c:pt idx="271">
                  <c:v>8.9999999999999805</c:v>
                </c:pt>
                <c:pt idx="272">
                  <c:v>9.0333333333333137</c:v>
                </c:pt>
                <c:pt idx="273">
                  <c:v>9.0666666666666487</c:v>
                </c:pt>
                <c:pt idx="274">
                  <c:v>9.0999999999999801</c:v>
                </c:pt>
                <c:pt idx="275">
                  <c:v>9.1333333333333115</c:v>
                </c:pt>
                <c:pt idx="276">
                  <c:v>9.1666666666666465</c:v>
                </c:pt>
                <c:pt idx="277">
                  <c:v>9.1999999999999797</c:v>
                </c:pt>
                <c:pt idx="278">
                  <c:v>9.2333333333333112</c:v>
                </c:pt>
                <c:pt idx="279">
                  <c:v>9.2666666666666462</c:v>
                </c:pt>
                <c:pt idx="280">
                  <c:v>9.2999999999999776</c:v>
                </c:pt>
                <c:pt idx="281">
                  <c:v>9.3333333333333108</c:v>
                </c:pt>
                <c:pt idx="282">
                  <c:v>9.3666666666666476</c:v>
                </c:pt>
                <c:pt idx="283">
                  <c:v>9.399999999999979</c:v>
                </c:pt>
                <c:pt idx="284">
                  <c:v>9.4333333333333105</c:v>
                </c:pt>
                <c:pt idx="285">
                  <c:v>9.4666666666666472</c:v>
                </c:pt>
                <c:pt idx="286">
                  <c:v>9.4999999999999787</c:v>
                </c:pt>
                <c:pt idx="287">
                  <c:v>9.5333333333333101</c:v>
                </c:pt>
                <c:pt idx="288">
                  <c:v>9.5666666666666469</c:v>
                </c:pt>
                <c:pt idx="289">
                  <c:v>9.5999999999999766</c:v>
                </c:pt>
                <c:pt idx="290">
                  <c:v>9.633333333333308</c:v>
                </c:pt>
                <c:pt idx="291">
                  <c:v>9.6666666666666465</c:v>
                </c:pt>
                <c:pt idx="292">
                  <c:v>9.6999999999999762</c:v>
                </c:pt>
                <c:pt idx="293">
                  <c:v>9.7333333333333076</c:v>
                </c:pt>
                <c:pt idx="294">
                  <c:v>9.7666666666666444</c:v>
                </c:pt>
                <c:pt idx="295">
                  <c:v>9.7999999999999758</c:v>
                </c:pt>
                <c:pt idx="296">
                  <c:v>9.8333333333333091</c:v>
                </c:pt>
                <c:pt idx="297">
                  <c:v>9.8666666666666458</c:v>
                </c:pt>
                <c:pt idx="298">
                  <c:v>9.8999999999999773</c:v>
                </c:pt>
                <c:pt idx="299">
                  <c:v>9.9333333333333087</c:v>
                </c:pt>
                <c:pt idx="300">
                  <c:v>9.9666666666666472</c:v>
                </c:pt>
                <c:pt idx="301">
                  <c:v>9.9999999999999769</c:v>
                </c:pt>
                <c:pt idx="302">
                  <c:v>10.033333333333308</c:v>
                </c:pt>
                <c:pt idx="303">
                  <c:v>10.066666666666645</c:v>
                </c:pt>
                <c:pt idx="304">
                  <c:v>10.099999999999977</c:v>
                </c:pt>
                <c:pt idx="305">
                  <c:v>10.133333333333308</c:v>
                </c:pt>
                <c:pt idx="306">
                  <c:v>10.166666666666645</c:v>
                </c:pt>
                <c:pt idx="307">
                  <c:v>10.199999999999974</c:v>
                </c:pt>
                <c:pt idx="308">
                  <c:v>10.233333333333308</c:v>
                </c:pt>
                <c:pt idx="309">
                  <c:v>10.266666666666644</c:v>
                </c:pt>
                <c:pt idx="310">
                  <c:v>10.299999999999974</c:v>
                </c:pt>
                <c:pt idx="311">
                  <c:v>10.333333333333307</c:v>
                </c:pt>
                <c:pt idx="312">
                  <c:v>10.366666666666644</c:v>
                </c:pt>
                <c:pt idx="313">
                  <c:v>10.399999999999975</c:v>
                </c:pt>
                <c:pt idx="314">
                  <c:v>10.433333333333307</c:v>
                </c:pt>
                <c:pt idx="315">
                  <c:v>10.466666666666644</c:v>
                </c:pt>
                <c:pt idx="316">
                  <c:v>10.499999999999975</c:v>
                </c:pt>
                <c:pt idx="317">
                  <c:v>10.533333333333307</c:v>
                </c:pt>
                <c:pt idx="318">
                  <c:v>10.566666666666643</c:v>
                </c:pt>
                <c:pt idx="319">
                  <c:v>10.599999999999975</c:v>
                </c:pt>
                <c:pt idx="320">
                  <c:v>10.633333333333304</c:v>
                </c:pt>
                <c:pt idx="321">
                  <c:v>10.666666666666641</c:v>
                </c:pt>
                <c:pt idx="322">
                  <c:v>10.699999999999974</c:v>
                </c:pt>
                <c:pt idx="323">
                  <c:v>10.733333333333304</c:v>
                </c:pt>
                <c:pt idx="324">
                  <c:v>10.766666666666641</c:v>
                </c:pt>
                <c:pt idx="325">
                  <c:v>10.799999999999972</c:v>
                </c:pt>
                <c:pt idx="326">
                  <c:v>10.833333333333306</c:v>
                </c:pt>
                <c:pt idx="327">
                  <c:v>10.866666666666642</c:v>
                </c:pt>
                <c:pt idx="328">
                  <c:v>10.899999999999974</c:v>
                </c:pt>
                <c:pt idx="329">
                  <c:v>10.933333333333305</c:v>
                </c:pt>
                <c:pt idx="330">
                  <c:v>10.966666666666642</c:v>
                </c:pt>
                <c:pt idx="332">
                  <c:v>10.999999999999973</c:v>
                </c:pt>
                <c:pt idx="333">
                  <c:v>11.033333333333305</c:v>
                </c:pt>
                <c:pt idx="334">
                  <c:v>11.066666666666642</c:v>
                </c:pt>
                <c:pt idx="335">
                  <c:v>11.099999999999973</c:v>
                </c:pt>
                <c:pt idx="336">
                  <c:v>11.133333333333303</c:v>
                </c:pt>
                <c:pt idx="337">
                  <c:v>11.166666666666641</c:v>
                </c:pt>
                <c:pt idx="338">
                  <c:v>11.199999999999973</c:v>
                </c:pt>
                <c:pt idx="339">
                  <c:v>11.233333333333302</c:v>
                </c:pt>
                <c:pt idx="340">
                  <c:v>11.266666666666639</c:v>
                </c:pt>
                <c:pt idx="341">
                  <c:v>11.299999999999972</c:v>
                </c:pt>
                <c:pt idx="342">
                  <c:v>11.333333333333304</c:v>
                </c:pt>
                <c:pt idx="343">
                  <c:v>11.36666666666664</c:v>
                </c:pt>
                <c:pt idx="344">
                  <c:v>11.399999999999972</c:v>
                </c:pt>
                <c:pt idx="345">
                  <c:v>11.433333333333303</c:v>
                </c:pt>
                <c:pt idx="346">
                  <c:v>11.46666666666664</c:v>
                </c:pt>
                <c:pt idx="347">
                  <c:v>11.499999999999972</c:v>
                </c:pt>
                <c:pt idx="348">
                  <c:v>11.533333333333303</c:v>
                </c:pt>
                <c:pt idx="349">
                  <c:v>11.566666666666638</c:v>
                </c:pt>
                <c:pt idx="350">
                  <c:v>11.599999999999971</c:v>
                </c:pt>
                <c:pt idx="351">
                  <c:v>11.633333333333303</c:v>
                </c:pt>
                <c:pt idx="352">
                  <c:v>11.666666666666638</c:v>
                </c:pt>
                <c:pt idx="353">
                  <c:v>11.699999999999971</c:v>
                </c:pt>
                <c:pt idx="354">
                  <c:v>11.733333333333301</c:v>
                </c:pt>
                <c:pt idx="355">
                  <c:v>11.766666666666637</c:v>
                </c:pt>
                <c:pt idx="356">
                  <c:v>11.799999999999971</c:v>
                </c:pt>
                <c:pt idx="357">
                  <c:v>11.833333333333302</c:v>
                </c:pt>
                <c:pt idx="358">
                  <c:v>11.866666666666639</c:v>
                </c:pt>
                <c:pt idx="359">
                  <c:v>11.899999999999972</c:v>
                </c:pt>
                <c:pt idx="360">
                  <c:v>11.933333333333302</c:v>
                </c:pt>
                <c:pt idx="361">
                  <c:v>11.966666666666638</c:v>
                </c:pt>
                <c:pt idx="362">
                  <c:v>11.999999999999972</c:v>
                </c:pt>
                <c:pt idx="363">
                  <c:v>12.033333333333301</c:v>
                </c:pt>
                <c:pt idx="364">
                  <c:v>12.066666666666636</c:v>
                </c:pt>
                <c:pt idx="365">
                  <c:v>12.099999999999971</c:v>
                </c:pt>
                <c:pt idx="366">
                  <c:v>12.133333333333301</c:v>
                </c:pt>
                <c:pt idx="367">
                  <c:v>12.166666666666636</c:v>
                </c:pt>
                <c:pt idx="368">
                  <c:v>12.199999999999969</c:v>
                </c:pt>
                <c:pt idx="369">
                  <c:v>12.233333333333301</c:v>
                </c:pt>
                <c:pt idx="370">
                  <c:v>12.266666666666636</c:v>
                </c:pt>
                <c:pt idx="371">
                  <c:v>12.299999999999969</c:v>
                </c:pt>
                <c:pt idx="372">
                  <c:v>12.3333333333333</c:v>
                </c:pt>
                <c:pt idx="373">
                  <c:v>12.366666666666637</c:v>
                </c:pt>
                <c:pt idx="374">
                  <c:v>12.39999999999997</c:v>
                </c:pt>
                <c:pt idx="375">
                  <c:v>12.4333333333333</c:v>
                </c:pt>
                <c:pt idx="376">
                  <c:v>12.466666666666637</c:v>
                </c:pt>
                <c:pt idx="377">
                  <c:v>12.499999999999968</c:v>
                </c:pt>
                <c:pt idx="378">
                  <c:v>12.533333333333299</c:v>
                </c:pt>
                <c:pt idx="379">
                  <c:v>12.566666666666636</c:v>
                </c:pt>
                <c:pt idx="380">
                  <c:v>12.599999999999968</c:v>
                </c:pt>
                <c:pt idx="381">
                  <c:v>12.633333333333299</c:v>
                </c:pt>
                <c:pt idx="382">
                  <c:v>12.666666666666634</c:v>
                </c:pt>
                <c:pt idx="383">
                  <c:v>12.699999999999967</c:v>
                </c:pt>
                <c:pt idx="384">
                  <c:v>12.733333333333299</c:v>
                </c:pt>
                <c:pt idx="385">
                  <c:v>12.766666666666634</c:v>
                </c:pt>
                <c:pt idx="386">
                  <c:v>12.799999999999967</c:v>
                </c:pt>
                <c:pt idx="387">
                  <c:v>12.8333333333333</c:v>
                </c:pt>
                <c:pt idx="388">
                  <c:v>12.866666666666635</c:v>
                </c:pt>
                <c:pt idx="389">
                  <c:v>12.899999999999968</c:v>
                </c:pt>
                <c:pt idx="390">
                  <c:v>12.9333333333333</c:v>
                </c:pt>
                <c:pt idx="391">
                  <c:v>12.966666666666635</c:v>
                </c:pt>
                <c:pt idx="392">
                  <c:v>12.999999999999966</c:v>
                </c:pt>
                <c:pt idx="393">
                  <c:v>13.033333333333299</c:v>
                </c:pt>
                <c:pt idx="394">
                  <c:v>13.066666666666634</c:v>
                </c:pt>
                <c:pt idx="395">
                  <c:v>13.099999999999966</c:v>
                </c:pt>
                <c:pt idx="396">
                  <c:v>13.133333333333297</c:v>
                </c:pt>
                <c:pt idx="397">
                  <c:v>13.166666666666634</c:v>
                </c:pt>
                <c:pt idx="398">
                  <c:v>13.199999999999966</c:v>
                </c:pt>
                <c:pt idx="399">
                  <c:v>13.233333333333297</c:v>
                </c:pt>
                <c:pt idx="400">
                  <c:v>13.266666666666632</c:v>
                </c:pt>
                <c:pt idx="401">
                  <c:v>13.299999999999965</c:v>
                </c:pt>
                <c:pt idx="402">
                  <c:v>13.333333333333298</c:v>
                </c:pt>
                <c:pt idx="403">
                  <c:v>13.366666666666633</c:v>
                </c:pt>
                <c:pt idx="404">
                  <c:v>13.399999999999967</c:v>
                </c:pt>
                <c:pt idx="405">
                  <c:v>13.433333333333296</c:v>
                </c:pt>
                <c:pt idx="406">
                  <c:v>13.466666666666631</c:v>
                </c:pt>
                <c:pt idx="407">
                  <c:v>13.499999999999966</c:v>
                </c:pt>
                <c:pt idx="408">
                  <c:v>13.533333333333296</c:v>
                </c:pt>
                <c:pt idx="409">
                  <c:v>13.566666666666631</c:v>
                </c:pt>
                <c:pt idx="410">
                  <c:v>13.599999999999964</c:v>
                </c:pt>
                <c:pt idx="411">
                  <c:v>13.633333333333296</c:v>
                </c:pt>
                <c:pt idx="412">
                  <c:v>13.666666666666631</c:v>
                </c:pt>
                <c:pt idx="413">
                  <c:v>13.699999999999964</c:v>
                </c:pt>
                <c:pt idx="414">
                  <c:v>13.733333333333295</c:v>
                </c:pt>
                <c:pt idx="415">
                  <c:v>13.76666666666663</c:v>
                </c:pt>
                <c:pt idx="416">
                  <c:v>13.799999999999963</c:v>
                </c:pt>
                <c:pt idx="417">
                  <c:v>13.833333333333297</c:v>
                </c:pt>
                <c:pt idx="418">
                  <c:v>13.866666666666632</c:v>
                </c:pt>
                <c:pt idx="420">
                  <c:v>13.899999999999965</c:v>
                </c:pt>
                <c:pt idx="421">
                  <c:v>13.933333333333294</c:v>
                </c:pt>
                <c:pt idx="422">
                  <c:v>13.966666666666631</c:v>
                </c:pt>
                <c:pt idx="423">
                  <c:v>13.999999999999964</c:v>
                </c:pt>
                <c:pt idx="424">
                  <c:v>14.033333333333294</c:v>
                </c:pt>
                <c:pt idx="425">
                  <c:v>14.066666666666629</c:v>
                </c:pt>
                <c:pt idx="426">
                  <c:v>14.099999999999964</c:v>
                </c:pt>
                <c:pt idx="427">
                  <c:v>14.133333333333294</c:v>
                </c:pt>
                <c:pt idx="428">
                  <c:v>14.166666666666629</c:v>
                </c:pt>
                <c:pt idx="429">
                  <c:v>14.199999999999962</c:v>
                </c:pt>
                <c:pt idx="430">
                  <c:v>14.233333333333293</c:v>
                </c:pt>
                <c:pt idx="431">
                  <c:v>14.266666666666628</c:v>
                </c:pt>
                <c:pt idx="432">
                  <c:v>14.299999999999962</c:v>
                </c:pt>
                <c:pt idx="433">
                  <c:v>14.333333333333295</c:v>
                </c:pt>
                <c:pt idx="434">
                  <c:v>14.366666666666628</c:v>
                </c:pt>
                <c:pt idx="435">
                  <c:v>14.399999999999961</c:v>
                </c:pt>
                <c:pt idx="436">
                  <c:v>14.433333333333294</c:v>
                </c:pt>
                <c:pt idx="437">
                  <c:v>14.466666666666628</c:v>
                </c:pt>
                <c:pt idx="438">
                  <c:v>14.499999999999961</c:v>
                </c:pt>
                <c:pt idx="439">
                  <c:v>14.533333333333292</c:v>
                </c:pt>
                <c:pt idx="440">
                  <c:v>14.566666666666627</c:v>
                </c:pt>
                <c:pt idx="441">
                  <c:v>14.599999999999961</c:v>
                </c:pt>
                <c:pt idx="442">
                  <c:v>14.633333333333292</c:v>
                </c:pt>
                <c:pt idx="443">
                  <c:v>14.666666666666627</c:v>
                </c:pt>
                <c:pt idx="444">
                  <c:v>14.69999999999996</c:v>
                </c:pt>
                <c:pt idx="445">
                  <c:v>14.733333333333292</c:v>
                </c:pt>
                <c:pt idx="446">
                  <c:v>14.766666666666627</c:v>
                </c:pt>
                <c:pt idx="447">
                  <c:v>14.79999999999996</c:v>
                </c:pt>
                <c:pt idx="448">
                  <c:v>14.833333333333293</c:v>
                </c:pt>
                <c:pt idx="449">
                  <c:v>14.866666666666628</c:v>
                </c:pt>
                <c:pt idx="450">
                  <c:v>14.899999999999961</c:v>
                </c:pt>
                <c:pt idx="451">
                  <c:v>14.933333333333293</c:v>
                </c:pt>
                <c:pt idx="452">
                  <c:v>14.966666666666626</c:v>
                </c:pt>
                <c:pt idx="453">
                  <c:v>14.999999999999959</c:v>
                </c:pt>
                <c:pt idx="454">
                  <c:v>15.033333333333292</c:v>
                </c:pt>
                <c:pt idx="455">
                  <c:v>15.066666666666626</c:v>
                </c:pt>
                <c:pt idx="456">
                  <c:v>15.099999999999959</c:v>
                </c:pt>
                <c:pt idx="457">
                  <c:v>15.13333333333329</c:v>
                </c:pt>
                <c:pt idx="458">
                  <c:v>15.166666666666625</c:v>
                </c:pt>
                <c:pt idx="459">
                  <c:v>15.199999999999958</c:v>
                </c:pt>
                <c:pt idx="460">
                  <c:v>15.23333333333329</c:v>
                </c:pt>
                <c:pt idx="461">
                  <c:v>15.266666666666625</c:v>
                </c:pt>
                <c:pt idx="462">
                  <c:v>15.299999999999956</c:v>
                </c:pt>
                <c:pt idx="463">
                  <c:v>15.333333333333291</c:v>
                </c:pt>
                <c:pt idx="464">
                  <c:v>15.366666666666626</c:v>
                </c:pt>
                <c:pt idx="465">
                  <c:v>15.399999999999958</c:v>
                </c:pt>
                <c:pt idx="466">
                  <c:v>15.433333333333289</c:v>
                </c:pt>
                <c:pt idx="467">
                  <c:v>15.466666666666624</c:v>
                </c:pt>
                <c:pt idx="468">
                  <c:v>15.499999999999957</c:v>
                </c:pt>
                <c:pt idx="469">
                  <c:v>15.533333333333289</c:v>
                </c:pt>
                <c:pt idx="470">
                  <c:v>15.566666666666624</c:v>
                </c:pt>
                <c:pt idx="471">
                  <c:v>15.599999999999957</c:v>
                </c:pt>
                <c:pt idx="472">
                  <c:v>15.633333333333288</c:v>
                </c:pt>
                <c:pt idx="473">
                  <c:v>15.666666666666623</c:v>
                </c:pt>
                <c:pt idx="474">
                  <c:v>15.699999999999957</c:v>
                </c:pt>
                <c:pt idx="475">
                  <c:v>15.733333333333288</c:v>
                </c:pt>
                <c:pt idx="476">
                  <c:v>15.766666666666623</c:v>
                </c:pt>
                <c:pt idx="477">
                  <c:v>15.799999999999956</c:v>
                </c:pt>
                <c:pt idx="478">
                  <c:v>15.83333333333329</c:v>
                </c:pt>
                <c:pt idx="479">
                  <c:v>15.866666666666625</c:v>
                </c:pt>
                <c:pt idx="480">
                  <c:v>15.899999999999956</c:v>
                </c:pt>
                <c:pt idx="481">
                  <c:v>15.933333333333287</c:v>
                </c:pt>
                <c:pt idx="482">
                  <c:v>15.966666666666624</c:v>
                </c:pt>
                <c:pt idx="483">
                  <c:v>15.999999999999956</c:v>
                </c:pt>
                <c:pt idx="484">
                  <c:v>16.033333333333285</c:v>
                </c:pt>
                <c:pt idx="485">
                  <c:v>16.066666666666624</c:v>
                </c:pt>
                <c:pt idx="486">
                  <c:v>16.099999999999959</c:v>
                </c:pt>
                <c:pt idx="487">
                  <c:v>16.133333333333287</c:v>
                </c:pt>
                <c:pt idx="488">
                  <c:v>16.166666666666632</c:v>
                </c:pt>
                <c:pt idx="489">
                  <c:v>16.199999999999964</c:v>
                </c:pt>
                <c:pt idx="490">
                  <c:v>16.233333333333292</c:v>
                </c:pt>
                <c:pt idx="491">
                  <c:v>16.26666666666663</c:v>
                </c:pt>
                <c:pt idx="492">
                  <c:v>16.299999999999969</c:v>
                </c:pt>
                <c:pt idx="493">
                  <c:v>16.333333333333297</c:v>
                </c:pt>
                <c:pt idx="494">
                  <c:v>16.366666666666639</c:v>
                </c:pt>
                <c:pt idx="495">
                  <c:v>16.399999999999974</c:v>
                </c:pt>
                <c:pt idx="496">
                  <c:v>16.433333333333302</c:v>
                </c:pt>
                <c:pt idx="497">
                  <c:v>16.46666666666664</c:v>
                </c:pt>
                <c:pt idx="498">
                  <c:v>16.499999999999979</c:v>
                </c:pt>
                <c:pt idx="499">
                  <c:v>16.533333333333307</c:v>
                </c:pt>
                <c:pt idx="500">
                  <c:v>16.566666666666649</c:v>
                </c:pt>
                <c:pt idx="501">
                  <c:v>16.599999999999984</c:v>
                </c:pt>
                <c:pt idx="502">
                  <c:v>16.633333333333315</c:v>
                </c:pt>
                <c:pt idx="503">
                  <c:v>16.666666666666654</c:v>
                </c:pt>
                <c:pt idx="504">
                  <c:v>16.699999999999992</c:v>
                </c:pt>
                <c:pt idx="505">
                  <c:v>16.733333333333317</c:v>
                </c:pt>
                <c:pt idx="506">
                  <c:v>16.766666666666659</c:v>
                </c:pt>
                <c:pt idx="507">
                  <c:v>16.79999999999999</c:v>
                </c:pt>
                <c:pt idx="509">
                  <c:v>16.833333333333325</c:v>
                </c:pt>
                <c:pt idx="510">
                  <c:v>16.866666666666664</c:v>
                </c:pt>
                <c:pt idx="511">
                  <c:v>16.899999999999999</c:v>
                </c:pt>
                <c:pt idx="512">
                  <c:v>16.933333333333323</c:v>
                </c:pt>
                <c:pt idx="513">
                  <c:v>16.966666666666669</c:v>
                </c:pt>
                <c:pt idx="514">
                  <c:v>17.000000000000004</c:v>
                </c:pt>
                <c:pt idx="515">
                  <c:v>17.033333333333331</c:v>
                </c:pt>
                <c:pt idx="516">
                  <c:v>17.066666666666674</c:v>
                </c:pt>
                <c:pt idx="517">
                  <c:v>17.100000000000012</c:v>
                </c:pt>
                <c:pt idx="518">
                  <c:v>17.133333333333336</c:v>
                </c:pt>
                <c:pt idx="519">
                  <c:v>17.166666666666682</c:v>
                </c:pt>
                <c:pt idx="520">
                  <c:v>17.200000000000014</c:v>
                </c:pt>
                <c:pt idx="521">
                  <c:v>17.233333333333338</c:v>
                </c:pt>
                <c:pt idx="522">
                  <c:v>17.266666666666683</c:v>
                </c:pt>
                <c:pt idx="523">
                  <c:v>17.300000000000018</c:v>
                </c:pt>
                <c:pt idx="524">
                  <c:v>17.333333333333346</c:v>
                </c:pt>
                <c:pt idx="525">
                  <c:v>17.366666666666688</c:v>
                </c:pt>
                <c:pt idx="526">
                  <c:v>17.400000000000023</c:v>
                </c:pt>
                <c:pt idx="527">
                  <c:v>17.433333333333348</c:v>
                </c:pt>
                <c:pt idx="528">
                  <c:v>17.46666666666669</c:v>
                </c:pt>
                <c:pt idx="529">
                  <c:v>17.500000000000028</c:v>
                </c:pt>
                <c:pt idx="530">
                  <c:v>17.533333333333356</c:v>
                </c:pt>
                <c:pt idx="531">
                  <c:v>17.566666666666695</c:v>
                </c:pt>
                <c:pt idx="532">
                  <c:v>17.600000000000033</c:v>
                </c:pt>
                <c:pt idx="533">
                  <c:v>17.633333333333361</c:v>
                </c:pt>
                <c:pt idx="534">
                  <c:v>17.666666666666703</c:v>
                </c:pt>
                <c:pt idx="535">
                  <c:v>17.700000000000035</c:v>
                </c:pt>
                <c:pt idx="536">
                  <c:v>17.733333333333366</c:v>
                </c:pt>
                <c:pt idx="537">
                  <c:v>17.766666666666705</c:v>
                </c:pt>
                <c:pt idx="538">
                  <c:v>17.800000000000043</c:v>
                </c:pt>
                <c:pt idx="539">
                  <c:v>17.833333333333371</c:v>
                </c:pt>
                <c:pt idx="540">
                  <c:v>17.866666666666713</c:v>
                </c:pt>
                <c:pt idx="541">
                  <c:v>17.900000000000045</c:v>
                </c:pt>
                <c:pt idx="542">
                  <c:v>17.933333333333376</c:v>
                </c:pt>
                <c:pt idx="543">
                  <c:v>17.966666666666715</c:v>
                </c:pt>
                <c:pt idx="544">
                  <c:v>18.000000000000053</c:v>
                </c:pt>
                <c:pt idx="545">
                  <c:v>18.033333333333381</c:v>
                </c:pt>
                <c:pt idx="546">
                  <c:v>18.066666666666723</c:v>
                </c:pt>
                <c:pt idx="547">
                  <c:v>18.100000000000058</c:v>
                </c:pt>
                <c:pt idx="548">
                  <c:v>18.133333333333386</c:v>
                </c:pt>
                <c:pt idx="549">
                  <c:v>18.166666666666728</c:v>
                </c:pt>
                <c:pt idx="550">
                  <c:v>18.200000000000063</c:v>
                </c:pt>
                <c:pt idx="551">
                  <c:v>18.233333333333388</c:v>
                </c:pt>
                <c:pt idx="552">
                  <c:v>18.26666666666673</c:v>
                </c:pt>
                <c:pt idx="553">
                  <c:v>18.300000000000068</c:v>
                </c:pt>
                <c:pt idx="554">
                  <c:v>18.3333333333334</c:v>
                </c:pt>
                <c:pt idx="555">
                  <c:v>18.366666666666735</c:v>
                </c:pt>
                <c:pt idx="556">
                  <c:v>18.400000000000073</c:v>
                </c:pt>
                <c:pt idx="557">
                  <c:v>18.433333333333401</c:v>
                </c:pt>
                <c:pt idx="558">
                  <c:v>18.46666666666674</c:v>
                </c:pt>
                <c:pt idx="559">
                  <c:v>18.500000000000078</c:v>
                </c:pt>
                <c:pt idx="560">
                  <c:v>18.53333333333341</c:v>
                </c:pt>
                <c:pt idx="561">
                  <c:v>18.566666666666745</c:v>
                </c:pt>
                <c:pt idx="562">
                  <c:v>18.600000000000087</c:v>
                </c:pt>
                <c:pt idx="563">
                  <c:v>18.633333333333415</c:v>
                </c:pt>
                <c:pt idx="564">
                  <c:v>18.666666666666753</c:v>
                </c:pt>
                <c:pt idx="565">
                  <c:v>18.700000000000088</c:v>
                </c:pt>
                <c:pt idx="566">
                  <c:v>18.73333333333342</c:v>
                </c:pt>
                <c:pt idx="567">
                  <c:v>18.766666666666755</c:v>
                </c:pt>
                <c:pt idx="568">
                  <c:v>18.800000000000093</c:v>
                </c:pt>
                <c:pt idx="569">
                  <c:v>18.833333333333425</c:v>
                </c:pt>
                <c:pt idx="570">
                  <c:v>18.866666666666763</c:v>
                </c:pt>
                <c:pt idx="571">
                  <c:v>18.900000000000095</c:v>
                </c:pt>
                <c:pt idx="572">
                  <c:v>18.933333333333426</c:v>
                </c:pt>
                <c:pt idx="573">
                  <c:v>18.966666666666764</c:v>
                </c:pt>
                <c:pt idx="574">
                  <c:v>19.000000000000103</c:v>
                </c:pt>
                <c:pt idx="575">
                  <c:v>19.033333333333431</c:v>
                </c:pt>
                <c:pt idx="576">
                  <c:v>19.066666666666773</c:v>
                </c:pt>
                <c:pt idx="577">
                  <c:v>19.100000000000108</c:v>
                </c:pt>
                <c:pt idx="578">
                  <c:v>19.133333333333439</c:v>
                </c:pt>
                <c:pt idx="579">
                  <c:v>19.166666666666778</c:v>
                </c:pt>
                <c:pt idx="580">
                  <c:v>19.200000000000113</c:v>
                </c:pt>
                <c:pt idx="581">
                  <c:v>19.233333333333441</c:v>
                </c:pt>
                <c:pt idx="582">
                  <c:v>19.266666666666783</c:v>
                </c:pt>
                <c:pt idx="583">
                  <c:v>19.300000000000118</c:v>
                </c:pt>
                <c:pt idx="584">
                  <c:v>19.333333333333449</c:v>
                </c:pt>
                <c:pt idx="585">
                  <c:v>19.366666666666788</c:v>
                </c:pt>
                <c:pt idx="586">
                  <c:v>19.400000000000123</c:v>
                </c:pt>
                <c:pt idx="587">
                  <c:v>19.433333333333451</c:v>
                </c:pt>
                <c:pt idx="588">
                  <c:v>19.466666666666789</c:v>
                </c:pt>
                <c:pt idx="589">
                  <c:v>19.500000000000128</c:v>
                </c:pt>
                <c:pt idx="590">
                  <c:v>19.533333333333459</c:v>
                </c:pt>
                <c:pt idx="591">
                  <c:v>19.566666666666794</c:v>
                </c:pt>
                <c:pt idx="592">
                  <c:v>19.600000000000133</c:v>
                </c:pt>
                <c:pt idx="593">
                  <c:v>19.633333333333464</c:v>
                </c:pt>
                <c:pt idx="594">
                  <c:v>19.666666666666803</c:v>
                </c:pt>
                <c:pt idx="595">
                  <c:v>19.700000000000134</c:v>
                </c:pt>
                <c:pt idx="596">
                  <c:v>19.733333333333469</c:v>
                </c:pt>
                <c:pt idx="597">
                  <c:v>19.766666666666804</c:v>
                </c:pt>
                <c:pt idx="598">
                  <c:v>19.800000000000143</c:v>
                </c:pt>
                <c:pt idx="599">
                  <c:v>19.833333333333474</c:v>
                </c:pt>
                <c:pt idx="600">
                  <c:v>19.866666666666813</c:v>
                </c:pt>
                <c:pt idx="601">
                  <c:v>19.900000000000144</c:v>
                </c:pt>
                <c:pt idx="602">
                  <c:v>19.933333333333479</c:v>
                </c:pt>
                <c:pt idx="603">
                  <c:v>19.966666666666814</c:v>
                </c:pt>
                <c:pt idx="604">
                  <c:v>20.000000000000153</c:v>
                </c:pt>
                <c:pt idx="605">
                  <c:v>20.033333333333484</c:v>
                </c:pt>
                <c:pt idx="606">
                  <c:v>20.066666666666823</c:v>
                </c:pt>
                <c:pt idx="607">
                  <c:v>20.100000000000158</c:v>
                </c:pt>
                <c:pt idx="608">
                  <c:v>20.133333333333489</c:v>
                </c:pt>
                <c:pt idx="609">
                  <c:v>20.166666666666828</c:v>
                </c:pt>
                <c:pt idx="610">
                  <c:v>20.200000000000163</c:v>
                </c:pt>
                <c:pt idx="611">
                  <c:v>20.233333333333491</c:v>
                </c:pt>
                <c:pt idx="612">
                  <c:v>20.266666666666829</c:v>
                </c:pt>
                <c:pt idx="613">
                  <c:v>20.300000000000168</c:v>
                </c:pt>
                <c:pt idx="614">
                  <c:v>20.333333333333499</c:v>
                </c:pt>
                <c:pt idx="615">
                  <c:v>20.366666666666834</c:v>
                </c:pt>
                <c:pt idx="616">
                  <c:v>20.400000000000173</c:v>
                </c:pt>
                <c:pt idx="617">
                  <c:v>20.433333333333501</c:v>
                </c:pt>
                <c:pt idx="618">
                  <c:v>20.466666666666839</c:v>
                </c:pt>
                <c:pt idx="619">
                  <c:v>20.500000000000178</c:v>
                </c:pt>
                <c:pt idx="620">
                  <c:v>20.533333333333509</c:v>
                </c:pt>
                <c:pt idx="621">
                  <c:v>20.566666666666844</c:v>
                </c:pt>
                <c:pt idx="622">
                  <c:v>20.600000000000186</c:v>
                </c:pt>
                <c:pt idx="623">
                  <c:v>20.633333333333514</c:v>
                </c:pt>
                <c:pt idx="624">
                  <c:v>20.666666666666853</c:v>
                </c:pt>
                <c:pt idx="625">
                  <c:v>20.700000000000188</c:v>
                </c:pt>
                <c:pt idx="626">
                  <c:v>20.733333333333519</c:v>
                </c:pt>
                <c:pt idx="627">
                  <c:v>20.766666666666854</c:v>
                </c:pt>
                <c:pt idx="628">
                  <c:v>20.800000000000193</c:v>
                </c:pt>
                <c:pt idx="629">
                  <c:v>20.833333333333524</c:v>
                </c:pt>
                <c:pt idx="630">
                  <c:v>20.866666666666863</c:v>
                </c:pt>
                <c:pt idx="631">
                  <c:v>20.900000000000194</c:v>
                </c:pt>
                <c:pt idx="632">
                  <c:v>20.933333333333525</c:v>
                </c:pt>
                <c:pt idx="633">
                  <c:v>20.966666666666864</c:v>
                </c:pt>
                <c:pt idx="634">
                  <c:v>21.000000000000203</c:v>
                </c:pt>
                <c:pt idx="635">
                  <c:v>21.03333333333353</c:v>
                </c:pt>
                <c:pt idx="636">
                  <c:v>21.066666666666872</c:v>
                </c:pt>
                <c:pt idx="637">
                  <c:v>21.100000000000207</c:v>
                </c:pt>
                <c:pt idx="638">
                  <c:v>21.133333333333539</c:v>
                </c:pt>
                <c:pt idx="639">
                  <c:v>21.166666666666877</c:v>
                </c:pt>
                <c:pt idx="640">
                  <c:v>21.200000000000212</c:v>
                </c:pt>
                <c:pt idx="641">
                  <c:v>21.23333333333354</c:v>
                </c:pt>
                <c:pt idx="642">
                  <c:v>21.266666666666882</c:v>
                </c:pt>
                <c:pt idx="643">
                  <c:v>21.300000000000217</c:v>
                </c:pt>
                <c:pt idx="644">
                  <c:v>21.333333333333549</c:v>
                </c:pt>
                <c:pt idx="645">
                  <c:v>21.366666666666887</c:v>
                </c:pt>
                <c:pt idx="646">
                  <c:v>21.400000000000222</c:v>
                </c:pt>
                <c:pt idx="647">
                  <c:v>21.43333333333355</c:v>
                </c:pt>
                <c:pt idx="648">
                  <c:v>21.466666666666889</c:v>
                </c:pt>
                <c:pt idx="649">
                  <c:v>21.500000000000227</c:v>
                </c:pt>
                <c:pt idx="650">
                  <c:v>21.533333333333559</c:v>
                </c:pt>
                <c:pt idx="651">
                  <c:v>21.566666666666894</c:v>
                </c:pt>
                <c:pt idx="652">
                  <c:v>21.600000000000232</c:v>
                </c:pt>
                <c:pt idx="653">
                  <c:v>21.633333333333564</c:v>
                </c:pt>
                <c:pt idx="654">
                  <c:v>21.666666666666902</c:v>
                </c:pt>
                <c:pt idx="655">
                  <c:v>21.700000000000234</c:v>
                </c:pt>
                <c:pt idx="656">
                  <c:v>21.733333333333569</c:v>
                </c:pt>
                <c:pt idx="657">
                  <c:v>21.766666666666904</c:v>
                </c:pt>
                <c:pt idx="658">
                  <c:v>21.800000000000242</c:v>
                </c:pt>
                <c:pt idx="659">
                  <c:v>21.833333333333574</c:v>
                </c:pt>
                <c:pt idx="660">
                  <c:v>21.866666666666912</c:v>
                </c:pt>
                <c:pt idx="661">
                  <c:v>21.900000000000244</c:v>
                </c:pt>
                <c:pt idx="662">
                  <c:v>21.933333333333579</c:v>
                </c:pt>
                <c:pt idx="663">
                  <c:v>21.966666666666914</c:v>
                </c:pt>
                <c:pt idx="664">
                  <c:v>22.000000000000252</c:v>
                </c:pt>
                <c:pt idx="665">
                  <c:v>22.033333333333584</c:v>
                </c:pt>
                <c:pt idx="666">
                  <c:v>22.066666666666922</c:v>
                </c:pt>
                <c:pt idx="667">
                  <c:v>22.100000000000257</c:v>
                </c:pt>
                <c:pt idx="668">
                  <c:v>22.133333333333589</c:v>
                </c:pt>
                <c:pt idx="669">
                  <c:v>22.166666666666927</c:v>
                </c:pt>
                <c:pt idx="670">
                  <c:v>22.200000000000262</c:v>
                </c:pt>
                <c:pt idx="671">
                  <c:v>22.23333333333359</c:v>
                </c:pt>
                <c:pt idx="672">
                  <c:v>22.266666666666929</c:v>
                </c:pt>
                <c:pt idx="673">
                  <c:v>22.300000000000267</c:v>
                </c:pt>
                <c:pt idx="674">
                  <c:v>22.333333333333599</c:v>
                </c:pt>
                <c:pt idx="675">
                  <c:v>22.366666666666934</c:v>
                </c:pt>
                <c:pt idx="676">
                  <c:v>22.400000000000272</c:v>
                </c:pt>
                <c:pt idx="677">
                  <c:v>22.4333333333336</c:v>
                </c:pt>
                <c:pt idx="678">
                  <c:v>22.466666666666939</c:v>
                </c:pt>
                <c:pt idx="679">
                  <c:v>22.500000000000277</c:v>
                </c:pt>
                <c:pt idx="680">
                  <c:v>22.533333333333609</c:v>
                </c:pt>
                <c:pt idx="681">
                  <c:v>22.566666666666944</c:v>
                </c:pt>
                <c:pt idx="682">
                  <c:v>22.600000000000286</c:v>
                </c:pt>
                <c:pt idx="683">
                  <c:v>22.633333333333614</c:v>
                </c:pt>
                <c:pt idx="684">
                  <c:v>22.666666666666952</c:v>
                </c:pt>
                <c:pt idx="685">
                  <c:v>22.700000000000287</c:v>
                </c:pt>
                <c:pt idx="686">
                  <c:v>22.733333333333618</c:v>
                </c:pt>
                <c:pt idx="687">
                  <c:v>22.766666666666953</c:v>
                </c:pt>
                <c:pt idx="688">
                  <c:v>22.800000000000292</c:v>
                </c:pt>
                <c:pt idx="689">
                  <c:v>22.833333333333623</c:v>
                </c:pt>
                <c:pt idx="690">
                  <c:v>22.866666666666962</c:v>
                </c:pt>
                <c:pt idx="691">
                  <c:v>22.900000000000293</c:v>
                </c:pt>
                <c:pt idx="692">
                  <c:v>22.933333333333625</c:v>
                </c:pt>
                <c:pt idx="693">
                  <c:v>22.966666666666963</c:v>
                </c:pt>
                <c:pt idx="694">
                  <c:v>23.000000000000302</c:v>
                </c:pt>
                <c:pt idx="695">
                  <c:v>23.03333333333363</c:v>
                </c:pt>
                <c:pt idx="696">
                  <c:v>23.066666666666972</c:v>
                </c:pt>
                <c:pt idx="697">
                  <c:v>23.100000000000307</c:v>
                </c:pt>
                <c:pt idx="698">
                  <c:v>23.133333333333638</c:v>
                </c:pt>
                <c:pt idx="699">
                  <c:v>23.166666666666977</c:v>
                </c:pt>
                <c:pt idx="700">
                  <c:v>23.200000000000312</c:v>
                </c:pt>
                <c:pt idx="701">
                  <c:v>23.23333333333364</c:v>
                </c:pt>
                <c:pt idx="702">
                  <c:v>23.266666666666982</c:v>
                </c:pt>
                <c:pt idx="703">
                  <c:v>23.300000000000317</c:v>
                </c:pt>
                <c:pt idx="704">
                  <c:v>23.333333333333648</c:v>
                </c:pt>
                <c:pt idx="705">
                  <c:v>23.366666666666987</c:v>
                </c:pt>
                <c:pt idx="706">
                  <c:v>23.400000000000322</c:v>
                </c:pt>
                <c:pt idx="707">
                  <c:v>23.43333333333365</c:v>
                </c:pt>
                <c:pt idx="708">
                  <c:v>23.466666666666988</c:v>
                </c:pt>
                <c:pt idx="709">
                  <c:v>23.500000000000327</c:v>
                </c:pt>
                <c:pt idx="710">
                  <c:v>23.533333333333658</c:v>
                </c:pt>
                <c:pt idx="711">
                  <c:v>23.566666666666993</c:v>
                </c:pt>
                <c:pt idx="712">
                  <c:v>23.600000000000332</c:v>
                </c:pt>
                <c:pt idx="713">
                  <c:v>23.633333333333663</c:v>
                </c:pt>
                <c:pt idx="714">
                  <c:v>23.666666666667002</c:v>
                </c:pt>
                <c:pt idx="715">
                  <c:v>23.700000000000333</c:v>
                </c:pt>
                <c:pt idx="716">
                  <c:v>23.733333333333668</c:v>
                </c:pt>
                <c:pt idx="717">
                  <c:v>23.766666666667003</c:v>
                </c:pt>
                <c:pt idx="718">
                  <c:v>23.800000000000342</c:v>
                </c:pt>
                <c:pt idx="719">
                  <c:v>23.833333333333673</c:v>
                </c:pt>
                <c:pt idx="720">
                  <c:v>23.866666666667012</c:v>
                </c:pt>
                <c:pt idx="721">
                  <c:v>23.900000000000343</c:v>
                </c:pt>
                <c:pt idx="722">
                  <c:v>23.933333333333678</c:v>
                </c:pt>
                <c:pt idx="723">
                  <c:v>23.966666666667013</c:v>
                </c:pt>
                <c:pt idx="724">
                  <c:v>24.000000000000352</c:v>
                </c:pt>
                <c:pt idx="725">
                  <c:v>24.033333333333683</c:v>
                </c:pt>
                <c:pt idx="726">
                  <c:v>24.066666666667022</c:v>
                </c:pt>
                <c:pt idx="727">
                  <c:v>24.100000000000357</c:v>
                </c:pt>
                <c:pt idx="728">
                  <c:v>24.133333333333688</c:v>
                </c:pt>
                <c:pt idx="729">
                  <c:v>24.166666666667027</c:v>
                </c:pt>
                <c:pt idx="730">
                  <c:v>24.200000000000362</c:v>
                </c:pt>
                <c:pt idx="731">
                  <c:v>24.23333333333369</c:v>
                </c:pt>
                <c:pt idx="732">
                  <c:v>24.266666666667028</c:v>
                </c:pt>
                <c:pt idx="733">
                  <c:v>24.300000000000367</c:v>
                </c:pt>
                <c:pt idx="734">
                  <c:v>24.333333333333698</c:v>
                </c:pt>
                <c:pt idx="735">
                  <c:v>24.366666666667033</c:v>
                </c:pt>
                <c:pt idx="736">
                  <c:v>24.400000000000372</c:v>
                </c:pt>
                <c:pt idx="737">
                  <c:v>24.433333333333699</c:v>
                </c:pt>
                <c:pt idx="738">
                  <c:v>24.466666666667038</c:v>
                </c:pt>
                <c:pt idx="739">
                  <c:v>24.500000000000377</c:v>
                </c:pt>
                <c:pt idx="740">
                  <c:v>24.533333333333708</c:v>
                </c:pt>
                <c:pt idx="741">
                  <c:v>24.566666666667043</c:v>
                </c:pt>
                <c:pt idx="742">
                  <c:v>24.600000000000385</c:v>
                </c:pt>
                <c:pt idx="743">
                  <c:v>24.633333333333713</c:v>
                </c:pt>
                <c:pt idx="744">
                  <c:v>24.666666666667052</c:v>
                </c:pt>
                <c:pt idx="746">
                  <c:v>24.700000000000387</c:v>
                </c:pt>
                <c:pt idx="747">
                  <c:v>24.733333333333718</c:v>
                </c:pt>
                <c:pt idx="748">
                  <c:v>24.766666666667053</c:v>
                </c:pt>
                <c:pt idx="749">
                  <c:v>24.800000000000392</c:v>
                </c:pt>
                <c:pt idx="750">
                  <c:v>24.833333333333723</c:v>
                </c:pt>
                <c:pt idx="751">
                  <c:v>24.866666666667058</c:v>
                </c:pt>
                <c:pt idx="752">
                  <c:v>24.900000000000393</c:v>
                </c:pt>
                <c:pt idx="753">
                  <c:v>24.933333333333721</c:v>
                </c:pt>
                <c:pt idx="754">
                  <c:v>24.966666666667063</c:v>
                </c:pt>
                <c:pt idx="755">
                  <c:v>25.000000000000401</c:v>
                </c:pt>
                <c:pt idx="756">
                  <c:v>25.033333333333729</c:v>
                </c:pt>
                <c:pt idx="757">
                  <c:v>25.066666666667068</c:v>
                </c:pt>
                <c:pt idx="758">
                  <c:v>25.10000000000041</c:v>
                </c:pt>
                <c:pt idx="759">
                  <c:v>25.133333333333734</c:v>
                </c:pt>
                <c:pt idx="760">
                  <c:v>25.166666666667076</c:v>
                </c:pt>
                <c:pt idx="761">
                  <c:v>25.200000000000411</c:v>
                </c:pt>
                <c:pt idx="762">
                  <c:v>25.233333333333739</c:v>
                </c:pt>
                <c:pt idx="763">
                  <c:v>25.266666666667078</c:v>
                </c:pt>
                <c:pt idx="764">
                  <c:v>25.30000000000042</c:v>
                </c:pt>
                <c:pt idx="765">
                  <c:v>25.333333333333744</c:v>
                </c:pt>
                <c:pt idx="766">
                  <c:v>25.366666666667086</c:v>
                </c:pt>
                <c:pt idx="767">
                  <c:v>25.400000000000421</c:v>
                </c:pt>
                <c:pt idx="768">
                  <c:v>25.433333333333749</c:v>
                </c:pt>
                <c:pt idx="769">
                  <c:v>25.466666666667084</c:v>
                </c:pt>
                <c:pt idx="770">
                  <c:v>25.50000000000043</c:v>
                </c:pt>
                <c:pt idx="771">
                  <c:v>25.533333333333754</c:v>
                </c:pt>
                <c:pt idx="772">
                  <c:v>25.566666666667093</c:v>
                </c:pt>
                <c:pt idx="773">
                  <c:v>25.600000000000431</c:v>
                </c:pt>
                <c:pt idx="774">
                  <c:v>25.633333333333763</c:v>
                </c:pt>
                <c:pt idx="775">
                  <c:v>25.666666666667098</c:v>
                </c:pt>
                <c:pt idx="776">
                  <c:v>25.700000000000436</c:v>
                </c:pt>
                <c:pt idx="777">
                  <c:v>25.733333333333764</c:v>
                </c:pt>
                <c:pt idx="778">
                  <c:v>25.766666666667103</c:v>
                </c:pt>
                <c:pt idx="779">
                  <c:v>25.800000000000441</c:v>
                </c:pt>
                <c:pt idx="780">
                  <c:v>25.833333333333773</c:v>
                </c:pt>
                <c:pt idx="781">
                  <c:v>25.866666666667108</c:v>
                </c:pt>
                <c:pt idx="782">
                  <c:v>25.900000000000446</c:v>
                </c:pt>
                <c:pt idx="783">
                  <c:v>25.933333333333774</c:v>
                </c:pt>
                <c:pt idx="784">
                  <c:v>25.966666666667113</c:v>
                </c:pt>
                <c:pt idx="785">
                  <c:v>26.000000000000451</c:v>
                </c:pt>
                <c:pt idx="786">
                  <c:v>26.033333333333783</c:v>
                </c:pt>
                <c:pt idx="787">
                  <c:v>26.066666666667118</c:v>
                </c:pt>
                <c:pt idx="788">
                  <c:v>26.10000000000046</c:v>
                </c:pt>
                <c:pt idx="789">
                  <c:v>26.133333333333784</c:v>
                </c:pt>
                <c:pt idx="790">
                  <c:v>26.166666666667126</c:v>
                </c:pt>
                <c:pt idx="791">
                  <c:v>26.200000000000461</c:v>
                </c:pt>
                <c:pt idx="792">
                  <c:v>26.233333333333789</c:v>
                </c:pt>
                <c:pt idx="793">
                  <c:v>26.266666666667124</c:v>
                </c:pt>
                <c:pt idx="794">
                  <c:v>26.30000000000047</c:v>
                </c:pt>
                <c:pt idx="795">
                  <c:v>26.333333333333794</c:v>
                </c:pt>
                <c:pt idx="796">
                  <c:v>26.366666666667133</c:v>
                </c:pt>
                <c:pt idx="797">
                  <c:v>26.400000000000471</c:v>
                </c:pt>
                <c:pt idx="798">
                  <c:v>26.433333333333799</c:v>
                </c:pt>
                <c:pt idx="799">
                  <c:v>26.466666666667134</c:v>
                </c:pt>
                <c:pt idx="800">
                  <c:v>26.50000000000048</c:v>
                </c:pt>
                <c:pt idx="801">
                  <c:v>26.533333333333804</c:v>
                </c:pt>
                <c:pt idx="802">
                  <c:v>26.566666666667142</c:v>
                </c:pt>
                <c:pt idx="803">
                  <c:v>26.600000000000485</c:v>
                </c:pt>
                <c:pt idx="804">
                  <c:v>26.633333333333812</c:v>
                </c:pt>
                <c:pt idx="805">
                  <c:v>26.666666666667147</c:v>
                </c:pt>
                <c:pt idx="806">
                  <c:v>26.70000000000049</c:v>
                </c:pt>
                <c:pt idx="807">
                  <c:v>26.733333333333814</c:v>
                </c:pt>
                <c:pt idx="808">
                  <c:v>26.766666666667152</c:v>
                </c:pt>
                <c:pt idx="809">
                  <c:v>26.800000000000491</c:v>
                </c:pt>
                <c:pt idx="810">
                  <c:v>26.833333333333822</c:v>
                </c:pt>
                <c:pt idx="811">
                  <c:v>26.866666666667157</c:v>
                </c:pt>
                <c:pt idx="812">
                  <c:v>26.900000000000496</c:v>
                </c:pt>
                <c:pt idx="813">
                  <c:v>26.93333333333382</c:v>
                </c:pt>
                <c:pt idx="814">
                  <c:v>26.966666666667162</c:v>
                </c:pt>
                <c:pt idx="815">
                  <c:v>27.000000000000501</c:v>
                </c:pt>
                <c:pt idx="816">
                  <c:v>27.033333333333829</c:v>
                </c:pt>
                <c:pt idx="817">
                  <c:v>27.066666666667167</c:v>
                </c:pt>
                <c:pt idx="818">
                  <c:v>27.100000000000509</c:v>
                </c:pt>
                <c:pt idx="819">
                  <c:v>27.133333333333834</c:v>
                </c:pt>
                <c:pt idx="820">
                  <c:v>27.166666666667176</c:v>
                </c:pt>
                <c:pt idx="821">
                  <c:v>27.200000000000511</c:v>
                </c:pt>
                <c:pt idx="822">
                  <c:v>27.233333333333839</c:v>
                </c:pt>
                <c:pt idx="823">
                  <c:v>27.266666666667177</c:v>
                </c:pt>
                <c:pt idx="824">
                  <c:v>27.300000000000519</c:v>
                </c:pt>
                <c:pt idx="825">
                  <c:v>27.333333333333844</c:v>
                </c:pt>
                <c:pt idx="826">
                  <c:v>27.366666666667186</c:v>
                </c:pt>
                <c:pt idx="827">
                  <c:v>27.400000000000521</c:v>
                </c:pt>
                <c:pt idx="828">
                  <c:v>27.433333333333849</c:v>
                </c:pt>
                <c:pt idx="829">
                  <c:v>27.466666666667184</c:v>
                </c:pt>
                <c:pt idx="830">
                  <c:v>27.500000000000529</c:v>
                </c:pt>
                <c:pt idx="831">
                  <c:v>27.533333333333854</c:v>
                </c:pt>
                <c:pt idx="832">
                  <c:v>27.566666666667192</c:v>
                </c:pt>
                <c:pt idx="833">
                  <c:v>27.600000000000531</c:v>
                </c:pt>
                <c:pt idx="834">
                  <c:v>27.633333333333862</c:v>
                </c:pt>
                <c:pt idx="835">
                  <c:v>27.666666666667197</c:v>
                </c:pt>
                <c:pt idx="836">
                  <c:v>27.700000000000536</c:v>
                </c:pt>
                <c:pt idx="837">
                  <c:v>27.733333333333864</c:v>
                </c:pt>
                <c:pt idx="838">
                  <c:v>27.766666666667202</c:v>
                </c:pt>
                <c:pt idx="839">
                  <c:v>27.800000000000541</c:v>
                </c:pt>
                <c:pt idx="840">
                  <c:v>27.833333333333872</c:v>
                </c:pt>
                <c:pt idx="841">
                  <c:v>27.866666666667207</c:v>
                </c:pt>
                <c:pt idx="842">
                  <c:v>27.900000000000546</c:v>
                </c:pt>
                <c:pt idx="843">
                  <c:v>27.933333333333874</c:v>
                </c:pt>
                <c:pt idx="844">
                  <c:v>27.966666666667212</c:v>
                </c:pt>
                <c:pt idx="845">
                  <c:v>28.000000000000551</c:v>
                </c:pt>
                <c:pt idx="846">
                  <c:v>28.033333333333882</c:v>
                </c:pt>
                <c:pt idx="847">
                  <c:v>28.066666666667217</c:v>
                </c:pt>
                <c:pt idx="848">
                  <c:v>28.100000000000559</c:v>
                </c:pt>
                <c:pt idx="849">
                  <c:v>28.133333333333884</c:v>
                </c:pt>
                <c:pt idx="850">
                  <c:v>28.166666666667226</c:v>
                </c:pt>
                <c:pt idx="851">
                  <c:v>28.200000000000561</c:v>
                </c:pt>
                <c:pt idx="852">
                  <c:v>28.233333333333889</c:v>
                </c:pt>
                <c:pt idx="853">
                  <c:v>28.266666666667223</c:v>
                </c:pt>
                <c:pt idx="854">
                  <c:v>28.300000000000569</c:v>
                </c:pt>
                <c:pt idx="855">
                  <c:v>28.333333333333893</c:v>
                </c:pt>
                <c:pt idx="856">
                  <c:v>28.366666666667232</c:v>
                </c:pt>
                <c:pt idx="857">
                  <c:v>28.400000000000571</c:v>
                </c:pt>
                <c:pt idx="858">
                  <c:v>28.433333333333898</c:v>
                </c:pt>
                <c:pt idx="859">
                  <c:v>28.466666666667233</c:v>
                </c:pt>
                <c:pt idx="860">
                  <c:v>28.500000000000579</c:v>
                </c:pt>
                <c:pt idx="861">
                  <c:v>28.533333333333903</c:v>
                </c:pt>
                <c:pt idx="862">
                  <c:v>28.566666666667242</c:v>
                </c:pt>
                <c:pt idx="863">
                  <c:v>28.600000000000584</c:v>
                </c:pt>
                <c:pt idx="864">
                  <c:v>28.633333333333912</c:v>
                </c:pt>
                <c:pt idx="865">
                  <c:v>28.666666666667247</c:v>
                </c:pt>
                <c:pt idx="866">
                  <c:v>28.700000000000585</c:v>
                </c:pt>
                <c:pt idx="867">
                  <c:v>28.733333333333913</c:v>
                </c:pt>
                <c:pt idx="868">
                  <c:v>28.766666666667248</c:v>
                </c:pt>
                <c:pt idx="869">
                  <c:v>28.80000000000059</c:v>
                </c:pt>
                <c:pt idx="870">
                  <c:v>28.833333333333918</c:v>
                </c:pt>
                <c:pt idx="871">
                  <c:v>28.866666666667257</c:v>
                </c:pt>
                <c:pt idx="872">
                  <c:v>28.900000000000592</c:v>
                </c:pt>
                <c:pt idx="873">
                  <c:v>28.93333333333392</c:v>
                </c:pt>
                <c:pt idx="874">
                  <c:v>28.966666666667258</c:v>
                </c:pt>
                <c:pt idx="875">
                  <c:v>29.0000000000006</c:v>
                </c:pt>
                <c:pt idx="876">
                  <c:v>29.033333333333925</c:v>
                </c:pt>
                <c:pt idx="877">
                  <c:v>29.066666666667267</c:v>
                </c:pt>
                <c:pt idx="878">
                  <c:v>29.100000000000605</c:v>
                </c:pt>
                <c:pt idx="879">
                  <c:v>29.133333333333933</c:v>
                </c:pt>
                <c:pt idx="880">
                  <c:v>29.166666666667272</c:v>
                </c:pt>
                <c:pt idx="881">
                  <c:v>29.20000000000061</c:v>
                </c:pt>
                <c:pt idx="882">
                  <c:v>29.233333333333935</c:v>
                </c:pt>
                <c:pt idx="883">
                  <c:v>29.266666666667277</c:v>
                </c:pt>
                <c:pt idx="884">
                  <c:v>29.300000000000615</c:v>
                </c:pt>
                <c:pt idx="885">
                  <c:v>29.333333333333943</c:v>
                </c:pt>
                <c:pt idx="886">
                  <c:v>29.366666666667282</c:v>
                </c:pt>
                <c:pt idx="887">
                  <c:v>29.40000000000062</c:v>
                </c:pt>
                <c:pt idx="888">
                  <c:v>29.433333333333945</c:v>
                </c:pt>
                <c:pt idx="889">
                  <c:v>29.466666666667283</c:v>
                </c:pt>
                <c:pt idx="890">
                  <c:v>29.500000000000625</c:v>
                </c:pt>
                <c:pt idx="891">
                  <c:v>29.533333333333953</c:v>
                </c:pt>
                <c:pt idx="892">
                  <c:v>29.566666666667288</c:v>
                </c:pt>
                <c:pt idx="893">
                  <c:v>29.60000000000063</c:v>
                </c:pt>
                <c:pt idx="894">
                  <c:v>29.633333333333958</c:v>
                </c:pt>
                <c:pt idx="895">
                  <c:v>29.666666666667297</c:v>
                </c:pt>
                <c:pt idx="896">
                  <c:v>29.700000000000632</c:v>
                </c:pt>
                <c:pt idx="897">
                  <c:v>29.733333333333963</c:v>
                </c:pt>
                <c:pt idx="898">
                  <c:v>29.766666666667298</c:v>
                </c:pt>
                <c:pt idx="899">
                  <c:v>29.80000000000064</c:v>
                </c:pt>
                <c:pt idx="900">
                  <c:v>29.833333333333968</c:v>
                </c:pt>
                <c:pt idx="901">
                  <c:v>29.866666666667307</c:v>
                </c:pt>
                <c:pt idx="902">
                  <c:v>29.900000000000642</c:v>
                </c:pt>
                <c:pt idx="903">
                  <c:v>29.933333333333973</c:v>
                </c:pt>
                <c:pt idx="904">
                  <c:v>29.966666666667308</c:v>
                </c:pt>
                <c:pt idx="905">
                  <c:v>30.00000000000065</c:v>
                </c:pt>
                <c:pt idx="906">
                  <c:v>30.033333333333978</c:v>
                </c:pt>
                <c:pt idx="907">
                  <c:v>30.066666666667317</c:v>
                </c:pt>
                <c:pt idx="908">
                  <c:v>30.100000000000655</c:v>
                </c:pt>
                <c:pt idx="909">
                  <c:v>30.133333333333983</c:v>
                </c:pt>
                <c:pt idx="910">
                  <c:v>30.166666666667322</c:v>
                </c:pt>
                <c:pt idx="911">
                  <c:v>30.20000000000066</c:v>
                </c:pt>
                <c:pt idx="912">
                  <c:v>30.233333333333984</c:v>
                </c:pt>
                <c:pt idx="913">
                  <c:v>30.266666666667323</c:v>
                </c:pt>
                <c:pt idx="914">
                  <c:v>30.300000000000665</c:v>
                </c:pt>
                <c:pt idx="915">
                  <c:v>30.333333333333997</c:v>
                </c:pt>
                <c:pt idx="916">
                  <c:v>30.366666666667328</c:v>
                </c:pt>
                <c:pt idx="917">
                  <c:v>30.40000000000067</c:v>
                </c:pt>
                <c:pt idx="918">
                  <c:v>30.433333333333998</c:v>
                </c:pt>
                <c:pt idx="919">
                  <c:v>30.466666666667333</c:v>
                </c:pt>
                <c:pt idx="920">
                  <c:v>30.500000000000675</c:v>
                </c:pt>
                <c:pt idx="921">
                  <c:v>30.533333333334006</c:v>
                </c:pt>
                <c:pt idx="922">
                  <c:v>30.566666666667338</c:v>
                </c:pt>
                <c:pt idx="923">
                  <c:v>30.600000000000684</c:v>
                </c:pt>
                <c:pt idx="924">
                  <c:v>30.633333333334011</c:v>
                </c:pt>
                <c:pt idx="925">
                  <c:v>30.666666666667346</c:v>
                </c:pt>
                <c:pt idx="926">
                  <c:v>30.700000000000685</c:v>
                </c:pt>
                <c:pt idx="927">
                  <c:v>30.733333333334016</c:v>
                </c:pt>
                <c:pt idx="928">
                  <c:v>30.766666666667348</c:v>
                </c:pt>
                <c:pt idx="929">
                  <c:v>30.80000000000069</c:v>
                </c:pt>
                <c:pt idx="930">
                  <c:v>30.833333333334021</c:v>
                </c:pt>
                <c:pt idx="931">
                  <c:v>30.866666666667356</c:v>
                </c:pt>
                <c:pt idx="932">
                  <c:v>30.900000000000691</c:v>
                </c:pt>
                <c:pt idx="933">
                  <c:v>30.933333333334023</c:v>
                </c:pt>
                <c:pt idx="934">
                  <c:v>30.966666666667358</c:v>
                </c:pt>
                <c:pt idx="935">
                  <c:v>31.0000000000007</c:v>
                </c:pt>
                <c:pt idx="936">
                  <c:v>31.033333333334028</c:v>
                </c:pt>
                <c:pt idx="937">
                  <c:v>31.066666666667366</c:v>
                </c:pt>
                <c:pt idx="938">
                  <c:v>31.100000000000705</c:v>
                </c:pt>
                <c:pt idx="939">
                  <c:v>31.133333333334036</c:v>
                </c:pt>
                <c:pt idx="940">
                  <c:v>31.166666666667371</c:v>
                </c:pt>
                <c:pt idx="941">
                  <c:v>31.20000000000071</c:v>
                </c:pt>
                <c:pt idx="942">
                  <c:v>31.233333333334038</c:v>
                </c:pt>
                <c:pt idx="943">
                  <c:v>31.266666666667376</c:v>
                </c:pt>
                <c:pt idx="944">
                  <c:v>31.300000000000715</c:v>
                </c:pt>
                <c:pt idx="945">
                  <c:v>31.333333333334046</c:v>
                </c:pt>
                <c:pt idx="946">
                  <c:v>31.366666666667381</c:v>
                </c:pt>
                <c:pt idx="947">
                  <c:v>31.40000000000072</c:v>
                </c:pt>
                <c:pt idx="948">
                  <c:v>31.433333333334048</c:v>
                </c:pt>
                <c:pt idx="949">
                  <c:v>31.466666666667383</c:v>
                </c:pt>
                <c:pt idx="950">
                  <c:v>31.500000000000725</c:v>
                </c:pt>
                <c:pt idx="951">
                  <c:v>31.533333333334056</c:v>
                </c:pt>
                <c:pt idx="952">
                  <c:v>31.566666666667388</c:v>
                </c:pt>
                <c:pt idx="953">
                  <c:v>31.60000000000073</c:v>
                </c:pt>
                <c:pt idx="954">
                  <c:v>31.633333333334061</c:v>
                </c:pt>
                <c:pt idx="955">
                  <c:v>31.6666666666674</c:v>
                </c:pt>
                <c:pt idx="956">
                  <c:v>31.700000000000731</c:v>
                </c:pt>
                <c:pt idx="957">
                  <c:v>31.733333333334066</c:v>
                </c:pt>
                <c:pt idx="958">
                  <c:v>31.766666666667401</c:v>
                </c:pt>
                <c:pt idx="959">
                  <c:v>31.80000000000074</c:v>
                </c:pt>
                <c:pt idx="960">
                  <c:v>31.833333333334071</c:v>
                </c:pt>
                <c:pt idx="961">
                  <c:v>31.86666666666741</c:v>
                </c:pt>
                <c:pt idx="962">
                  <c:v>31.900000000000741</c:v>
                </c:pt>
                <c:pt idx="963">
                  <c:v>31.933333333334076</c:v>
                </c:pt>
                <c:pt idx="964">
                  <c:v>31.966666666667411</c:v>
                </c:pt>
                <c:pt idx="965">
                  <c:v>32.000000000000753</c:v>
                </c:pt>
                <c:pt idx="966">
                  <c:v>32.033333333334085</c:v>
                </c:pt>
                <c:pt idx="967">
                  <c:v>32.066666666667395</c:v>
                </c:pt>
                <c:pt idx="968">
                  <c:v>32.100000000000747</c:v>
                </c:pt>
                <c:pt idx="969">
                  <c:v>32.133333333334079</c:v>
                </c:pt>
                <c:pt idx="970">
                  <c:v>32.166666666667389</c:v>
                </c:pt>
                <c:pt idx="971">
                  <c:v>32.200000000000742</c:v>
                </c:pt>
                <c:pt idx="972">
                  <c:v>32.233333333334073</c:v>
                </c:pt>
                <c:pt idx="973">
                  <c:v>32.26666666666739</c:v>
                </c:pt>
                <c:pt idx="974">
                  <c:v>32.300000000000729</c:v>
                </c:pt>
                <c:pt idx="975">
                  <c:v>32.33333333333406</c:v>
                </c:pt>
                <c:pt idx="976">
                  <c:v>32.366666666667378</c:v>
                </c:pt>
                <c:pt idx="977">
                  <c:v>32.400000000000723</c:v>
                </c:pt>
                <c:pt idx="978">
                  <c:v>32.433333333334062</c:v>
                </c:pt>
                <c:pt idx="979">
                  <c:v>32.466666666667372</c:v>
                </c:pt>
                <c:pt idx="980">
                  <c:v>32.500000000000718</c:v>
                </c:pt>
                <c:pt idx="981">
                  <c:v>32.533333333334056</c:v>
                </c:pt>
                <c:pt idx="982">
                  <c:v>32.566666666667366</c:v>
                </c:pt>
                <c:pt idx="983">
                  <c:v>32.600000000000712</c:v>
                </c:pt>
                <c:pt idx="984">
                  <c:v>32.633333333334051</c:v>
                </c:pt>
                <c:pt idx="985">
                  <c:v>32.666666666667368</c:v>
                </c:pt>
                <c:pt idx="986">
                  <c:v>32.700000000000713</c:v>
                </c:pt>
                <c:pt idx="987">
                  <c:v>32.733333333334045</c:v>
                </c:pt>
                <c:pt idx="988">
                  <c:v>32.766666666667355</c:v>
                </c:pt>
                <c:pt idx="989">
                  <c:v>32.800000000000701</c:v>
                </c:pt>
                <c:pt idx="990">
                  <c:v>32.833333333334032</c:v>
                </c:pt>
                <c:pt idx="991">
                  <c:v>32.866666666667342</c:v>
                </c:pt>
                <c:pt idx="992">
                  <c:v>32.900000000000695</c:v>
                </c:pt>
                <c:pt idx="993">
                  <c:v>32.933333333334033</c:v>
                </c:pt>
                <c:pt idx="994">
                  <c:v>32.966666666667344</c:v>
                </c:pt>
                <c:pt idx="995">
                  <c:v>33.000000000000682</c:v>
                </c:pt>
                <c:pt idx="996">
                  <c:v>33.033333333334028</c:v>
                </c:pt>
                <c:pt idx="997">
                  <c:v>33.066666666667338</c:v>
                </c:pt>
                <c:pt idx="998">
                  <c:v>33.100000000000684</c:v>
                </c:pt>
                <c:pt idx="999">
                  <c:v>33.133333333334022</c:v>
                </c:pt>
                <c:pt idx="1000">
                  <c:v>33.166666666667339</c:v>
                </c:pt>
                <c:pt idx="1001">
                  <c:v>33.200000000000678</c:v>
                </c:pt>
                <c:pt idx="1002">
                  <c:v>33.233333333334016</c:v>
                </c:pt>
                <c:pt idx="1003">
                  <c:v>33.266666666667334</c:v>
                </c:pt>
                <c:pt idx="1004">
                  <c:v>33.300000000000665</c:v>
                </c:pt>
                <c:pt idx="1005">
                  <c:v>33.333333333334011</c:v>
                </c:pt>
                <c:pt idx="1006">
                  <c:v>33.366666666667321</c:v>
                </c:pt>
                <c:pt idx="1007">
                  <c:v>33.400000000000659</c:v>
                </c:pt>
                <c:pt idx="1008">
                  <c:v>33.433333333334005</c:v>
                </c:pt>
                <c:pt idx="1009">
                  <c:v>33.466666666667315</c:v>
                </c:pt>
                <c:pt idx="1010">
                  <c:v>33.500000000000654</c:v>
                </c:pt>
                <c:pt idx="1011">
                  <c:v>33.533333333333999</c:v>
                </c:pt>
                <c:pt idx="1012">
                  <c:v>33.566666666667317</c:v>
                </c:pt>
                <c:pt idx="1013">
                  <c:v>33.600000000000655</c:v>
                </c:pt>
                <c:pt idx="1014">
                  <c:v>33.633333333333994</c:v>
                </c:pt>
                <c:pt idx="1015">
                  <c:v>33.666666666667304</c:v>
                </c:pt>
                <c:pt idx="1016">
                  <c:v>33.700000000000649</c:v>
                </c:pt>
                <c:pt idx="1017">
                  <c:v>33.733333333333988</c:v>
                </c:pt>
                <c:pt idx="1018">
                  <c:v>33.766666666667298</c:v>
                </c:pt>
                <c:pt idx="1019">
                  <c:v>33.800000000000644</c:v>
                </c:pt>
                <c:pt idx="1020">
                  <c:v>33.833333333333982</c:v>
                </c:pt>
                <c:pt idx="1021">
                  <c:v>33.866666666667292</c:v>
                </c:pt>
                <c:pt idx="1022">
                  <c:v>33.900000000000631</c:v>
                </c:pt>
                <c:pt idx="1023">
                  <c:v>33.933333333333977</c:v>
                </c:pt>
                <c:pt idx="1024">
                  <c:v>33.966666666667287</c:v>
                </c:pt>
                <c:pt idx="1025">
                  <c:v>34.000000000000625</c:v>
                </c:pt>
                <c:pt idx="1026">
                  <c:v>34.033333333333971</c:v>
                </c:pt>
                <c:pt idx="1027">
                  <c:v>34.066666666667288</c:v>
                </c:pt>
                <c:pt idx="1028">
                  <c:v>34.100000000000627</c:v>
                </c:pt>
                <c:pt idx="1029">
                  <c:v>34.133333333333965</c:v>
                </c:pt>
                <c:pt idx="1030">
                  <c:v>34.166666666667282</c:v>
                </c:pt>
                <c:pt idx="1031">
                  <c:v>34.200000000000621</c:v>
                </c:pt>
                <c:pt idx="1032">
                  <c:v>34.23333333333396</c:v>
                </c:pt>
                <c:pt idx="1033">
                  <c:v>34.266666666667277</c:v>
                </c:pt>
                <c:pt idx="1034">
                  <c:v>34.300000000000608</c:v>
                </c:pt>
                <c:pt idx="1035">
                  <c:v>34.333333333333954</c:v>
                </c:pt>
                <c:pt idx="1036">
                  <c:v>34.366666666667264</c:v>
                </c:pt>
                <c:pt idx="1037">
                  <c:v>34.400000000000603</c:v>
                </c:pt>
                <c:pt idx="1038">
                  <c:v>34.433333333333948</c:v>
                </c:pt>
                <c:pt idx="1039">
                  <c:v>34.466666666667258</c:v>
                </c:pt>
                <c:pt idx="1040">
                  <c:v>34.500000000000604</c:v>
                </c:pt>
                <c:pt idx="1041">
                  <c:v>34.533333333333943</c:v>
                </c:pt>
                <c:pt idx="1042">
                  <c:v>34.566666666667253</c:v>
                </c:pt>
                <c:pt idx="1043">
                  <c:v>34.600000000000598</c:v>
                </c:pt>
                <c:pt idx="1044">
                  <c:v>34.633333333333937</c:v>
                </c:pt>
                <c:pt idx="1045">
                  <c:v>34.666666666667247</c:v>
                </c:pt>
                <c:pt idx="1046">
                  <c:v>34.700000000000593</c:v>
                </c:pt>
                <c:pt idx="1047">
                  <c:v>34.733333333333938</c:v>
                </c:pt>
                <c:pt idx="1048">
                  <c:v>34.766666666667248</c:v>
                </c:pt>
                <c:pt idx="1049">
                  <c:v>34.80000000000058</c:v>
                </c:pt>
                <c:pt idx="1050">
                  <c:v>34.833333333333918</c:v>
                </c:pt>
                <c:pt idx="1051">
                  <c:v>34.866666666667236</c:v>
                </c:pt>
                <c:pt idx="1052">
                  <c:v>34.900000000000574</c:v>
                </c:pt>
                <c:pt idx="1053">
                  <c:v>34.933333333333913</c:v>
                </c:pt>
                <c:pt idx="1054">
                  <c:v>34.966666666667237</c:v>
                </c:pt>
                <c:pt idx="1055">
                  <c:v>35.000000000000576</c:v>
                </c:pt>
                <c:pt idx="1056">
                  <c:v>35.033333333333914</c:v>
                </c:pt>
                <c:pt idx="1057">
                  <c:v>35.066666666667224</c:v>
                </c:pt>
                <c:pt idx="1058">
                  <c:v>35.10000000000057</c:v>
                </c:pt>
                <c:pt idx="1059">
                  <c:v>35.133333333333908</c:v>
                </c:pt>
                <c:pt idx="1060">
                  <c:v>35.166666666667219</c:v>
                </c:pt>
                <c:pt idx="1061">
                  <c:v>35.200000000000564</c:v>
                </c:pt>
                <c:pt idx="1062">
                  <c:v>35.23333333333391</c:v>
                </c:pt>
                <c:pt idx="1063">
                  <c:v>35.26666666666722</c:v>
                </c:pt>
                <c:pt idx="1064">
                  <c:v>35.300000000000551</c:v>
                </c:pt>
                <c:pt idx="1065">
                  <c:v>35.333333333333897</c:v>
                </c:pt>
                <c:pt idx="1066">
                  <c:v>35.366666666667207</c:v>
                </c:pt>
                <c:pt idx="1067">
                  <c:v>35.400000000000546</c:v>
                </c:pt>
                <c:pt idx="1068">
                  <c:v>35.433333333333891</c:v>
                </c:pt>
                <c:pt idx="1069">
                  <c:v>35.466666666667201</c:v>
                </c:pt>
                <c:pt idx="1070">
                  <c:v>35.500000000000547</c:v>
                </c:pt>
                <c:pt idx="1071">
                  <c:v>35.533333333333886</c:v>
                </c:pt>
                <c:pt idx="1072">
                  <c:v>35.566666666667196</c:v>
                </c:pt>
                <c:pt idx="1073">
                  <c:v>35.600000000000541</c:v>
                </c:pt>
                <c:pt idx="1074">
                  <c:v>35.63333333333388</c:v>
                </c:pt>
                <c:pt idx="1075">
                  <c:v>35.666666666667197</c:v>
                </c:pt>
                <c:pt idx="1076">
                  <c:v>35.700000000000536</c:v>
                </c:pt>
                <c:pt idx="1077">
                  <c:v>35.733333333333874</c:v>
                </c:pt>
                <c:pt idx="1078">
                  <c:v>35.766666666667192</c:v>
                </c:pt>
                <c:pt idx="1079">
                  <c:v>35.800000000000523</c:v>
                </c:pt>
                <c:pt idx="1080">
                  <c:v>35.833333333333862</c:v>
                </c:pt>
                <c:pt idx="1081">
                  <c:v>35.866666666667179</c:v>
                </c:pt>
                <c:pt idx="1082">
                  <c:v>35.900000000000524</c:v>
                </c:pt>
                <c:pt idx="1083">
                  <c:v>35.933333333333863</c:v>
                </c:pt>
                <c:pt idx="1084">
                  <c:v>35.966666666667173</c:v>
                </c:pt>
                <c:pt idx="1085">
                  <c:v>36.000000000000512</c:v>
                </c:pt>
                <c:pt idx="1086">
                  <c:v>36.033333333333857</c:v>
                </c:pt>
                <c:pt idx="1087">
                  <c:v>36.066666666667167</c:v>
                </c:pt>
                <c:pt idx="1088">
                  <c:v>36.100000000000506</c:v>
                </c:pt>
                <c:pt idx="1089">
                  <c:v>36.133333333333859</c:v>
                </c:pt>
                <c:pt idx="1090">
                  <c:v>36.166666666667169</c:v>
                </c:pt>
                <c:pt idx="1091">
                  <c:v>36.200000000000507</c:v>
                </c:pt>
                <c:pt idx="1092">
                  <c:v>36.233333333333846</c:v>
                </c:pt>
                <c:pt idx="1093">
                  <c:v>36.266666666667163</c:v>
                </c:pt>
                <c:pt idx="1094">
                  <c:v>36.300000000000495</c:v>
                </c:pt>
                <c:pt idx="1095">
                  <c:v>36.333333333333833</c:v>
                </c:pt>
                <c:pt idx="1096">
                  <c:v>36.36666666666715</c:v>
                </c:pt>
                <c:pt idx="1097">
                  <c:v>36.400000000000496</c:v>
                </c:pt>
                <c:pt idx="1098">
                  <c:v>36.433333333333835</c:v>
                </c:pt>
                <c:pt idx="1099">
                  <c:v>36.466666666667145</c:v>
                </c:pt>
                <c:pt idx="1100">
                  <c:v>36.50000000000049</c:v>
                </c:pt>
                <c:pt idx="1101">
                  <c:v>36.533333333333829</c:v>
                </c:pt>
                <c:pt idx="1102">
                  <c:v>36.566666666667139</c:v>
                </c:pt>
                <c:pt idx="1103">
                  <c:v>36.600000000000485</c:v>
                </c:pt>
                <c:pt idx="1104">
                  <c:v>36.633333333333823</c:v>
                </c:pt>
                <c:pt idx="1105">
                  <c:v>36.66666666666714</c:v>
                </c:pt>
                <c:pt idx="1106">
                  <c:v>36.700000000000479</c:v>
                </c:pt>
                <c:pt idx="1107">
                  <c:v>36.733333333333817</c:v>
                </c:pt>
                <c:pt idx="1108">
                  <c:v>36.766666666667135</c:v>
                </c:pt>
                <c:pt idx="1109">
                  <c:v>36.800000000000466</c:v>
                </c:pt>
                <c:pt idx="1110">
                  <c:v>36.833333333333812</c:v>
                </c:pt>
                <c:pt idx="1111">
                  <c:v>36.866666666667122</c:v>
                </c:pt>
                <c:pt idx="1112">
                  <c:v>36.90000000000046</c:v>
                </c:pt>
                <c:pt idx="1113">
                  <c:v>36.933333333333806</c:v>
                </c:pt>
                <c:pt idx="1114">
                  <c:v>36.966666666667116</c:v>
                </c:pt>
                <c:pt idx="1115">
                  <c:v>37.000000000000455</c:v>
                </c:pt>
                <c:pt idx="1116">
                  <c:v>37.0333333333338</c:v>
                </c:pt>
                <c:pt idx="1117">
                  <c:v>37.066666666667118</c:v>
                </c:pt>
                <c:pt idx="1118">
                  <c:v>37.100000000000456</c:v>
                </c:pt>
                <c:pt idx="1119">
                  <c:v>37.133333333333795</c:v>
                </c:pt>
                <c:pt idx="1120">
                  <c:v>37.166666666667105</c:v>
                </c:pt>
                <c:pt idx="1121">
                  <c:v>37.20000000000045</c:v>
                </c:pt>
                <c:pt idx="1122">
                  <c:v>37.233333333333789</c:v>
                </c:pt>
                <c:pt idx="1123">
                  <c:v>37.266666666667099</c:v>
                </c:pt>
                <c:pt idx="1124">
                  <c:v>37.300000000000445</c:v>
                </c:pt>
                <c:pt idx="1125">
                  <c:v>37.333333333333783</c:v>
                </c:pt>
                <c:pt idx="1126">
                  <c:v>37.366666666667093</c:v>
                </c:pt>
                <c:pt idx="1127">
                  <c:v>37.400000000000432</c:v>
                </c:pt>
                <c:pt idx="1128">
                  <c:v>37.433333333333778</c:v>
                </c:pt>
                <c:pt idx="1129">
                  <c:v>37.466666666667088</c:v>
                </c:pt>
                <c:pt idx="1130">
                  <c:v>37.500000000000426</c:v>
                </c:pt>
                <c:pt idx="1131">
                  <c:v>37.533333333333772</c:v>
                </c:pt>
                <c:pt idx="1132">
                  <c:v>37.566666666667089</c:v>
                </c:pt>
                <c:pt idx="1133">
                  <c:v>37.600000000000428</c:v>
                </c:pt>
                <c:pt idx="1134">
                  <c:v>37.633333333333766</c:v>
                </c:pt>
                <c:pt idx="1135">
                  <c:v>37.666666666667084</c:v>
                </c:pt>
                <c:pt idx="1136">
                  <c:v>37.700000000000422</c:v>
                </c:pt>
                <c:pt idx="1137">
                  <c:v>37.733333333333768</c:v>
                </c:pt>
                <c:pt idx="1138">
                  <c:v>37.766666666667078</c:v>
                </c:pt>
                <c:pt idx="1139">
                  <c:v>37.800000000000409</c:v>
                </c:pt>
                <c:pt idx="1140">
                  <c:v>37.833333333333755</c:v>
                </c:pt>
                <c:pt idx="1141">
                  <c:v>37.866666666667065</c:v>
                </c:pt>
                <c:pt idx="1142">
                  <c:v>37.900000000000404</c:v>
                </c:pt>
                <c:pt idx="1143">
                  <c:v>37.933333333333749</c:v>
                </c:pt>
                <c:pt idx="1144">
                  <c:v>37.966666666667066</c:v>
                </c:pt>
                <c:pt idx="1145">
                  <c:v>38.000000000000405</c:v>
                </c:pt>
                <c:pt idx="1146">
                  <c:v>38.033333333333744</c:v>
                </c:pt>
                <c:pt idx="1147">
                  <c:v>38.066666666667054</c:v>
                </c:pt>
                <c:pt idx="1148">
                  <c:v>38.100000000000399</c:v>
                </c:pt>
                <c:pt idx="1149">
                  <c:v>38.133333333333738</c:v>
                </c:pt>
                <c:pt idx="1150">
                  <c:v>38.166666666667048</c:v>
                </c:pt>
                <c:pt idx="1151">
                  <c:v>38.200000000000401</c:v>
                </c:pt>
                <c:pt idx="1152">
                  <c:v>38.233333333333739</c:v>
                </c:pt>
                <c:pt idx="1153">
                  <c:v>38.266666666667049</c:v>
                </c:pt>
                <c:pt idx="1154">
                  <c:v>38.300000000000381</c:v>
                </c:pt>
                <c:pt idx="1155">
                  <c:v>38.333333333333719</c:v>
                </c:pt>
                <c:pt idx="1156">
                  <c:v>38.366666666667037</c:v>
                </c:pt>
                <c:pt idx="1157">
                  <c:v>38.400000000000375</c:v>
                </c:pt>
                <c:pt idx="1158">
                  <c:v>38.433333333333721</c:v>
                </c:pt>
                <c:pt idx="1159">
                  <c:v>38.466666666667038</c:v>
                </c:pt>
                <c:pt idx="1160">
                  <c:v>38.500000000000377</c:v>
                </c:pt>
                <c:pt idx="1161">
                  <c:v>38.533333333333715</c:v>
                </c:pt>
                <c:pt idx="1162">
                  <c:v>38.566666666667025</c:v>
                </c:pt>
                <c:pt idx="1163">
                  <c:v>38.600000000000371</c:v>
                </c:pt>
                <c:pt idx="1164">
                  <c:v>38.633333333333709</c:v>
                </c:pt>
                <c:pt idx="1165">
                  <c:v>38.666666666667027</c:v>
                </c:pt>
                <c:pt idx="1166">
                  <c:v>38.700000000000365</c:v>
                </c:pt>
                <c:pt idx="1167">
                  <c:v>38.733333333333704</c:v>
                </c:pt>
                <c:pt idx="1168">
                  <c:v>38.766666666667021</c:v>
                </c:pt>
                <c:pt idx="1169">
                  <c:v>38.800000000000352</c:v>
                </c:pt>
                <c:pt idx="1170">
                  <c:v>38.833333333333691</c:v>
                </c:pt>
                <c:pt idx="1171">
                  <c:v>38.866666666667008</c:v>
                </c:pt>
                <c:pt idx="1172">
                  <c:v>38.900000000000354</c:v>
                </c:pt>
                <c:pt idx="1173">
                  <c:v>38.933333333333685</c:v>
                </c:pt>
                <c:pt idx="1174">
                  <c:v>38.966666666667003</c:v>
                </c:pt>
                <c:pt idx="1175">
                  <c:v>39.000000000000348</c:v>
                </c:pt>
                <c:pt idx="1176">
                  <c:v>39.03333333333368</c:v>
                </c:pt>
                <c:pt idx="1177">
                  <c:v>39.066666666666997</c:v>
                </c:pt>
                <c:pt idx="1178">
                  <c:v>39.100000000000342</c:v>
                </c:pt>
                <c:pt idx="1179">
                  <c:v>39.133333333333681</c:v>
                </c:pt>
                <c:pt idx="1180">
                  <c:v>39.166666666666998</c:v>
                </c:pt>
                <c:pt idx="1181">
                  <c:v>39.200000000000337</c:v>
                </c:pt>
                <c:pt idx="1182">
                  <c:v>39.233333333333668</c:v>
                </c:pt>
                <c:pt idx="1183">
                  <c:v>39.266666666666993</c:v>
                </c:pt>
                <c:pt idx="1184">
                  <c:v>39.300000000000324</c:v>
                </c:pt>
                <c:pt idx="1185">
                  <c:v>39.333333333333655</c:v>
                </c:pt>
                <c:pt idx="1186">
                  <c:v>39.366666666666987</c:v>
                </c:pt>
                <c:pt idx="1187">
                  <c:v>39.400000000000325</c:v>
                </c:pt>
                <c:pt idx="1188">
                  <c:v>39.433333333333657</c:v>
                </c:pt>
                <c:pt idx="1189">
                  <c:v>39.466666666666974</c:v>
                </c:pt>
                <c:pt idx="1190">
                  <c:v>39.50000000000032</c:v>
                </c:pt>
                <c:pt idx="1191">
                  <c:v>39.533333333333651</c:v>
                </c:pt>
                <c:pt idx="1192">
                  <c:v>39.566666666666968</c:v>
                </c:pt>
                <c:pt idx="1193">
                  <c:v>39.600000000000314</c:v>
                </c:pt>
                <c:pt idx="1194">
                  <c:v>39.633333333333653</c:v>
                </c:pt>
                <c:pt idx="1195">
                  <c:v>39.66666666666697</c:v>
                </c:pt>
                <c:pt idx="1196">
                  <c:v>39.700000000000308</c:v>
                </c:pt>
                <c:pt idx="1197">
                  <c:v>39.733333333333647</c:v>
                </c:pt>
                <c:pt idx="1198">
                  <c:v>39.766666666666964</c:v>
                </c:pt>
                <c:pt idx="1199">
                  <c:v>39.800000000000296</c:v>
                </c:pt>
                <c:pt idx="1200">
                  <c:v>39.833333333333634</c:v>
                </c:pt>
                <c:pt idx="1201">
                  <c:v>39.866666666666951</c:v>
                </c:pt>
                <c:pt idx="1202">
                  <c:v>39.900000000000297</c:v>
                </c:pt>
                <c:pt idx="1203">
                  <c:v>39.933333333333628</c:v>
                </c:pt>
                <c:pt idx="1204">
                  <c:v>39.966666666666946</c:v>
                </c:pt>
                <c:pt idx="1205">
                  <c:v>40.000000000000291</c:v>
                </c:pt>
                <c:pt idx="1206">
                  <c:v>40.033333333333623</c:v>
                </c:pt>
                <c:pt idx="1207">
                  <c:v>40.066666666666947</c:v>
                </c:pt>
                <c:pt idx="1208">
                  <c:v>40.100000000000286</c:v>
                </c:pt>
                <c:pt idx="1209">
                  <c:v>40.133333333333617</c:v>
                </c:pt>
                <c:pt idx="1210">
                  <c:v>40.166666666666941</c:v>
                </c:pt>
                <c:pt idx="1211">
                  <c:v>40.20000000000028</c:v>
                </c:pt>
                <c:pt idx="1212">
                  <c:v>40.233333333333611</c:v>
                </c:pt>
                <c:pt idx="1213">
                  <c:v>40.266666666666936</c:v>
                </c:pt>
                <c:pt idx="1214">
                  <c:v>40.300000000000274</c:v>
                </c:pt>
                <c:pt idx="1215">
                  <c:v>40.333333333333606</c:v>
                </c:pt>
                <c:pt idx="1216">
                  <c:v>40.366666666666923</c:v>
                </c:pt>
                <c:pt idx="1217">
                  <c:v>40.400000000000261</c:v>
                </c:pt>
                <c:pt idx="1218">
                  <c:v>40.4333333333336</c:v>
                </c:pt>
                <c:pt idx="1219">
                  <c:v>40.466666666666917</c:v>
                </c:pt>
                <c:pt idx="1220">
                  <c:v>40.500000000000256</c:v>
                </c:pt>
                <c:pt idx="1221">
                  <c:v>40.533333333333601</c:v>
                </c:pt>
                <c:pt idx="1222">
                  <c:v>40.566666666666919</c:v>
                </c:pt>
                <c:pt idx="1223">
                  <c:v>40.600000000000257</c:v>
                </c:pt>
                <c:pt idx="1224">
                  <c:v>40.633333333333589</c:v>
                </c:pt>
                <c:pt idx="1225">
                  <c:v>40.666666666666913</c:v>
                </c:pt>
                <c:pt idx="1226">
                  <c:v>40.700000000000252</c:v>
                </c:pt>
                <c:pt idx="1227">
                  <c:v>40.733333333333583</c:v>
                </c:pt>
                <c:pt idx="1228">
                  <c:v>40.766666666666907</c:v>
                </c:pt>
                <c:pt idx="1229">
                  <c:v>40.800000000000246</c:v>
                </c:pt>
                <c:pt idx="1230">
                  <c:v>40.833333333333577</c:v>
                </c:pt>
                <c:pt idx="1231">
                  <c:v>40.866666666666895</c:v>
                </c:pt>
                <c:pt idx="1232">
                  <c:v>40.90000000000024</c:v>
                </c:pt>
                <c:pt idx="1233">
                  <c:v>40.933333333333572</c:v>
                </c:pt>
                <c:pt idx="1234">
                  <c:v>40.966666666666889</c:v>
                </c:pt>
                <c:pt idx="1235">
                  <c:v>41.000000000000234</c:v>
                </c:pt>
                <c:pt idx="1236">
                  <c:v>41.033333333333566</c:v>
                </c:pt>
                <c:pt idx="1237">
                  <c:v>41.06666666666689</c:v>
                </c:pt>
                <c:pt idx="1238">
                  <c:v>41.100000000000229</c:v>
                </c:pt>
                <c:pt idx="1239">
                  <c:v>41.13333333333356</c:v>
                </c:pt>
                <c:pt idx="1240">
                  <c:v>41.166666666666885</c:v>
                </c:pt>
                <c:pt idx="1241">
                  <c:v>41.200000000000223</c:v>
                </c:pt>
                <c:pt idx="1242">
                  <c:v>41.233333333333562</c:v>
                </c:pt>
                <c:pt idx="1243">
                  <c:v>41.266666666666879</c:v>
                </c:pt>
                <c:pt idx="1244">
                  <c:v>41.30000000000021</c:v>
                </c:pt>
                <c:pt idx="1245">
                  <c:v>41.333333333333549</c:v>
                </c:pt>
                <c:pt idx="1246">
                  <c:v>41.366666666666866</c:v>
                </c:pt>
                <c:pt idx="1247">
                  <c:v>41.400000000000205</c:v>
                </c:pt>
                <c:pt idx="1248">
                  <c:v>41.433333333333543</c:v>
                </c:pt>
                <c:pt idx="1249">
                  <c:v>41.466666666666868</c:v>
                </c:pt>
                <c:pt idx="1250">
                  <c:v>41.500000000000206</c:v>
                </c:pt>
                <c:pt idx="1251">
                  <c:v>41.533333333333537</c:v>
                </c:pt>
                <c:pt idx="1252">
                  <c:v>41.566666666666855</c:v>
                </c:pt>
                <c:pt idx="1253">
                  <c:v>41.6000000000002</c:v>
                </c:pt>
                <c:pt idx="1254">
                  <c:v>41.633333333333532</c:v>
                </c:pt>
                <c:pt idx="1255">
                  <c:v>41.666666666666849</c:v>
                </c:pt>
                <c:pt idx="1256">
                  <c:v>41.700000000000202</c:v>
                </c:pt>
                <c:pt idx="1257">
                  <c:v>41.733333333333533</c:v>
                </c:pt>
                <c:pt idx="1258">
                  <c:v>41.76666666666685</c:v>
                </c:pt>
                <c:pt idx="1259">
                  <c:v>41.800000000000182</c:v>
                </c:pt>
                <c:pt idx="1260">
                  <c:v>41.83333333333352</c:v>
                </c:pt>
                <c:pt idx="1261">
                  <c:v>41.866666666666838</c:v>
                </c:pt>
                <c:pt idx="1262">
                  <c:v>41.900000000000176</c:v>
                </c:pt>
                <c:pt idx="1263">
                  <c:v>41.933333333333515</c:v>
                </c:pt>
                <c:pt idx="1264">
                  <c:v>41.966666666666839</c:v>
                </c:pt>
                <c:pt idx="1265">
                  <c:v>42.000000000000178</c:v>
                </c:pt>
                <c:pt idx="1266">
                  <c:v>42.033333333333509</c:v>
                </c:pt>
                <c:pt idx="1267">
                  <c:v>42.066666666666833</c:v>
                </c:pt>
                <c:pt idx="1268">
                  <c:v>42.100000000000172</c:v>
                </c:pt>
                <c:pt idx="1269">
                  <c:v>42.133333333333503</c:v>
                </c:pt>
                <c:pt idx="1270">
                  <c:v>42.166666666666828</c:v>
                </c:pt>
                <c:pt idx="1271">
                  <c:v>42.200000000000166</c:v>
                </c:pt>
                <c:pt idx="1272">
                  <c:v>42.233333333333505</c:v>
                </c:pt>
                <c:pt idx="1273">
                  <c:v>42.266666666666822</c:v>
                </c:pt>
                <c:pt idx="1274">
                  <c:v>42.300000000000153</c:v>
                </c:pt>
                <c:pt idx="1275">
                  <c:v>42.333333333333492</c:v>
                </c:pt>
                <c:pt idx="1276">
                  <c:v>42.366666666666809</c:v>
                </c:pt>
                <c:pt idx="1277">
                  <c:v>42.400000000000155</c:v>
                </c:pt>
                <c:pt idx="1278">
                  <c:v>42.433333333333486</c:v>
                </c:pt>
                <c:pt idx="1279">
                  <c:v>42.466666666666804</c:v>
                </c:pt>
                <c:pt idx="1280">
                  <c:v>42.500000000000149</c:v>
                </c:pt>
                <c:pt idx="1281">
                  <c:v>42.533333333333481</c:v>
                </c:pt>
                <c:pt idx="1282">
                  <c:v>42.566666666666798</c:v>
                </c:pt>
                <c:pt idx="1283">
                  <c:v>42.600000000000151</c:v>
                </c:pt>
                <c:pt idx="1284">
                  <c:v>42.633333333333482</c:v>
                </c:pt>
                <c:pt idx="1285">
                  <c:v>42.666666666666799</c:v>
                </c:pt>
                <c:pt idx="1286">
                  <c:v>42.700000000000138</c:v>
                </c:pt>
                <c:pt idx="1287">
                  <c:v>42.733333333333469</c:v>
                </c:pt>
                <c:pt idx="1288">
                  <c:v>42.766666666666794</c:v>
                </c:pt>
                <c:pt idx="1289">
                  <c:v>42.800000000000125</c:v>
                </c:pt>
                <c:pt idx="1290">
                  <c:v>42.833333333333464</c:v>
                </c:pt>
                <c:pt idx="1291">
                  <c:v>42.866666666666788</c:v>
                </c:pt>
                <c:pt idx="1292">
                  <c:v>42.900000000000126</c:v>
                </c:pt>
                <c:pt idx="1293">
                  <c:v>42.933333333333458</c:v>
                </c:pt>
                <c:pt idx="1294">
                  <c:v>42.966666666666775</c:v>
                </c:pt>
                <c:pt idx="1295">
                  <c:v>43.000000000000121</c:v>
                </c:pt>
                <c:pt idx="1296">
                  <c:v>43.033333333333452</c:v>
                </c:pt>
                <c:pt idx="1297">
                  <c:v>43.066666666666777</c:v>
                </c:pt>
                <c:pt idx="1298">
                  <c:v>43.100000000000115</c:v>
                </c:pt>
                <c:pt idx="1299">
                  <c:v>43.133333333333454</c:v>
                </c:pt>
                <c:pt idx="1300">
                  <c:v>43.166666666666771</c:v>
                </c:pt>
                <c:pt idx="1301">
                  <c:v>43.200000000000109</c:v>
                </c:pt>
                <c:pt idx="1302">
                  <c:v>43.233333333333448</c:v>
                </c:pt>
                <c:pt idx="1303">
                  <c:v>43.266666666666765</c:v>
                </c:pt>
                <c:pt idx="1304">
                  <c:v>43.300000000000104</c:v>
                </c:pt>
                <c:pt idx="1305">
                  <c:v>43.333333333333435</c:v>
                </c:pt>
                <c:pt idx="1306">
                  <c:v>43.366666666666752</c:v>
                </c:pt>
                <c:pt idx="1307">
                  <c:v>43.400000000000098</c:v>
                </c:pt>
                <c:pt idx="1308">
                  <c:v>43.433333333333429</c:v>
                </c:pt>
                <c:pt idx="1309">
                  <c:v>43.466666666666747</c:v>
                </c:pt>
                <c:pt idx="1310">
                  <c:v>43.500000000000092</c:v>
                </c:pt>
                <c:pt idx="1311">
                  <c:v>43.533333333333431</c:v>
                </c:pt>
                <c:pt idx="1312">
                  <c:v>43.566666666666748</c:v>
                </c:pt>
                <c:pt idx="1313">
                  <c:v>43.600000000000087</c:v>
                </c:pt>
                <c:pt idx="1314">
                  <c:v>43.633333333333418</c:v>
                </c:pt>
                <c:pt idx="1315">
                  <c:v>43.666666666666742</c:v>
                </c:pt>
                <c:pt idx="1316">
                  <c:v>43.700000000000081</c:v>
                </c:pt>
                <c:pt idx="1317">
                  <c:v>43.733333333333412</c:v>
                </c:pt>
                <c:pt idx="1318">
                  <c:v>43.766666666666744</c:v>
                </c:pt>
                <c:pt idx="1319">
                  <c:v>43.800000000000075</c:v>
                </c:pt>
                <c:pt idx="1320">
                  <c:v>43.833333333333407</c:v>
                </c:pt>
                <c:pt idx="1321">
                  <c:v>43.866666666666724</c:v>
                </c:pt>
                <c:pt idx="1322">
                  <c:v>43.90000000000007</c:v>
                </c:pt>
                <c:pt idx="1323">
                  <c:v>43.933333333333401</c:v>
                </c:pt>
                <c:pt idx="1324">
                  <c:v>43.966666666666718</c:v>
                </c:pt>
                <c:pt idx="1325">
                  <c:v>44.000000000000064</c:v>
                </c:pt>
                <c:pt idx="1326">
                  <c:v>44.033333333333402</c:v>
                </c:pt>
                <c:pt idx="1327">
                  <c:v>44.06666666666672</c:v>
                </c:pt>
                <c:pt idx="1328">
                  <c:v>44.100000000000058</c:v>
                </c:pt>
                <c:pt idx="1329">
                  <c:v>44.133333333333397</c:v>
                </c:pt>
                <c:pt idx="1330">
                  <c:v>44.166666666666714</c:v>
                </c:pt>
                <c:pt idx="1331">
                  <c:v>44.200000000000053</c:v>
                </c:pt>
                <c:pt idx="1332">
                  <c:v>44.233333333333391</c:v>
                </c:pt>
                <c:pt idx="1333">
                  <c:v>44.266666666666708</c:v>
                </c:pt>
                <c:pt idx="1334">
                  <c:v>44.300000000000047</c:v>
                </c:pt>
                <c:pt idx="1335">
                  <c:v>44.333333333333378</c:v>
                </c:pt>
                <c:pt idx="1336">
                  <c:v>44.366666666666696</c:v>
                </c:pt>
                <c:pt idx="1337">
                  <c:v>44.400000000000041</c:v>
                </c:pt>
                <c:pt idx="1338">
                  <c:v>44.433333333333373</c:v>
                </c:pt>
                <c:pt idx="1339">
                  <c:v>44.466666666666697</c:v>
                </c:pt>
                <c:pt idx="1340">
                  <c:v>44.500000000000036</c:v>
                </c:pt>
                <c:pt idx="1341">
                  <c:v>44.533333333333367</c:v>
                </c:pt>
                <c:pt idx="1342">
                  <c:v>44.566666666666684</c:v>
                </c:pt>
                <c:pt idx="1343">
                  <c:v>44.60000000000003</c:v>
                </c:pt>
                <c:pt idx="1344">
                  <c:v>44.633333333333361</c:v>
                </c:pt>
                <c:pt idx="1345">
                  <c:v>44.666666666666679</c:v>
                </c:pt>
                <c:pt idx="1346">
                  <c:v>44.700000000000031</c:v>
                </c:pt>
                <c:pt idx="1347">
                  <c:v>44.733333333333363</c:v>
                </c:pt>
                <c:pt idx="1348">
                  <c:v>44.766666666666673</c:v>
                </c:pt>
                <c:pt idx="1349">
                  <c:v>44.800000000000011</c:v>
                </c:pt>
                <c:pt idx="1350">
                  <c:v>44.83333333333335</c:v>
                </c:pt>
                <c:pt idx="1351">
                  <c:v>44.86666666666666</c:v>
                </c:pt>
                <c:pt idx="1352">
                  <c:v>44.900000000000006</c:v>
                </c:pt>
                <c:pt idx="1353">
                  <c:v>44.933333333333351</c:v>
                </c:pt>
                <c:pt idx="1354">
                  <c:v>44.966666666666661</c:v>
                </c:pt>
                <c:pt idx="1355">
                  <c:v>45.000000000000007</c:v>
                </c:pt>
                <c:pt idx="1356">
                  <c:v>45.033333333333339</c:v>
                </c:pt>
                <c:pt idx="1357">
                  <c:v>45.066666666666656</c:v>
                </c:pt>
                <c:pt idx="1358">
                  <c:v>45.1</c:v>
                </c:pt>
                <c:pt idx="1359">
                  <c:v>45.133333333333333</c:v>
                </c:pt>
                <c:pt idx="1360">
                  <c:v>45.16666666666665</c:v>
                </c:pt>
                <c:pt idx="1361">
                  <c:v>45.20000000000001</c:v>
                </c:pt>
                <c:pt idx="1362">
                  <c:v>45.233333333333334</c:v>
                </c:pt>
                <c:pt idx="1363">
                  <c:v>45.266666666666644</c:v>
                </c:pt>
                <c:pt idx="1364">
                  <c:v>45.300000000000004</c:v>
                </c:pt>
                <c:pt idx="1365">
                  <c:v>45.333333333333321</c:v>
                </c:pt>
                <c:pt idx="1366">
                  <c:v>45.366666666666632</c:v>
                </c:pt>
                <c:pt idx="1367">
                  <c:v>45.399999999999991</c:v>
                </c:pt>
                <c:pt idx="1368">
                  <c:v>45.433333333333316</c:v>
                </c:pt>
                <c:pt idx="1369">
                  <c:v>45.466666666666633</c:v>
                </c:pt>
                <c:pt idx="1370">
                  <c:v>45.499999999999986</c:v>
                </c:pt>
                <c:pt idx="1371">
                  <c:v>45.53333333333331</c:v>
                </c:pt>
                <c:pt idx="1372">
                  <c:v>45.566666666666627</c:v>
                </c:pt>
                <c:pt idx="1373">
                  <c:v>45.59999999999998</c:v>
                </c:pt>
                <c:pt idx="1374">
                  <c:v>45.633333333333312</c:v>
                </c:pt>
                <c:pt idx="1375">
                  <c:v>45.666666666666622</c:v>
                </c:pt>
                <c:pt idx="1376">
                  <c:v>45.699999999999974</c:v>
                </c:pt>
                <c:pt idx="1377">
                  <c:v>45.733333333333306</c:v>
                </c:pt>
                <c:pt idx="1378">
                  <c:v>45.766666666666616</c:v>
                </c:pt>
                <c:pt idx="1379">
                  <c:v>45.799999999999969</c:v>
                </c:pt>
                <c:pt idx="1380">
                  <c:v>45.833333333333293</c:v>
                </c:pt>
                <c:pt idx="1381">
                  <c:v>45.86666666666661</c:v>
                </c:pt>
                <c:pt idx="1382">
                  <c:v>45.899999999999963</c:v>
                </c:pt>
                <c:pt idx="1383">
                  <c:v>45.933333333333287</c:v>
                </c:pt>
                <c:pt idx="1384">
                  <c:v>45.966666666666598</c:v>
                </c:pt>
                <c:pt idx="1385">
                  <c:v>45.999999999999957</c:v>
                </c:pt>
                <c:pt idx="1386">
                  <c:v>46.033333333333282</c:v>
                </c:pt>
                <c:pt idx="1387">
                  <c:v>46.066666666666592</c:v>
                </c:pt>
                <c:pt idx="1388">
                  <c:v>46.099999999999959</c:v>
                </c:pt>
                <c:pt idx="1389">
                  <c:v>46.133333333333283</c:v>
                </c:pt>
                <c:pt idx="1390">
                  <c:v>46.166666666666593</c:v>
                </c:pt>
                <c:pt idx="1391">
                  <c:v>46.199999999999946</c:v>
                </c:pt>
                <c:pt idx="1392">
                  <c:v>46.233333333333277</c:v>
                </c:pt>
                <c:pt idx="1393">
                  <c:v>46.266666666666588</c:v>
                </c:pt>
                <c:pt idx="1394">
                  <c:v>46.29999999999994</c:v>
                </c:pt>
                <c:pt idx="1395">
                  <c:v>46.333333333333265</c:v>
                </c:pt>
                <c:pt idx="1396">
                  <c:v>46.366666666666582</c:v>
                </c:pt>
                <c:pt idx="1397">
                  <c:v>46.399999999999935</c:v>
                </c:pt>
                <c:pt idx="1398">
                  <c:v>46.433333333333259</c:v>
                </c:pt>
                <c:pt idx="1399">
                  <c:v>46.466666666666576</c:v>
                </c:pt>
                <c:pt idx="1400">
                  <c:v>46.499999999999929</c:v>
                </c:pt>
                <c:pt idx="1401">
                  <c:v>46.533333333333253</c:v>
                </c:pt>
                <c:pt idx="1402">
                  <c:v>46.566666666666571</c:v>
                </c:pt>
                <c:pt idx="1403">
                  <c:v>46.599999999999923</c:v>
                </c:pt>
                <c:pt idx="1404">
                  <c:v>46.633333333333255</c:v>
                </c:pt>
                <c:pt idx="1405">
                  <c:v>46.666666666666565</c:v>
                </c:pt>
                <c:pt idx="1406">
                  <c:v>46.699999999999918</c:v>
                </c:pt>
                <c:pt idx="1407">
                  <c:v>46.733333333333249</c:v>
                </c:pt>
                <c:pt idx="1408">
                  <c:v>46.766666666666559</c:v>
                </c:pt>
                <c:pt idx="1409">
                  <c:v>46.799999999999919</c:v>
                </c:pt>
                <c:pt idx="1410">
                  <c:v>46.833333333333236</c:v>
                </c:pt>
                <c:pt idx="1411">
                  <c:v>46.866666666666546</c:v>
                </c:pt>
                <c:pt idx="1412">
                  <c:v>46.899999999999906</c:v>
                </c:pt>
                <c:pt idx="1413">
                  <c:v>46.933333333333231</c:v>
                </c:pt>
                <c:pt idx="1414">
                  <c:v>46.966666666666541</c:v>
                </c:pt>
                <c:pt idx="1415">
                  <c:v>46.999999999999901</c:v>
                </c:pt>
                <c:pt idx="1416">
                  <c:v>47.033333333333232</c:v>
                </c:pt>
                <c:pt idx="1417">
                  <c:v>47.066666666666542</c:v>
                </c:pt>
                <c:pt idx="1418">
                  <c:v>47.099999999999895</c:v>
                </c:pt>
                <c:pt idx="1419">
                  <c:v>47.133333333333219</c:v>
                </c:pt>
                <c:pt idx="1420">
                  <c:v>47.166666666666536</c:v>
                </c:pt>
                <c:pt idx="1421">
                  <c:v>47.199999999999889</c:v>
                </c:pt>
                <c:pt idx="1422">
                  <c:v>47.233333333333213</c:v>
                </c:pt>
                <c:pt idx="1423">
                  <c:v>47.266666666666538</c:v>
                </c:pt>
                <c:pt idx="1424">
                  <c:v>47.299999999999891</c:v>
                </c:pt>
                <c:pt idx="1425">
                  <c:v>47.333333333333208</c:v>
                </c:pt>
                <c:pt idx="1426">
                  <c:v>47.366666666666518</c:v>
                </c:pt>
                <c:pt idx="1427">
                  <c:v>47.399999999999878</c:v>
                </c:pt>
                <c:pt idx="1428">
                  <c:v>47.433333333333202</c:v>
                </c:pt>
                <c:pt idx="1429">
                  <c:v>47.466666666666519</c:v>
                </c:pt>
                <c:pt idx="1430">
                  <c:v>47.499999999999872</c:v>
                </c:pt>
                <c:pt idx="1431">
                  <c:v>47.533333333333204</c:v>
                </c:pt>
                <c:pt idx="1432">
                  <c:v>47.566666666666514</c:v>
                </c:pt>
                <c:pt idx="1433">
                  <c:v>47.599999999999866</c:v>
                </c:pt>
                <c:pt idx="1434">
                  <c:v>47.633333333333198</c:v>
                </c:pt>
                <c:pt idx="1435">
                  <c:v>47.666666666666508</c:v>
                </c:pt>
                <c:pt idx="1436">
                  <c:v>47.699999999999868</c:v>
                </c:pt>
                <c:pt idx="1437">
                  <c:v>47.733333333333192</c:v>
                </c:pt>
                <c:pt idx="1438">
                  <c:v>47.766666666666502</c:v>
                </c:pt>
                <c:pt idx="1439">
                  <c:v>47.799999999999862</c:v>
                </c:pt>
                <c:pt idx="1440">
                  <c:v>47.833333333333179</c:v>
                </c:pt>
                <c:pt idx="1441">
                  <c:v>47.86666666666649</c:v>
                </c:pt>
                <c:pt idx="1442">
                  <c:v>47.899999999999849</c:v>
                </c:pt>
                <c:pt idx="1443">
                  <c:v>47.933333333333181</c:v>
                </c:pt>
                <c:pt idx="1444">
                  <c:v>47.966666666666491</c:v>
                </c:pt>
                <c:pt idx="1445">
                  <c:v>47.999999999999844</c:v>
                </c:pt>
                <c:pt idx="1446">
                  <c:v>48.033333333333168</c:v>
                </c:pt>
                <c:pt idx="1447">
                  <c:v>48.066666666666485</c:v>
                </c:pt>
                <c:pt idx="1448">
                  <c:v>48.099999999999838</c:v>
                </c:pt>
                <c:pt idx="1449">
                  <c:v>48.133333333333162</c:v>
                </c:pt>
                <c:pt idx="1450">
                  <c:v>48.166666666666487</c:v>
                </c:pt>
                <c:pt idx="1451">
                  <c:v>48.199999999999839</c:v>
                </c:pt>
                <c:pt idx="1452">
                  <c:v>48.233333333333164</c:v>
                </c:pt>
                <c:pt idx="1453">
                  <c:v>48.266666666666474</c:v>
                </c:pt>
                <c:pt idx="1454">
                  <c:v>48.299999999999834</c:v>
                </c:pt>
                <c:pt idx="1455">
                  <c:v>48.333333333333151</c:v>
                </c:pt>
                <c:pt idx="1456">
                  <c:v>48.366666666666461</c:v>
                </c:pt>
                <c:pt idx="1457">
                  <c:v>48.399999999999821</c:v>
                </c:pt>
                <c:pt idx="1458">
                  <c:v>48.433333333333152</c:v>
                </c:pt>
                <c:pt idx="1459">
                  <c:v>48.466666666666463</c:v>
                </c:pt>
                <c:pt idx="1460">
                  <c:v>48.499999999999815</c:v>
                </c:pt>
                <c:pt idx="1461">
                  <c:v>48.533333333333147</c:v>
                </c:pt>
                <c:pt idx="1462">
                  <c:v>48.566666666666457</c:v>
                </c:pt>
                <c:pt idx="1463">
                  <c:v>48.59999999999981</c:v>
                </c:pt>
                <c:pt idx="1464">
                  <c:v>48.633333333333141</c:v>
                </c:pt>
                <c:pt idx="1465">
                  <c:v>48.666666666666451</c:v>
                </c:pt>
                <c:pt idx="1466">
                  <c:v>48.699999999999811</c:v>
                </c:pt>
                <c:pt idx="1467">
                  <c:v>48.733333333333135</c:v>
                </c:pt>
                <c:pt idx="1468">
                  <c:v>48.766666666666445</c:v>
                </c:pt>
                <c:pt idx="1469">
                  <c:v>48.799999999999805</c:v>
                </c:pt>
                <c:pt idx="1470">
                  <c:v>48.833333333333123</c:v>
                </c:pt>
                <c:pt idx="1471">
                  <c:v>48.86666666666644</c:v>
                </c:pt>
                <c:pt idx="1472">
                  <c:v>48.899999999999793</c:v>
                </c:pt>
                <c:pt idx="1473">
                  <c:v>48.933333333333117</c:v>
                </c:pt>
                <c:pt idx="1474">
                  <c:v>48.966666666666434</c:v>
                </c:pt>
                <c:pt idx="1475">
                  <c:v>48.999999999999787</c:v>
                </c:pt>
                <c:pt idx="1476">
                  <c:v>49.033333333333111</c:v>
                </c:pt>
                <c:pt idx="1477">
                  <c:v>49.066666666666428</c:v>
                </c:pt>
                <c:pt idx="1478">
                  <c:v>49.099999999999788</c:v>
                </c:pt>
                <c:pt idx="1479">
                  <c:v>49.133333333333113</c:v>
                </c:pt>
                <c:pt idx="1480">
                  <c:v>49.166666666666423</c:v>
                </c:pt>
                <c:pt idx="1481">
                  <c:v>49.199999999999775</c:v>
                </c:pt>
                <c:pt idx="1482">
                  <c:v>49.233333333333107</c:v>
                </c:pt>
                <c:pt idx="1483">
                  <c:v>49.266666666666417</c:v>
                </c:pt>
                <c:pt idx="1484">
                  <c:v>49.29999999999977</c:v>
                </c:pt>
                <c:pt idx="1485">
                  <c:v>49.333333333333101</c:v>
                </c:pt>
                <c:pt idx="1486">
                  <c:v>49.366666666666411</c:v>
                </c:pt>
                <c:pt idx="1487">
                  <c:v>49.399999999999764</c:v>
                </c:pt>
                <c:pt idx="1488">
                  <c:v>49.433333333333088</c:v>
                </c:pt>
                <c:pt idx="1489">
                  <c:v>49.466666666666406</c:v>
                </c:pt>
                <c:pt idx="1490">
                  <c:v>49.499999999999758</c:v>
                </c:pt>
                <c:pt idx="1491">
                  <c:v>49.533333333333083</c:v>
                </c:pt>
                <c:pt idx="1492">
                  <c:v>49.5666666666664</c:v>
                </c:pt>
                <c:pt idx="1493">
                  <c:v>49.59999999999976</c:v>
                </c:pt>
                <c:pt idx="1494">
                  <c:v>49.633333333333084</c:v>
                </c:pt>
                <c:pt idx="1495">
                  <c:v>49.666666666666394</c:v>
                </c:pt>
                <c:pt idx="1496">
                  <c:v>49.699999999999754</c:v>
                </c:pt>
                <c:pt idx="1497">
                  <c:v>49.733333333333078</c:v>
                </c:pt>
                <c:pt idx="1498">
                  <c:v>49.766666666666389</c:v>
                </c:pt>
                <c:pt idx="1499">
                  <c:v>49.799999999999748</c:v>
                </c:pt>
                <c:pt idx="1500">
                  <c:v>49.833333333333066</c:v>
                </c:pt>
                <c:pt idx="1501">
                  <c:v>49.866666666666383</c:v>
                </c:pt>
                <c:pt idx="1502">
                  <c:v>49.899999999999736</c:v>
                </c:pt>
                <c:pt idx="1503">
                  <c:v>49.93333333333306</c:v>
                </c:pt>
                <c:pt idx="1504">
                  <c:v>49.966666666666377</c:v>
                </c:pt>
                <c:pt idx="1505">
                  <c:v>49.99999999999973</c:v>
                </c:pt>
                <c:pt idx="1506">
                  <c:v>50.033333333333061</c:v>
                </c:pt>
                <c:pt idx="1507">
                  <c:v>50.066666666666372</c:v>
                </c:pt>
                <c:pt idx="1508">
                  <c:v>50.099999999999724</c:v>
                </c:pt>
                <c:pt idx="1509">
                  <c:v>50.133333333333056</c:v>
                </c:pt>
                <c:pt idx="1510">
                  <c:v>50.166666666666366</c:v>
                </c:pt>
                <c:pt idx="1511">
                  <c:v>50.199999999999719</c:v>
                </c:pt>
                <c:pt idx="1512">
                  <c:v>50.23333333333305</c:v>
                </c:pt>
                <c:pt idx="1513">
                  <c:v>50.266666666666367</c:v>
                </c:pt>
                <c:pt idx="1514">
                  <c:v>50.29999999999972</c:v>
                </c:pt>
                <c:pt idx="1515">
                  <c:v>50.333333333333037</c:v>
                </c:pt>
                <c:pt idx="1516">
                  <c:v>50.366666666666347</c:v>
                </c:pt>
                <c:pt idx="1517">
                  <c:v>50.399999999999707</c:v>
                </c:pt>
                <c:pt idx="1518">
                  <c:v>50.433333333333032</c:v>
                </c:pt>
                <c:pt idx="1519">
                  <c:v>50.466666666666342</c:v>
                </c:pt>
                <c:pt idx="1520">
                  <c:v>50.499999999999702</c:v>
                </c:pt>
                <c:pt idx="1521">
                  <c:v>50.533333333333033</c:v>
                </c:pt>
                <c:pt idx="1522">
                  <c:v>50.566666666666343</c:v>
                </c:pt>
                <c:pt idx="1523">
                  <c:v>50.599999999999689</c:v>
                </c:pt>
                <c:pt idx="1524">
                  <c:v>50.633333333333027</c:v>
                </c:pt>
                <c:pt idx="1525">
                  <c:v>50.666666666666337</c:v>
                </c:pt>
                <c:pt idx="1526">
                  <c:v>50.699999999999683</c:v>
                </c:pt>
                <c:pt idx="1527">
                  <c:v>50.733333333333022</c:v>
                </c:pt>
                <c:pt idx="1528">
                  <c:v>50.766666666666339</c:v>
                </c:pt>
                <c:pt idx="1529">
                  <c:v>50.799999999999685</c:v>
                </c:pt>
                <c:pt idx="1530">
                  <c:v>50.833333333333009</c:v>
                </c:pt>
                <c:pt idx="1531">
                  <c:v>50.866666666666326</c:v>
                </c:pt>
                <c:pt idx="1532">
                  <c:v>50.899999999999672</c:v>
                </c:pt>
                <c:pt idx="1533">
                  <c:v>50.933333333333003</c:v>
                </c:pt>
                <c:pt idx="1534">
                  <c:v>50.96666666666632</c:v>
                </c:pt>
                <c:pt idx="1535">
                  <c:v>50.999999999999666</c:v>
                </c:pt>
                <c:pt idx="1536">
                  <c:v>51.033333333333005</c:v>
                </c:pt>
                <c:pt idx="1537">
                  <c:v>51.066666666666315</c:v>
                </c:pt>
                <c:pt idx="1538">
                  <c:v>51.09999999999966</c:v>
                </c:pt>
                <c:pt idx="1539">
                  <c:v>51.133333333332999</c:v>
                </c:pt>
                <c:pt idx="1540">
                  <c:v>51.166666666666309</c:v>
                </c:pt>
                <c:pt idx="1541">
                  <c:v>51.199999999999662</c:v>
                </c:pt>
                <c:pt idx="1542">
                  <c:v>51.233333333332993</c:v>
                </c:pt>
                <c:pt idx="1543">
                  <c:v>51.266666666666303</c:v>
                </c:pt>
                <c:pt idx="1544">
                  <c:v>51.299999999999656</c:v>
                </c:pt>
                <c:pt idx="1545">
                  <c:v>51.33333333333298</c:v>
                </c:pt>
                <c:pt idx="1546">
                  <c:v>51.366666666666291</c:v>
                </c:pt>
                <c:pt idx="1547">
                  <c:v>51.399999999999643</c:v>
                </c:pt>
                <c:pt idx="1548">
                  <c:v>51.433333333332982</c:v>
                </c:pt>
                <c:pt idx="1549">
                  <c:v>51.466666666666292</c:v>
                </c:pt>
                <c:pt idx="1550">
                  <c:v>51.499999999999638</c:v>
                </c:pt>
                <c:pt idx="1551">
                  <c:v>51.533333333332969</c:v>
                </c:pt>
                <c:pt idx="1552">
                  <c:v>51.566666666666286</c:v>
                </c:pt>
                <c:pt idx="1553">
                  <c:v>51.599999999999632</c:v>
                </c:pt>
                <c:pt idx="1554">
                  <c:v>51.633333333332963</c:v>
                </c:pt>
                <c:pt idx="1555">
                  <c:v>51.666666666666288</c:v>
                </c:pt>
                <c:pt idx="1556">
                  <c:v>51.699999999999633</c:v>
                </c:pt>
                <c:pt idx="1557">
                  <c:v>51.733333333332965</c:v>
                </c:pt>
                <c:pt idx="1558">
                  <c:v>51.766666666666275</c:v>
                </c:pt>
                <c:pt idx="1559">
                  <c:v>51.799999999999628</c:v>
                </c:pt>
                <c:pt idx="1560">
                  <c:v>51.833333333332952</c:v>
                </c:pt>
                <c:pt idx="1561">
                  <c:v>51.866666666666262</c:v>
                </c:pt>
                <c:pt idx="1562">
                  <c:v>51.899999999999615</c:v>
                </c:pt>
                <c:pt idx="1563">
                  <c:v>51.933333333332953</c:v>
                </c:pt>
                <c:pt idx="1564">
                  <c:v>51.966666666666264</c:v>
                </c:pt>
                <c:pt idx="1565">
                  <c:v>51.999999999999609</c:v>
                </c:pt>
                <c:pt idx="1566">
                  <c:v>52.033333333332948</c:v>
                </c:pt>
                <c:pt idx="1567">
                  <c:v>52.066666666666258</c:v>
                </c:pt>
                <c:pt idx="1568">
                  <c:v>52.099999999999611</c:v>
                </c:pt>
                <c:pt idx="1569">
                  <c:v>52.133333333332942</c:v>
                </c:pt>
                <c:pt idx="1570">
                  <c:v>52.166666666666252</c:v>
                </c:pt>
                <c:pt idx="1571">
                  <c:v>52.199999999999605</c:v>
                </c:pt>
                <c:pt idx="1572">
                  <c:v>52.233333333332936</c:v>
                </c:pt>
                <c:pt idx="1573">
                  <c:v>52.266666666666246</c:v>
                </c:pt>
                <c:pt idx="1574">
                  <c:v>52.299999999999599</c:v>
                </c:pt>
                <c:pt idx="1575">
                  <c:v>52.333333333332931</c:v>
                </c:pt>
                <c:pt idx="1576">
                  <c:v>52.366666666666241</c:v>
                </c:pt>
                <c:pt idx="1577">
                  <c:v>52.399999999999586</c:v>
                </c:pt>
                <c:pt idx="1578">
                  <c:v>52.433333333332918</c:v>
                </c:pt>
                <c:pt idx="1579">
                  <c:v>52.466666666666235</c:v>
                </c:pt>
                <c:pt idx="1580">
                  <c:v>52.499999999999581</c:v>
                </c:pt>
                <c:pt idx="1581">
                  <c:v>52.533333333332912</c:v>
                </c:pt>
                <c:pt idx="1582">
                  <c:v>52.566666666666237</c:v>
                </c:pt>
                <c:pt idx="1583">
                  <c:v>52.599999999999582</c:v>
                </c:pt>
                <c:pt idx="1584">
                  <c:v>52.633333333332914</c:v>
                </c:pt>
                <c:pt idx="1585">
                  <c:v>52.666666666666224</c:v>
                </c:pt>
                <c:pt idx="1586">
                  <c:v>52.699999999999569</c:v>
                </c:pt>
                <c:pt idx="1587">
                  <c:v>52.733333333332908</c:v>
                </c:pt>
                <c:pt idx="1588">
                  <c:v>52.766666666666218</c:v>
                </c:pt>
                <c:pt idx="1589">
                  <c:v>52.799999999999571</c:v>
                </c:pt>
                <c:pt idx="1590">
                  <c:v>52.833333333332902</c:v>
                </c:pt>
                <c:pt idx="1591">
                  <c:v>52.866666666666212</c:v>
                </c:pt>
                <c:pt idx="1592">
                  <c:v>52.899999999999558</c:v>
                </c:pt>
                <c:pt idx="1593">
                  <c:v>52.933333333332889</c:v>
                </c:pt>
                <c:pt idx="1594">
                  <c:v>52.966666666666207</c:v>
                </c:pt>
                <c:pt idx="1595">
                  <c:v>52.999999999999552</c:v>
                </c:pt>
                <c:pt idx="1596">
                  <c:v>53.033333333332891</c:v>
                </c:pt>
                <c:pt idx="1597">
                  <c:v>53.066666666666201</c:v>
                </c:pt>
                <c:pt idx="1598">
                  <c:v>53.099999999999554</c:v>
                </c:pt>
                <c:pt idx="1599">
                  <c:v>53.133333333332885</c:v>
                </c:pt>
                <c:pt idx="1600">
                  <c:v>53.166666666666195</c:v>
                </c:pt>
                <c:pt idx="1601">
                  <c:v>53.199999999999548</c:v>
                </c:pt>
                <c:pt idx="1602">
                  <c:v>53.23333333333288</c:v>
                </c:pt>
                <c:pt idx="1603">
                  <c:v>53.266666666666197</c:v>
                </c:pt>
                <c:pt idx="1604">
                  <c:v>53.299999999999542</c:v>
                </c:pt>
                <c:pt idx="1605">
                  <c:v>53.333333333332867</c:v>
                </c:pt>
                <c:pt idx="1606">
                  <c:v>53.366666666666184</c:v>
                </c:pt>
                <c:pt idx="1607">
                  <c:v>53.39999999999953</c:v>
                </c:pt>
                <c:pt idx="1608">
                  <c:v>53.433333333332861</c:v>
                </c:pt>
                <c:pt idx="1609">
                  <c:v>53.466666666666178</c:v>
                </c:pt>
                <c:pt idx="1610">
                  <c:v>53.499999999999531</c:v>
                </c:pt>
                <c:pt idx="1611">
                  <c:v>53.533333333332862</c:v>
                </c:pt>
                <c:pt idx="1612">
                  <c:v>53.566666666666173</c:v>
                </c:pt>
                <c:pt idx="1613">
                  <c:v>53.599999999999518</c:v>
                </c:pt>
                <c:pt idx="1614">
                  <c:v>53.633333333332857</c:v>
                </c:pt>
                <c:pt idx="1615">
                  <c:v>53.666666666666167</c:v>
                </c:pt>
                <c:pt idx="1616">
                  <c:v>53.699999999999513</c:v>
                </c:pt>
                <c:pt idx="1617">
                  <c:v>53.733333333332858</c:v>
                </c:pt>
                <c:pt idx="1618">
                  <c:v>53.766666666666168</c:v>
                </c:pt>
                <c:pt idx="1619">
                  <c:v>53.799999999999514</c:v>
                </c:pt>
                <c:pt idx="1620">
                  <c:v>53.833333333332838</c:v>
                </c:pt>
                <c:pt idx="1621">
                  <c:v>53.866666666666156</c:v>
                </c:pt>
                <c:pt idx="1622">
                  <c:v>53.899999999999501</c:v>
                </c:pt>
                <c:pt idx="1623">
                  <c:v>53.933333333332833</c:v>
                </c:pt>
                <c:pt idx="1624">
                  <c:v>53.96666666666615</c:v>
                </c:pt>
                <c:pt idx="1625">
                  <c:v>53.999999999999503</c:v>
                </c:pt>
                <c:pt idx="1626">
                  <c:v>54.033333333332834</c:v>
                </c:pt>
                <c:pt idx="1627">
                  <c:v>54.066666666666144</c:v>
                </c:pt>
                <c:pt idx="1628">
                  <c:v>54.099999999999497</c:v>
                </c:pt>
                <c:pt idx="1629">
                  <c:v>54.133333333332828</c:v>
                </c:pt>
                <c:pt idx="1630">
                  <c:v>54.166666666666138</c:v>
                </c:pt>
                <c:pt idx="1631">
                  <c:v>54.199999999999491</c:v>
                </c:pt>
                <c:pt idx="1632">
                  <c:v>54.233333333332823</c:v>
                </c:pt>
                <c:pt idx="1633">
                  <c:v>54.26666666666614</c:v>
                </c:pt>
                <c:pt idx="1634">
                  <c:v>54.299999999999486</c:v>
                </c:pt>
                <c:pt idx="1635">
                  <c:v>54.33333333333281</c:v>
                </c:pt>
                <c:pt idx="1636">
                  <c:v>54.366666666666127</c:v>
                </c:pt>
                <c:pt idx="1637">
                  <c:v>54.399999999999473</c:v>
                </c:pt>
                <c:pt idx="1638">
                  <c:v>54.433333333332811</c:v>
                </c:pt>
                <c:pt idx="1639">
                  <c:v>54.466666666666121</c:v>
                </c:pt>
                <c:pt idx="1640">
                  <c:v>54.499999999999467</c:v>
                </c:pt>
                <c:pt idx="1641">
                  <c:v>54.533333333332806</c:v>
                </c:pt>
                <c:pt idx="1642">
                  <c:v>54.566666666666116</c:v>
                </c:pt>
                <c:pt idx="1643">
                  <c:v>54.599999999999461</c:v>
                </c:pt>
                <c:pt idx="1644">
                  <c:v>54.6333333333328</c:v>
                </c:pt>
                <c:pt idx="1645">
                  <c:v>54.666666666666117</c:v>
                </c:pt>
                <c:pt idx="1646">
                  <c:v>54.699999999999463</c:v>
                </c:pt>
                <c:pt idx="1647">
                  <c:v>54.733333333332794</c:v>
                </c:pt>
                <c:pt idx="1648">
                  <c:v>54.766666666666104</c:v>
                </c:pt>
                <c:pt idx="1649">
                  <c:v>54.799999999999457</c:v>
                </c:pt>
                <c:pt idx="1650">
                  <c:v>54.833333333332781</c:v>
                </c:pt>
                <c:pt idx="1651">
                  <c:v>54.866666666666092</c:v>
                </c:pt>
                <c:pt idx="1652">
                  <c:v>54.899999999999451</c:v>
                </c:pt>
                <c:pt idx="1653">
                  <c:v>54.933333333332783</c:v>
                </c:pt>
                <c:pt idx="1654">
                  <c:v>54.966666666666093</c:v>
                </c:pt>
                <c:pt idx="1655">
                  <c:v>54.999999999999439</c:v>
                </c:pt>
                <c:pt idx="1656">
                  <c:v>55.033333333332777</c:v>
                </c:pt>
                <c:pt idx="1657">
                  <c:v>55.066666666666087</c:v>
                </c:pt>
                <c:pt idx="1658">
                  <c:v>55.099999999999433</c:v>
                </c:pt>
                <c:pt idx="1659">
                  <c:v>55.133333333332772</c:v>
                </c:pt>
                <c:pt idx="1660">
                  <c:v>55.166666666666089</c:v>
                </c:pt>
                <c:pt idx="1661">
                  <c:v>55.199999999999434</c:v>
                </c:pt>
                <c:pt idx="1662">
                  <c:v>55.233333333332766</c:v>
                </c:pt>
                <c:pt idx="1663">
                  <c:v>55.266666666666083</c:v>
                </c:pt>
                <c:pt idx="1664">
                  <c:v>55.299999999999429</c:v>
                </c:pt>
                <c:pt idx="1665">
                  <c:v>55.333333333332753</c:v>
                </c:pt>
                <c:pt idx="1666">
                  <c:v>55.36666666666607</c:v>
                </c:pt>
                <c:pt idx="1667">
                  <c:v>55.399999999999416</c:v>
                </c:pt>
                <c:pt idx="1668">
                  <c:v>55.433333333332754</c:v>
                </c:pt>
                <c:pt idx="1669">
                  <c:v>55.466666666666065</c:v>
                </c:pt>
                <c:pt idx="1670">
                  <c:v>55.49999999999941</c:v>
                </c:pt>
                <c:pt idx="1671">
                  <c:v>55.533333333332749</c:v>
                </c:pt>
                <c:pt idx="1672">
                  <c:v>55.566666666666059</c:v>
                </c:pt>
                <c:pt idx="1673">
                  <c:v>55.599999999999412</c:v>
                </c:pt>
                <c:pt idx="1674">
                  <c:v>55.633333333332743</c:v>
                </c:pt>
                <c:pt idx="1675">
                  <c:v>55.666666666666053</c:v>
                </c:pt>
                <c:pt idx="1676">
                  <c:v>55.699999999999406</c:v>
                </c:pt>
                <c:pt idx="1677">
                  <c:v>55.733333333332737</c:v>
                </c:pt>
                <c:pt idx="1678">
                  <c:v>55.766666666666048</c:v>
                </c:pt>
                <c:pt idx="1679">
                  <c:v>55.7999999999994</c:v>
                </c:pt>
                <c:pt idx="1680">
                  <c:v>55.833333333332732</c:v>
                </c:pt>
                <c:pt idx="1681">
                  <c:v>55.866666666666042</c:v>
                </c:pt>
                <c:pt idx="1682">
                  <c:v>55.899999999999388</c:v>
                </c:pt>
                <c:pt idx="1683">
                  <c:v>55.933333333332719</c:v>
                </c:pt>
                <c:pt idx="1684">
                  <c:v>55.966666666666036</c:v>
                </c:pt>
                <c:pt idx="1685">
                  <c:v>55.999999999999382</c:v>
                </c:pt>
                <c:pt idx="1686">
                  <c:v>56.033333333332713</c:v>
                </c:pt>
                <c:pt idx="1687">
                  <c:v>56.066666666666038</c:v>
                </c:pt>
                <c:pt idx="1688">
                  <c:v>56.099999999999383</c:v>
                </c:pt>
                <c:pt idx="1689">
                  <c:v>56.133333333332715</c:v>
                </c:pt>
                <c:pt idx="1690">
                  <c:v>56.166666666666025</c:v>
                </c:pt>
                <c:pt idx="1691">
                  <c:v>56.199999999999378</c:v>
                </c:pt>
                <c:pt idx="1692">
                  <c:v>56.233333333332709</c:v>
                </c:pt>
                <c:pt idx="1693">
                  <c:v>56.266666666666019</c:v>
                </c:pt>
                <c:pt idx="1694">
                  <c:v>56.299999999999372</c:v>
                </c:pt>
                <c:pt idx="1695">
                  <c:v>56.333333333332696</c:v>
                </c:pt>
                <c:pt idx="1696">
                  <c:v>56.366666666666013</c:v>
                </c:pt>
                <c:pt idx="1697">
                  <c:v>56.399999999999359</c:v>
                </c:pt>
                <c:pt idx="1698">
                  <c:v>56.433333333332691</c:v>
                </c:pt>
                <c:pt idx="1699">
                  <c:v>56.466666666666008</c:v>
                </c:pt>
                <c:pt idx="1700">
                  <c:v>56.499999999999353</c:v>
                </c:pt>
                <c:pt idx="1701">
                  <c:v>56.533333333332685</c:v>
                </c:pt>
                <c:pt idx="1702">
                  <c:v>56.566666666666002</c:v>
                </c:pt>
                <c:pt idx="1703">
                  <c:v>56.599999999999355</c:v>
                </c:pt>
                <c:pt idx="1704">
                  <c:v>56.633333333332679</c:v>
                </c:pt>
                <c:pt idx="1705">
                  <c:v>56.666666666665996</c:v>
                </c:pt>
                <c:pt idx="1706">
                  <c:v>56.699999999999349</c:v>
                </c:pt>
                <c:pt idx="1707">
                  <c:v>56.733333333332673</c:v>
                </c:pt>
                <c:pt idx="1708">
                  <c:v>56.766666666665998</c:v>
                </c:pt>
                <c:pt idx="1709">
                  <c:v>56.799999999999343</c:v>
                </c:pt>
                <c:pt idx="1710">
                  <c:v>56.833333333332661</c:v>
                </c:pt>
                <c:pt idx="1711">
                  <c:v>56.866666666665992</c:v>
                </c:pt>
                <c:pt idx="1712">
                  <c:v>56.899999999999331</c:v>
                </c:pt>
                <c:pt idx="1713">
                  <c:v>56.933333333332655</c:v>
                </c:pt>
                <c:pt idx="1714">
                  <c:v>56.966666666665994</c:v>
                </c:pt>
                <c:pt idx="1715">
                  <c:v>56.999999999999332</c:v>
                </c:pt>
                <c:pt idx="1716">
                  <c:v>57.033333333332656</c:v>
                </c:pt>
                <c:pt idx="1717">
                  <c:v>57.066666666665981</c:v>
                </c:pt>
                <c:pt idx="1718">
                  <c:v>57.099999999999319</c:v>
                </c:pt>
                <c:pt idx="1719">
                  <c:v>57.133333333332651</c:v>
                </c:pt>
                <c:pt idx="1720">
                  <c:v>57.166666666665975</c:v>
                </c:pt>
                <c:pt idx="1721">
                  <c:v>57.199999999999321</c:v>
                </c:pt>
                <c:pt idx="1722">
                  <c:v>57.233333333332652</c:v>
                </c:pt>
                <c:pt idx="1723">
                  <c:v>57.266666666665976</c:v>
                </c:pt>
                <c:pt idx="1724">
                  <c:v>57.299999999999315</c:v>
                </c:pt>
                <c:pt idx="1725">
                  <c:v>57.333333333332632</c:v>
                </c:pt>
                <c:pt idx="1726">
                  <c:v>57.366666666665964</c:v>
                </c:pt>
                <c:pt idx="1727">
                  <c:v>57.399999999999302</c:v>
                </c:pt>
                <c:pt idx="1728">
                  <c:v>57.433333333332634</c:v>
                </c:pt>
                <c:pt idx="1729">
                  <c:v>57.466666666665958</c:v>
                </c:pt>
                <c:pt idx="1730">
                  <c:v>57.499999999999304</c:v>
                </c:pt>
                <c:pt idx="1731">
                  <c:v>57.533333333332628</c:v>
                </c:pt>
                <c:pt idx="1732">
                  <c:v>57.566666666665952</c:v>
                </c:pt>
                <c:pt idx="1733">
                  <c:v>57.599999999999298</c:v>
                </c:pt>
                <c:pt idx="1734">
                  <c:v>57.633333333332622</c:v>
                </c:pt>
                <c:pt idx="1735">
                  <c:v>57.666666666665954</c:v>
                </c:pt>
                <c:pt idx="1736">
                  <c:v>57.699999999999292</c:v>
                </c:pt>
                <c:pt idx="1737">
                  <c:v>57.733333333332617</c:v>
                </c:pt>
                <c:pt idx="1738">
                  <c:v>57.766666666665948</c:v>
                </c:pt>
                <c:pt idx="1739">
                  <c:v>57.799999999999287</c:v>
                </c:pt>
                <c:pt idx="1740">
                  <c:v>57.833333333332604</c:v>
                </c:pt>
                <c:pt idx="1741">
                  <c:v>57.866666666665935</c:v>
                </c:pt>
                <c:pt idx="1742">
                  <c:v>57.899999999999281</c:v>
                </c:pt>
                <c:pt idx="1743">
                  <c:v>57.933333333332605</c:v>
                </c:pt>
                <c:pt idx="1744">
                  <c:v>57.96666666666593</c:v>
                </c:pt>
                <c:pt idx="1745">
                  <c:v>57.999999999999268</c:v>
                </c:pt>
                <c:pt idx="1746">
                  <c:v>58.0333333333326</c:v>
                </c:pt>
                <c:pt idx="1747">
                  <c:v>58.066666666665924</c:v>
                </c:pt>
                <c:pt idx="1748">
                  <c:v>58.099999999999262</c:v>
                </c:pt>
                <c:pt idx="1749">
                  <c:v>58.133333333332601</c:v>
                </c:pt>
                <c:pt idx="1750">
                  <c:v>58.166666666665925</c:v>
                </c:pt>
                <c:pt idx="1751">
                  <c:v>58.199999999999264</c:v>
                </c:pt>
                <c:pt idx="1752">
                  <c:v>58.233333333332588</c:v>
                </c:pt>
                <c:pt idx="1753">
                  <c:v>58.26666666666592</c:v>
                </c:pt>
                <c:pt idx="1754">
                  <c:v>58.299999999999258</c:v>
                </c:pt>
                <c:pt idx="1755">
                  <c:v>58.333333333332575</c:v>
                </c:pt>
                <c:pt idx="1756">
                  <c:v>58.366666666665907</c:v>
                </c:pt>
                <c:pt idx="1757">
                  <c:v>58.399999999999253</c:v>
                </c:pt>
                <c:pt idx="1758">
                  <c:v>58.433333333332577</c:v>
                </c:pt>
                <c:pt idx="1759">
                  <c:v>58.466666666665901</c:v>
                </c:pt>
                <c:pt idx="1760">
                  <c:v>58.499999999999247</c:v>
                </c:pt>
                <c:pt idx="1761">
                  <c:v>58.533333333332571</c:v>
                </c:pt>
                <c:pt idx="1762">
                  <c:v>58.566666666665895</c:v>
                </c:pt>
                <c:pt idx="1763">
                  <c:v>58.599999999999241</c:v>
                </c:pt>
                <c:pt idx="1764">
                  <c:v>58.633333333332565</c:v>
                </c:pt>
                <c:pt idx="1765">
                  <c:v>58.666666666665897</c:v>
                </c:pt>
                <c:pt idx="1766">
                  <c:v>58.699999999999235</c:v>
                </c:pt>
                <c:pt idx="1767">
                  <c:v>58.73333333333256</c:v>
                </c:pt>
                <c:pt idx="1768">
                  <c:v>58.766666666665891</c:v>
                </c:pt>
                <c:pt idx="1769">
                  <c:v>58.79999999999923</c:v>
                </c:pt>
                <c:pt idx="1770">
                  <c:v>58.833333333332554</c:v>
                </c:pt>
                <c:pt idx="1771">
                  <c:v>58.866666666665878</c:v>
                </c:pt>
                <c:pt idx="1772">
                  <c:v>58.899999999999217</c:v>
                </c:pt>
                <c:pt idx="1773">
                  <c:v>58.933333333332548</c:v>
                </c:pt>
                <c:pt idx="1774">
                  <c:v>58.966666666665873</c:v>
                </c:pt>
                <c:pt idx="1775">
                  <c:v>58.999999999999211</c:v>
                </c:pt>
                <c:pt idx="1776">
                  <c:v>59.033333333332543</c:v>
                </c:pt>
                <c:pt idx="1777">
                  <c:v>59.066666666665874</c:v>
                </c:pt>
                <c:pt idx="1778">
                  <c:v>59.099999999999213</c:v>
                </c:pt>
                <c:pt idx="1779">
                  <c:v>59.133333333332537</c:v>
                </c:pt>
                <c:pt idx="1780">
                  <c:v>59.166666666665861</c:v>
                </c:pt>
                <c:pt idx="1781">
                  <c:v>59.199999999999207</c:v>
                </c:pt>
                <c:pt idx="1782">
                  <c:v>59.233333333332531</c:v>
                </c:pt>
                <c:pt idx="1783">
                  <c:v>59.266666666665856</c:v>
                </c:pt>
                <c:pt idx="1784">
                  <c:v>59.299999999999208</c:v>
                </c:pt>
                <c:pt idx="1785">
                  <c:v>59.333333333332526</c:v>
                </c:pt>
                <c:pt idx="1786">
                  <c:v>59.36666666666585</c:v>
                </c:pt>
                <c:pt idx="1787">
                  <c:v>59.399999999999189</c:v>
                </c:pt>
                <c:pt idx="1788">
                  <c:v>59.43333333333252</c:v>
                </c:pt>
                <c:pt idx="1789">
                  <c:v>59.466666666665844</c:v>
                </c:pt>
                <c:pt idx="1790">
                  <c:v>59.499999999999183</c:v>
                </c:pt>
                <c:pt idx="1791">
                  <c:v>59.533333333332514</c:v>
                </c:pt>
                <c:pt idx="1792">
                  <c:v>59.566666666665846</c:v>
                </c:pt>
                <c:pt idx="1793">
                  <c:v>59.599999999999184</c:v>
                </c:pt>
                <c:pt idx="1794">
                  <c:v>59.633333333332509</c:v>
                </c:pt>
                <c:pt idx="1795">
                  <c:v>59.66666666666584</c:v>
                </c:pt>
                <c:pt idx="1796">
                  <c:v>59.699999999999179</c:v>
                </c:pt>
                <c:pt idx="1797">
                  <c:v>59.733333333332503</c:v>
                </c:pt>
                <c:pt idx="1798">
                  <c:v>59.766666666665834</c:v>
                </c:pt>
                <c:pt idx="1799">
                  <c:v>59.799999999999173</c:v>
                </c:pt>
                <c:pt idx="1800">
                  <c:v>59.833333333332497</c:v>
                </c:pt>
                <c:pt idx="1801">
                  <c:v>59.866666666665822</c:v>
                </c:pt>
                <c:pt idx="1802">
                  <c:v>59.89999999999916</c:v>
                </c:pt>
                <c:pt idx="1803">
                  <c:v>59.933333333332492</c:v>
                </c:pt>
                <c:pt idx="1804">
                  <c:v>59.966666666665816</c:v>
                </c:pt>
                <c:pt idx="1805">
                  <c:v>59.999999999999162</c:v>
                </c:pt>
                <c:pt idx="1806">
                  <c:v>60.033333333332486</c:v>
                </c:pt>
                <c:pt idx="1807">
                  <c:v>60.06666666666581</c:v>
                </c:pt>
                <c:pt idx="1808">
                  <c:v>60.099999999999156</c:v>
                </c:pt>
                <c:pt idx="1809">
                  <c:v>60.13333333333248</c:v>
                </c:pt>
                <c:pt idx="1810">
                  <c:v>60.166666666665805</c:v>
                </c:pt>
                <c:pt idx="1811">
                  <c:v>60.19999999999915</c:v>
                </c:pt>
                <c:pt idx="1812">
                  <c:v>60.233333333332482</c:v>
                </c:pt>
                <c:pt idx="1813">
                  <c:v>60.266666666665806</c:v>
                </c:pt>
                <c:pt idx="1814">
                  <c:v>60.299999999999145</c:v>
                </c:pt>
                <c:pt idx="1815">
                  <c:v>60.333333333332462</c:v>
                </c:pt>
                <c:pt idx="1816">
                  <c:v>60.366666666665793</c:v>
                </c:pt>
                <c:pt idx="1817">
                  <c:v>60.399999999999132</c:v>
                </c:pt>
                <c:pt idx="1818">
                  <c:v>60.433333333332456</c:v>
                </c:pt>
                <c:pt idx="1819">
                  <c:v>60.466666666665795</c:v>
                </c:pt>
                <c:pt idx="1820">
                  <c:v>60.499999999999133</c:v>
                </c:pt>
                <c:pt idx="1821">
                  <c:v>60.533333333332457</c:v>
                </c:pt>
                <c:pt idx="1822">
                  <c:v>60.566666666665782</c:v>
                </c:pt>
                <c:pt idx="1823">
                  <c:v>60.599999999999127</c:v>
                </c:pt>
                <c:pt idx="1824">
                  <c:v>60.633333333332452</c:v>
                </c:pt>
                <c:pt idx="1825">
                  <c:v>60.666666666665776</c:v>
                </c:pt>
                <c:pt idx="1826">
                  <c:v>60.699999999999122</c:v>
                </c:pt>
                <c:pt idx="1827">
                  <c:v>60.733333333332453</c:v>
                </c:pt>
                <c:pt idx="1828">
                  <c:v>60.766666666665778</c:v>
                </c:pt>
                <c:pt idx="1829">
                  <c:v>60.799999999999116</c:v>
                </c:pt>
                <c:pt idx="1830">
                  <c:v>60.83333333333244</c:v>
                </c:pt>
                <c:pt idx="1831">
                  <c:v>60.866666666665765</c:v>
                </c:pt>
                <c:pt idx="1832">
                  <c:v>60.899999999999103</c:v>
                </c:pt>
                <c:pt idx="1833">
                  <c:v>60.933333333332435</c:v>
                </c:pt>
                <c:pt idx="1834">
                  <c:v>60.966666666665759</c:v>
                </c:pt>
                <c:pt idx="1835">
                  <c:v>60.999999999999105</c:v>
                </c:pt>
                <c:pt idx="1836">
                  <c:v>61.033333333332429</c:v>
                </c:pt>
                <c:pt idx="1837">
                  <c:v>61.066666666665753</c:v>
                </c:pt>
                <c:pt idx="1838">
                  <c:v>61.099999999999099</c:v>
                </c:pt>
                <c:pt idx="1839">
                  <c:v>61.133333333332423</c:v>
                </c:pt>
                <c:pt idx="1840">
                  <c:v>61.166666666665755</c:v>
                </c:pt>
                <c:pt idx="1841">
                  <c:v>61.199999999999093</c:v>
                </c:pt>
                <c:pt idx="1842">
                  <c:v>61.233333333332418</c:v>
                </c:pt>
                <c:pt idx="1843">
                  <c:v>61.266666666665749</c:v>
                </c:pt>
                <c:pt idx="1844">
                  <c:v>61.299999999999088</c:v>
                </c:pt>
                <c:pt idx="1845">
                  <c:v>61.333333333332405</c:v>
                </c:pt>
                <c:pt idx="1846">
                  <c:v>61.366666666665736</c:v>
                </c:pt>
                <c:pt idx="1847">
                  <c:v>61.399999999999082</c:v>
                </c:pt>
                <c:pt idx="1848">
                  <c:v>61.433333333332406</c:v>
                </c:pt>
                <c:pt idx="1849">
                  <c:v>61.466666666665731</c:v>
                </c:pt>
                <c:pt idx="1850">
                  <c:v>61.499999999999069</c:v>
                </c:pt>
                <c:pt idx="1851">
                  <c:v>61.533333333332401</c:v>
                </c:pt>
                <c:pt idx="1852">
                  <c:v>61.566666666665725</c:v>
                </c:pt>
                <c:pt idx="1853">
                  <c:v>61.599999999999071</c:v>
                </c:pt>
                <c:pt idx="1854">
                  <c:v>61.633333333332402</c:v>
                </c:pt>
                <c:pt idx="1855">
                  <c:v>61.666666666665726</c:v>
                </c:pt>
                <c:pt idx="1856">
                  <c:v>61.699999999999065</c:v>
                </c:pt>
                <c:pt idx="1857">
                  <c:v>61.733333333332389</c:v>
                </c:pt>
                <c:pt idx="1858">
                  <c:v>61.766666666665721</c:v>
                </c:pt>
                <c:pt idx="1859">
                  <c:v>61.799999999999059</c:v>
                </c:pt>
                <c:pt idx="1860">
                  <c:v>61.833333333332384</c:v>
                </c:pt>
                <c:pt idx="1861">
                  <c:v>61.866666666665708</c:v>
                </c:pt>
                <c:pt idx="1862">
                  <c:v>61.899999999999054</c:v>
                </c:pt>
                <c:pt idx="1863">
                  <c:v>61.933333333332378</c:v>
                </c:pt>
                <c:pt idx="1864">
                  <c:v>61.966666666665702</c:v>
                </c:pt>
                <c:pt idx="1865">
                  <c:v>61.999999999999048</c:v>
                </c:pt>
                <c:pt idx="1866">
                  <c:v>62.033333333332372</c:v>
                </c:pt>
                <c:pt idx="1867">
                  <c:v>62.066666666665704</c:v>
                </c:pt>
                <c:pt idx="1868">
                  <c:v>62.099999999999042</c:v>
                </c:pt>
                <c:pt idx="1869">
                  <c:v>62.133333333332367</c:v>
                </c:pt>
                <c:pt idx="1870">
                  <c:v>62.166666666665691</c:v>
                </c:pt>
                <c:pt idx="1871">
                  <c:v>62.199999999999037</c:v>
                </c:pt>
                <c:pt idx="1872">
                  <c:v>62.233333333332361</c:v>
                </c:pt>
                <c:pt idx="1873">
                  <c:v>62.266666666665685</c:v>
                </c:pt>
                <c:pt idx="1874">
                  <c:v>62.299999999999038</c:v>
                </c:pt>
                <c:pt idx="1875">
                  <c:v>62.333333333332355</c:v>
                </c:pt>
                <c:pt idx="1876">
                  <c:v>62.366666666665672</c:v>
                </c:pt>
                <c:pt idx="1877">
                  <c:v>62.399999999999018</c:v>
                </c:pt>
                <c:pt idx="1878">
                  <c:v>62.433333333332349</c:v>
                </c:pt>
                <c:pt idx="1879">
                  <c:v>62.466666666665667</c:v>
                </c:pt>
                <c:pt idx="1880">
                  <c:v>62.499999999999012</c:v>
                </c:pt>
                <c:pt idx="1881">
                  <c:v>62.533333333332351</c:v>
                </c:pt>
                <c:pt idx="1882">
                  <c:v>62.566666666665668</c:v>
                </c:pt>
                <c:pt idx="1883">
                  <c:v>62.599999999999014</c:v>
                </c:pt>
                <c:pt idx="1884">
                  <c:v>62.633333333332338</c:v>
                </c:pt>
                <c:pt idx="1885">
                  <c:v>62.666666666665662</c:v>
                </c:pt>
                <c:pt idx="1886">
                  <c:v>62.699999999999008</c:v>
                </c:pt>
                <c:pt idx="1887">
                  <c:v>62.733333333332332</c:v>
                </c:pt>
                <c:pt idx="1888">
                  <c:v>62.766666666665657</c:v>
                </c:pt>
                <c:pt idx="1889">
                  <c:v>62.79999999999901</c:v>
                </c:pt>
                <c:pt idx="1890">
                  <c:v>62.833333333332327</c:v>
                </c:pt>
                <c:pt idx="1891">
                  <c:v>62.866666666665644</c:v>
                </c:pt>
                <c:pt idx="1892">
                  <c:v>62.899999999998997</c:v>
                </c:pt>
                <c:pt idx="1893">
                  <c:v>62.933333333332321</c:v>
                </c:pt>
                <c:pt idx="1894">
                  <c:v>62.966666666665638</c:v>
                </c:pt>
                <c:pt idx="1895">
                  <c:v>62.999999999998991</c:v>
                </c:pt>
                <c:pt idx="1896">
                  <c:v>63.033333333332315</c:v>
                </c:pt>
                <c:pt idx="1897">
                  <c:v>63.06666666666564</c:v>
                </c:pt>
                <c:pt idx="1898">
                  <c:v>63.099999999998985</c:v>
                </c:pt>
                <c:pt idx="1899">
                  <c:v>63.13333333333231</c:v>
                </c:pt>
                <c:pt idx="1900">
                  <c:v>63.166666666665634</c:v>
                </c:pt>
                <c:pt idx="1901">
                  <c:v>63.19999999999898</c:v>
                </c:pt>
                <c:pt idx="1902">
                  <c:v>63.233333333332311</c:v>
                </c:pt>
                <c:pt idx="1903">
                  <c:v>63.266666666665628</c:v>
                </c:pt>
                <c:pt idx="1904">
                  <c:v>63.299999999998974</c:v>
                </c:pt>
                <c:pt idx="1905">
                  <c:v>63.333333333332298</c:v>
                </c:pt>
                <c:pt idx="1906">
                  <c:v>63.366666666665616</c:v>
                </c:pt>
                <c:pt idx="1907">
                  <c:v>63.399999999998961</c:v>
                </c:pt>
                <c:pt idx="1908">
                  <c:v>63.433333333332293</c:v>
                </c:pt>
                <c:pt idx="1909">
                  <c:v>63.466666666665617</c:v>
                </c:pt>
                <c:pt idx="1910">
                  <c:v>63.499999999998963</c:v>
                </c:pt>
                <c:pt idx="1911">
                  <c:v>63.533333333332287</c:v>
                </c:pt>
                <c:pt idx="1912">
                  <c:v>63.566666666665604</c:v>
                </c:pt>
                <c:pt idx="1913">
                  <c:v>63.599999999998957</c:v>
                </c:pt>
                <c:pt idx="1914">
                  <c:v>63.633333333332281</c:v>
                </c:pt>
                <c:pt idx="1915">
                  <c:v>63.666666666665598</c:v>
                </c:pt>
                <c:pt idx="1916">
                  <c:v>63.699999999998958</c:v>
                </c:pt>
                <c:pt idx="1917">
                  <c:v>63.733333333332283</c:v>
                </c:pt>
                <c:pt idx="1918">
                  <c:v>63.7666666666656</c:v>
                </c:pt>
                <c:pt idx="1919">
                  <c:v>63.799999999998946</c:v>
                </c:pt>
                <c:pt idx="1920">
                  <c:v>63.83333333333227</c:v>
                </c:pt>
                <c:pt idx="1921">
                  <c:v>63.866666666665587</c:v>
                </c:pt>
                <c:pt idx="1922">
                  <c:v>63.899999999998933</c:v>
                </c:pt>
                <c:pt idx="1923">
                  <c:v>63.933333333332264</c:v>
                </c:pt>
                <c:pt idx="1924">
                  <c:v>63.966666666665589</c:v>
                </c:pt>
                <c:pt idx="1925">
                  <c:v>63.999999999998934</c:v>
                </c:pt>
                <c:pt idx="1926">
                  <c:v>64.033333333332251</c:v>
                </c:pt>
                <c:pt idx="1927">
                  <c:v>64.066666666665597</c:v>
                </c:pt>
                <c:pt idx="1928">
                  <c:v>64.099999999998943</c:v>
                </c:pt>
                <c:pt idx="1929">
                  <c:v>64.133333333332246</c:v>
                </c:pt>
                <c:pt idx="1930">
                  <c:v>64.166666666665591</c:v>
                </c:pt>
                <c:pt idx="1931">
                  <c:v>64.199999999998923</c:v>
                </c:pt>
                <c:pt idx="1932">
                  <c:v>64.233333333332254</c:v>
                </c:pt>
                <c:pt idx="1933">
                  <c:v>64.2666666666656</c:v>
                </c:pt>
                <c:pt idx="1934">
                  <c:v>64.299999999998931</c:v>
                </c:pt>
                <c:pt idx="1935">
                  <c:v>64.333333333332249</c:v>
                </c:pt>
                <c:pt idx="1936">
                  <c:v>64.366666666665594</c:v>
                </c:pt>
                <c:pt idx="1937">
                  <c:v>64.399999999998926</c:v>
                </c:pt>
                <c:pt idx="1938">
                  <c:v>64.433333333332243</c:v>
                </c:pt>
                <c:pt idx="1939">
                  <c:v>64.466666666665589</c:v>
                </c:pt>
                <c:pt idx="1940">
                  <c:v>64.49999999999892</c:v>
                </c:pt>
                <c:pt idx="1941">
                  <c:v>64.533333333332223</c:v>
                </c:pt>
                <c:pt idx="1942">
                  <c:v>64.566666666665583</c:v>
                </c:pt>
                <c:pt idx="1943">
                  <c:v>64.599999999998914</c:v>
                </c:pt>
                <c:pt idx="1944">
                  <c:v>64.633333333332217</c:v>
                </c:pt>
                <c:pt idx="1945">
                  <c:v>64.666666666665563</c:v>
                </c:pt>
                <c:pt idx="1946">
                  <c:v>64.699999999998894</c:v>
                </c:pt>
                <c:pt idx="1947">
                  <c:v>64.733333333332212</c:v>
                </c:pt>
                <c:pt idx="1948">
                  <c:v>64.766666666665571</c:v>
                </c:pt>
                <c:pt idx="1949">
                  <c:v>64.799999999998917</c:v>
                </c:pt>
                <c:pt idx="1950">
                  <c:v>64.833333333332206</c:v>
                </c:pt>
                <c:pt idx="1951">
                  <c:v>64.866666666665566</c:v>
                </c:pt>
                <c:pt idx="1952">
                  <c:v>64.899999999998897</c:v>
                </c:pt>
                <c:pt idx="1953">
                  <c:v>64.933333333332214</c:v>
                </c:pt>
                <c:pt idx="1954">
                  <c:v>64.96666666666556</c:v>
                </c:pt>
                <c:pt idx="1955">
                  <c:v>64.999999999998892</c:v>
                </c:pt>
                <c:pt idx="1956">
                  <c:v>65.033333333332209</c:v>
                </c:pt>
                <c:pt idx="1957">
                  <c:v>65.066666666665554</c:v>
                </c:pt>
                <c:pt idx="1958">
                  <c:v>65.099999999998886</c:v>
                </c:pt>
                <c:pt idx="1959">
                  <c:v>65.133333333332189</c:v>
                </c:pt>
                <c:pt idx="1960">
                  <c:v>65.166666666665535</c:v>
                </c:pt>
                <c:pt idx="1961">
                  <c:v>65.199999999998866</c:v>
                </c:pt>
                <c:pt idx="1962">
                  <c:v>65.233333333332183</c:v>
                </c:pt>
                <c:pt idx="1963">
                  <c:v>65.266666666665543</c:v>
                </c:pt>
                <c:pt idx="1964">
                  <c:v>65.299999999998875</c:v>
                </c:pt>
                <c:pt idx="1965">
                  <c:v>65.333333333332178</c:v>
                </c:pt>
                <c:pt idx="1966">
                  <c:v>65.366666666665523</c:v>
                </c:pt>
                <c:pt idx="1967">
                  <c:v>65.399999999998869</c:v>
                </c:pt>
                <c:pt idx="1968">
                  <c:v>65.433333333332186</c:v>
                </c:pt>
                <c:pt idx="1969">
                  <c:v>65.466666666665532</c:v>
                </c:pt>
                <c:pt idx="1970">
                  <c:v>65.499999999998877</c:v>
                </c:pt>
                <c:pt idx="1971">
                  <c:v>65.53333333333218</c:v>
                </c:pt>
                <c:pt idx="1972">
                  <c:v>65.566666666665526</c:v>
                </c:pt>
                <c:pt idx="1973">
                  <c:v>65.599999999998857</c:v>
                </c:pt>
                <c:pt idx="1974">
                  <c:v>65.63333333333216</c:v>
                </c:pt>
                <c:pt idx="1975">
                  <c:v>65.666666666665506</c:v>
                </c:pt>
                <c:pt idx="1976">
                  <c:v>65.699999999998852</c:v>
                </c:pt>
                <c:pt idx="1977">
                  <c:v>65.733333333332169</c:v>
                </c:pt>
                <c:pt idx="1978">
                  <c:v>65.766666666665515</c:v>
                </c:pt>
                <c:pt idx="1979">
                  <c:v>65.799999999998846</c:v>
                </c:pt>
                <c:pt idx="1980">
                  <c:v>65.833333333332149</c:v>
                </c:pt>
                <c:pt idx="1981">
                  <c:v>65.866666666665495</c:v>
                </c:pt>
                <c:pt idx="1982">
                  <c:v>65.899999999998826</c:v>
                </c:pt>
                <c:pt idx="1983">
                  <c:v>65.933333333332172</c:v>
                </c:pt>
                <c:pt idx="1984">
                  <c:v>65.966666666665517</c:v>
                </c:pt>
                <c:pt idx="1985">
                  <c:v>65.999999999998835</c:v>
                </c:pt>
                <c:pt idx="1986">
                  <c:v>66.033333333332152</c:v>
                </c:pt>
                <c:pt idx="1987">
                  <c:v>66.066666666665498</c:v>
                </c:pt>
                <c:pt idx="1988">
                  <c:v>66.099999999998829</c:v>
                </c:pt>
                <c:pt idx="1989">
                  <c:v>66.133333333332132</c:v>
                </c:pt>
                <c:pt idx="1990">
                  <c:v>66.166666666665492</c:v>
                </c:pt>
                <c:pt idx="1991">
                  <c:v>66.199999999998823</c:v>
                </c:pt>
                <c:pt idx="1992">
                  <c:v>66.233333333332141</c:v>
                </c:pt>
                <c:pt idx="1993">
                  <c:v>66.266666666665486</c:v>
                </c:pt>
                <c:pt idx="1994">
                  <c:v>66.299999999998818</c:v>
                </c:pt>
                <c:pt idx="1995">
                  <c:v>66.333333333332121</c:v>
                </c:pt>
                <c:pt idx="1996">
                  <c:v>66.366666666665466</c:v>
                </c:pt>
                <c:pt idx="1997">
                  <c:v>66.399999999998812</c:v>
                </c:pt>
                <c:pt idx="1998">
                  <c:v>66.433333333332129</c:v>
                </c:pt>
                <c:pt idx="1999">
                  <c:v>66.466666666665475</c:v>
                </c:pt>
                <c:pt idx="2000">
                  <c:v>66.499999999998806</c:v>
                </c:pt>
                <c:pt idx="2001">
                  <c:v>66.533333333332109</c:v>
                </c:pt>
                <c:pt idx="2002">
                  <c:v>66.566666666665469</c:v>
                </c:pt>
                <c:pt idx="2003">
                  <c:v>66.599999999998801</c:v>
                </c:pt>
                <c:pt idx="2004">
                  <c:v>66.633333333332118</c:v>
                </c:pt>
                <c:pt idx="2005">
                  <c:v>66.666666666665463</c:v>
                </c:pt>
                <c:pt idx="2006">
                  <c:v>66.699999999998795</c:v>
                </c:pt>
                <c:pt idx="2007">
                  <c:v>66.733333333332112</c:v>
                </c:pt>
                <c:pt idx="2008">
                  <c:v>66.766666666665458</c:v>
                </c:pt>
                <c:pt idx="2009">
                  <c:v>66.799999999998789</c:v>
                </c:pt>
                <c:pt idx="2010">
                  <c:v>66.833333333332092</c:v>
                </c:pt>
                <c:pt idx="2011">
                  <c:v>66.866666666665452</c:v>
                </c:pt>
                <c:pt idx="2012">
                  <c:v>66.899999999998784</c:v>
                </c:pt>
                <c:pt idx="2013">
                  <c:v>66.933333333332101</c:v>
                </c:pt>
                <c:pt idx="2014">
                  <c:v>66.966666666665446</c:v>
                </c:pt>
                <c:pt idx="2015">
                  <c:v>66.999999999998778</c:v>
                </c:pt>
                <c:pt idx="2016">
                  <c:v>67.033333333332081</c:v>
                </c:pt>
                <c:pt idx="2017">
                  <c:v>67.066666666665427</c:v>
                </c:pt>
                <c:pt idx="2018">
                  <c:v>67.099999999998786</c:v>
                </c:pt>
                <c:pt idx="2019">
                  <c:v>67.133333333332089</c:v>
                </c:pt>
                <c:pt idx="2020">
                  <c:v>67.166666666665421</c:v>
                </c:pt>
                <c:pt idx="2021">
                  <c:v>67.199999999998766</c:v>
                </c:pt>
                <c:pt idx="2022">
                  <c:v>67.233333333332084</c:v>
                </c:pt>
                <c:pt idx="2023">
                  <c:v>67.266666666665429</c:v>
                </c:pt>
                <c:pt idx="2024">
                  <c:v>67.299999999998761</c:v>
                </c:pt>
                <c:pt idx="2025">
                  <c:v>67.333333333332078</c:v>
                </c:pt>
                <c:pt idx="2026">
                  <c:v>67.366666666665424</c:v>
                </c:pt>
                <c:pt idx="2027">
                  <c:v>67.399999999998755</c:v>
                </c:pt>
                <c:pt idx="2028">
                  <c:v>67.433333333332072</c:v>
                </c:pt>
                <c:pt idx="2029">
                  <c:v>67.466666666665418</c:v>
                </c:pt>
                <c:pt idx="2030">
                  <c:v>67.499999999998749</c:v>
                </c:pt>
                <c:pt idx="2031">
                  <c:v>67.533333333332052</c:v>
                </c:pt>
                <c:pt idx="2032">
                  <c:v>67.566666666665412</c:v>
                </c:pt>
                <c:pt idx="2033">
                  <c:v>67.599999999998744</c:v>
                </c:pt>
                <c:pt idx="2034">
                  <c:v>67.633333333332047</c:v>
                </c:pt>
                <c:pt idx="2035">
                  <c:v>67.666666666665392</c:v>
                </c:pt>
                <c:pt idx="2036">
                  <c:v>67.699999999998724</c:v>
                </c:pt>
                <c:pt idx="2037">
                  <c:v>67.733333333332055</c:v>
                </c:pt>
                <c:pt idx="2038">
                  <c:v>67.766666666665401</c:v>
                </c:pt>
                <c:pt idx="2039">
                  <c:v>67.799999999998747</c:v>
                </c:pt>
                <c:pt idx="2040">
                  <c:v>67.83333333333205</c:v>
                </c:pt>
                <c:pt idx="2041">
                  <c:v>67.866666666665395</c:v>
                </c:pt>
                <c:pt idx="2042">
                  <c:v>67.899999999998727</c:v>
                </c:pt>
                <c:pt idx="2043">
                  <c:v>67.933333333332044</c:v>
                </c:pt>
                <c:pt idx="2044">
                  <c:v>67.96666666666539</c:v>
                </c:pt>
                <c:pt idx="2045">
                  <c:v>67.999999999998721</c:v>
                </c:pt>
                <c:pt idx="2046">
                  <c:v>68.033333333332038</c:v>
                </c:pt>
                <c:pt idx="2047">
                  <c:v>68.066666666665384</c:v>
                </c:pt>
                <c:pt idx="2048">
                  <c:v>68.099999999998715</c:v>
                </c:pt>
                <c:pt idx="2049">
                  <c:v>68.133333333332018</c:v>
                </c:pt>
                <c:pt idx="2050">
                  <c:v>68.166666666665364</c:v>
                </c:pt>
                <c:pt idx="2051">
                  <c:v>68.199999999998695</c:v>
                </c:pt>
                <c:pt idx="2052">
                  <c:v>68.233333333332013</c:v>
                </c:pt>
                <c:pt idx="2053">
                  <c:v>68.266666666665387</c:v>
                </c:pt>
                <c:pt idx="2054">
                  <c:v>68.299999999998704</c:v>
                </c:pt>
                <c:pt idx="2055">
                  <c:v>68.333333333332007</c:v>
                </c:pt>
                <c:pt idx="2056">
                  <c:v>68.366666666665367</c:v>
                </c:pt>
                <c:pt idx="2057">
                  <c:v>68.399999999998698</c:v>
                </c:pt>
                <c:pt idx="2058">
                  <c:v>68.433333333332016</c:v>
                </c:pt>
                <c:pt idx="2059">
                  <c:v>68.466666666665361</c:v>
                </c:pt>
                <c:pt idx="2060">
                  <c:v>68.499999999998707</c:v>
                </c:pt>
                <c:pt idx="2061">
                  <c:v>68.53333333333201</c:v>
                </c:pt>
                <c:pt idx="2062">
                  <c:v>68.566666666665355</c:v>
                </c:pt>
                <c:pt idx="2063">
                  <c:v>68.599999999998687</c:v>
                </c:pt>
                <c:pt idx="2064">
                  <c:v>68.63333333333199</c:v>
                </c:pt>
                <c:pt idx="2065">
                  <c:v>68.666666666665336</c:v>
                </c:pt>
                <c:pt idx="2066">
                  <c:v>68.699999999998667</c:v>
                </c:pt>
                <c:pt idx="2067">
                  <c:v>68.733333333331984</c:v>
                </c:pt>
                <c:pt idx="2068">
                  <c:v>68.766666666665344</c:v>
                </c:pt>
                <c:pt idx="2069">
                  <c:v>68.799999999998676</c:v>
                </c:pt>
                <c:pt idx="2070">
                  <c:v>68.833333333331964</c:v>
                </c:pt>
                <c:pt idx="2071">
                  <c:v>68.866666666665324</c:v>
                </c:pt>
                <c:pt idx="2072">
                  <c:v>68.89999999999867</c:v>
                </c:pt>
                <c:pt idx="2073">
                  <c:v>68.933333333331973</c:v>
                </c:pt>
                <c:pt idx="2074">
                  <c:v>68.966666666665347</c:v>
                </c:pt>
                <c:pt idx="2075">
                  <c:v>68.999999999998678</c:v>
                </c:pt>
                <c:pt idx="2076">
                  <c:v>69.033333333331967</c:v>
                </c:pt>
                <c:pt idx="2077">
                  <c:v>69.066666666665327</c:v>
                </c:pt>
                <c:pt idx="2078">
                  <c:v>69.099999999998658</c:v>
                </c:pt>
                <c:pt idx="2079">
                  <c:v>69.133333333331947</c:v>
                </c:pt>
                <c:pt idx="2080">
                  <c:v>69.166666666665307</c:v>
                </c:pt>
                <c:pt idx="2081">
                  <c:v>69.199999999998653</c:v>
                </c:pt>
                <c:pt idx="2082">
                  <c:v>69.233333333331956</c:v>
                </c:pt>
                <c:pt idx="2083">
                  <c:v>69.266666666665316</c:v>
                </c:pt>
                <c:pt idx="2084">
                  <c:v>69.299999999998647</c:v>
                </c:pt>
                <c:pt idx="2085">
                  <c:v>69.333333333331936</c:v>
                </c:pt>
                <c:pt idx="2086">
                  <c:v>69.366666666665296</c:v>
                </c:pt>
                <c:pt idx="2087">
                  <c:v>69.399999999998627</c:v>
                </c:pt>
                <c:pt idx="2088">
                  <c:v>69.433333333331959</c:v>
                </c:pt>
                <c:pt idx="2089">
                  <c:v>69.466666666665304</c:v>
                </c:pt>
                <c:pt idx="2090">
                  <c:v>69.499999999998636</c:v>
                </c:pt>
                <c:pt idx="2091">
                  <c:v>69.533333333331939</c:v>
                </c:pt>
                <c:pt idx="2092">
                  <c:v>69.566666666665299</c:v>
                </c:pt>
                <c:pt idx="2093">
                  <c:v>69.59999999999863</c:v>
                </c:pt>
                <c:pt idx="2094">
                  <c:v>69.633333333331919</c:v>
                </c:pt>
                <c:pt idx="2095">
                  <c:v>69.666666666665293</c:v>
                </c:pt>
                <c:pt idx="2096">
                  <c:v>69.699999999998624</c:v>
                </c:pt>
                <c:pt idx="2097">
                  <c:v>69.733333333331927</c:v>
                </c:pt>
                <c:pt idx="2098">
                  <c:v>69.766666666665287</c:v>
                </c:pt>
                <c:pt idx="2099">
                  <c:v>69.799999999998619</c:v>
                </c:pt>
                <c:pt idx="2100">
                  <c:v>69.833333333331908</c:v>
                </c:pt>
                <c:pt idx="2101">
                  <c:v>69.866666666665267</c:v>
                </c:pt>
                <c:pt idx="2102">
                  <c:v>69.899999999998613</c:v>
                </c:pt>
                <c:pt idx="2103">
                  <c:v>69.933333333331916</c:v>
                </c:pt>
                <c:pt idx="2104">
                  <c:v>69.966666666665276</c:v>
                </c:pt>
                <c:pt idx="2105">
                  <c:v>69.999999999998607</c:v>
                </c:pt>
                <c:pt idx="2106">
                  <c:v>70.033333333331896</c:v>
                </c:pt>
                <c:pt idx="2107">
                  <c:v>70.06666666666527</c:v>
                </c:pt>
                <c:pt idx="2108">
                  <c:v>70.099999999998602</c:v>
                </c:pt>
                <c:pt idx="2109">
                  <c:v>70.133333333331905</c:v>
                </c:pt>
                <c:pt idx="2110">
                  <c:v>70.166666666665265</c:v>
                </c:pt>
                <c:pt idx="2111">
                  <c:v>70.199999999998596</c:v>
                </c:pt>
                <c:pt idx="2112">
                  <c:v>70.233333333331899</c:v>
                </c:pt>
                <c:pt idx="2113">
                  <c:v>70.266666666665259</c:v>
                </c:pt>
                <c:pt idx="2114">
                  <c:v>70.29999999999859</c:v>
                </c:pt>
                <c:pt idx="2115">
                  <c:v>70.333333333331893</c:v>
                </c:pt>
                <c:pt idx="2116">
                  <c:v>70.366666666665253</c:v>
                </c:pt>
                <c:pt idx="2117">
                  <c:v>70.399999999998585</c:v>
                </c:pt>
                <c:pt idx="2118">
                  <c:v>70.433333333331888</c:v>
                </c:pt>
                <c:pt idx="2119">
                  <c:v>70.466666666665247</c:v>
                </c:pt>
                <c:pt idx="2120">
                  <c:v>70.499999999998579</c:v>
                </c:pt>
                <c:pt idx="2121">
                  <c:v>70.533333333331868</c:v>
                </c:pt>
                <c:pt idx="2122">
                  <c:v>70.566666666665242</c:v>
                </c:pt>
                <c:pt idx="2123">
                  <c:v>70.599999999998587</c:v>
                </c:pt>
                <c:pt idx="2124">
                  <c:v>70.633333333331862</c:v>
                </c:pt>
                <c:pt idx="2125">
                  <c:v>70.666666666665222</c:v>
                </c:pt>
                <c:pt idx="2126">
                  <c:v>70.699999999998568</c:v>
                </c:pt>
                <c:pt idx="2127">
                  <c:v>70.733333333331871</c:v>
                </c:pt>
                <c:pt idx="2128">
                  <c:v>70.76666666666523</c:v>
                </c:pt>
                <c:pt idx="2129">
                  <c:v>70.799999999998576</c:v>
                </c:pt>
                <c:pt idx="2130">
                  <c:v>70.833333333331865</c:v>
                </c:pt>
                <c:pt idx="2131">
                  <c:v>70.866666666665225</c:v>
                </c:pt>
                <c:pt idx="2132">
                  <c:v>70.899999999998556</c:v>
                </c:pt>
                <c:pt idx="2133">
                  <c:v>70.933333333331859</c:v>
                </c:pt>
                <c:pt idx="2134">
                  <c:v>70.966666666665219</c:v>
                </c:pt>
                <c:pt idx="2135">
                  <c:v>70.99999999999855</c:v>
                </c:pt>
                <c:pt idx="2136">
                  <c:v>71.033333333331854</c:v>
                </c:pt>
                <c:pt idx="2137">
                  <c:v>71.066666666665213</c:v>
                </c:pt>
                <c:pt idx="2138">
                  <c:v>71.099999999998545</c:v>
                </c:pt>
                <c:pt idx="2139">
                  <c:v>71.133333333331834</c:v>
                </c:pt>
                <c:pt idx="2140">
                  <c:v>71.166666666665193</c:v>
                </c:pt>
                <c:pt idx="2141">
                  <c:v>71.199999999998525</c:v>
                </c:pt>
                <c:pt idx="2142">
                  <c:v>71.233333333331842</c:v>
                </c:pt>
                <c:pt idx="2143">
                  <c:v>71.266666666665216</c:v>
                </c:pt>
                <c:pt idx="2144">
                  <c:v>71.299999999998548</c:v>
                </c:pt>
                <c:pt idx="2145">
                  <c:v>71.333333333331836</c:v>
                </c:pt>
                <c:pt idx="2146">
                  <c:v>71.366666666665196</c:v>
                </c:pt>
                <c:pt idx="2147">
                  <c:v>71.399999999998528</c:v>
                </c:pt>
                <c:pt idx="2148">
                  <c:v>71.433333333331831</c:v>
                </c:pt>
                <c:pt idx="2149">
                  <c:v>71.466666666665191</c:v>
                </c:pt>
                <c:pt idx="2150">
                  <c:v>71.499999999998536</c:v>
                </c:pt>
                <c:pt idx="2151">
                  <c:v>71.533333333331825</c:v>
                </c:pt>
                <c:pt idx="2152">
                  <c:v>71.566666666665185</c:v>
                </c:pt>
                <c:pt idx="2153">
                  <c:v>71.599999999998516</c:v>
                </c:pt>
                <c:pt idx="2154">
                  <c:v>71.633333333331805</c:v>
                </c:pt>
                <c:pt idx="2155">
                  <c:v>71.666666666665165</c:v>
                </c:pt>
                <c:pt idx="2156">
                  <c:v>71.699999999998496</c:v>
                </c:pt>
                <c:pt idx="2157">
                  <c:v>71.733333333331814</c:v>
                </c:pt>
                <c:pt idx="2158">
                  <c:v>71.766666666665188</c:v>
                </c:pt>
                <c:pt idx="2159">
                  <c:v>71.799999999998505</c:v>
                </c:pt>
                <c:pt idx="2160">
                  <c:v>71.833333333331794</c:v>
                </c:pt>
                <c:pt idx="2161">
                  <c:v>71.866666666665168</c:v>
                </c:pt>
                <c:pt idx="2162">
                  <c:v>71.899999999998499</c:v>
                </c:pt>
                <c:pt idx="2163">
                  <c:v>71.933333333331802</c:v>
                </c:pt>
                <c:pt idx="2164">
                  <c:v>71.966666666665176</c:v>
                </c:pt>
                <c:pt idx="2165">
                  <c:v>71.999999999998508</c:v>
                </c:pt>
                <c:pt idx="2166">
                  <c:v>72.033333333331797</c:v>
                </c:pt>
                <c:pt idx="2167">
                  <c:v>72.066666666665157</c:v>
                </c:pt>
                <c:pt idx="2168">
                  <c:v>72.099999999998488</c:v>
                </c:pt>
                <c:pt idx="2169">
                  <c:v>72.133333333331777</c:v>
                </c:pt>
                <c:pt idx="2170">
                  <c:v>72.166666666665137</c:v>
                </c:pt>
                <c:pt idx="2171">
                  <c:v>72.199999999998482</c:v>
                </c:pt>
                <c:pt idx="2172">
                  <c:v>72.233333333331785</c:v>
                </c:pt>
                <c:pt idx="2173">
                  <c:v>72.266666666665145</c:v>
                </c:pt>
                <c:pt idx="2174">
                  <c:v>72.299999999998477</c:v>
                </c:pt>
                <c:pt idx="2175">
                  <c:v>72.333333333331765</c:v>
                </c:pt>
                <c:pt idx="2176">
                  <c:v>72.366666666665125</c:v>
                </c:pt>
                <c:pt idx="2177">
                  <c:v>72.399999999998471</c:v>
                </c:pt>
                <c:pt idx="2178">
                  <c:v>72.433333333331788</c:v>
                </c:pt>
                <c:pt idx="2179">
                  <c:v>72.466666666665134</c:v>
                </c:pt>
                <c:pt idx="2180">
                  <c:v>72.499999999998479</c:v>
                </c:pt>
                <c:pt idx="2181">
                  <c:v>72.533333333331768</c:v>
                </c:pt>
                <c:pt idx="2182">
                  <c:v>72.566666666665128</c:v>
                </c:pt>
                <c:pt idx="2183">
                  <c:v>72.59999999999846</c:v>
                </c:pt>
                <c:pt idx="2184">
                  <c:v>72.633333333331748</c:v>
                </c:pt>
                <c:pt idx="2185">
                  <c:v>72.666666666665122</c:v>
                </c:pt>
                <c:pt idx="2186">
                  <c:v>72.699999999998454</c:v>
                </c:pt>
                <c:pt idx="2187">
                  <c:v>72.733333333331757</c:v>
                </c:pt>
                <c:pt idx="2188">
                  <c:v>72.766666666665117</c:v>
                </c:pt>
                <c:pt idx="2189">
                  <c:v>72.799999999998448</c:v>
                </c:pt>
                <c:pt idx="2190">
                  <c:v>72.833333333331737</c:v>
                </c:pt>
                <c:pt idx="2191">
                  <c:v>72.866666666665097</c:v>
                </c:pt>
                <c:pt idx="2192">
                  <c:v>72.899999999998442</c:v>
                </c:pt>
                <c:pt idx="2193">
                  <c:v>72.933333333331746</c:v>
                </c:pt>
                <c:pt idx="2194">
                  <c:v>72.966666666665105</c:v>
                </c:pt>
                <c:pt idx="2195">
                  <c:v>72.999999999998437</c:v>
                </c:pt>
                <c:pt idx="2196">
                  <c:v>73.03333333333174</c:v>
                </c:pt>
                <c:pt idx="2197">
                  <c:v>73.0666666666651</c:v>
                </c:pt>
                <c:pt idx="2198">
                  <c:v>73.099999999998431</c:v>
                </c:pt>
                <c:pt idx="2199">
                  <c:v>73.133333333331734</c:v>
                </c:pt>
                <c:pt idx="2200">
                  <c:v>73.166666666665094</c:v>
                </c:pt>
                <c:pt idx="2201">
                  <c:v>73.199999999998425</c:v>
                </c:pt>
                <c:pt idx="2202">
                  <c:v>73.233333333331728</c:v>
                </c:pt>
                <c:pt idx="2203">
                  <c:v>73.266666666665088</c:v>
                </c:pt>
                <c:pt idx="2204">
                  <c:v>73.29999999999842</c:v>
                </c:pt>
                <c:pt idx="2205">
                  <c:v>73.333333333331709</c:v>
                </c:pt>
                <c:pt idx="2206">
                  <c:v>73.366666666665083</c:v>
                </c:pt>
                <c:pt idx="2207">
                  <c:v>73.399999999998414</c:v>
                </c:pt>
                <c:pt idx="2208">
                  <c:v>73.433333333331717</c:v>
                </c:pt>
                <c:pt idx="2209">
                  <c:v>73.466666666665077</c:v>
                </c:pt>
                <c:pt idx="2210">
                  <c:v>73.499999999998408</c:v>
                </c:pt>
                <c:pt idx="2211">
                  <c:v>73.533333333331697</c:v>
                </c:pt>
                <c:pt idx="2212">
                  <c:v>73.566666666665071</c:v>
                </c:pt>
                <c:pt idx="2213">
                  <c:v>73.599999999998417</c:v>
                </c:pt>
                <c:pt idx="2214">
                  <c:v>73.633333333331692</c:v>
                </c:pt>
                <c:pt idx="2215">
                  <c:v>73.666666666665066</c:v>
                </c:pt>
                <c:pt idx="2216">
                  <c:v>73.699999999998397</c:v>
                </c:pt>
                <c:pt idx="2217">
                  <c:v>73.7333333333317</c:v>
                </c:pt>
                <c:pt idx="2218">
                  <c:v>73.76666666666506</c:v>
                </c:pt>
                <c:pt idx="2219">
                  <c:v>73.799999999998391</c:v>
                </c:pt>
                <c:pt idx="2220">
                  <c:v>73.833333333331694</c:v>
                </c:pt>
                <c:pt idx="2221">
                  <c:v>73.866666666665054</c:v>
                </c:pt>
                <c:pt idx="2222">
                  <c:v>73.899999999998386</c:v>
                </c:pt>
                <c:pt idx="2223">
                  <c:v>73.933333333331689</c:v>
                </c:pt>
                <c:pt idx="2224">
                  <c:v>73.966666666665049</c:v>
                </c:pt>
                <c:pt idx="2225">
                  <c:v>73.99999999999838</c:v>
                </c:pt>
                <c:pt idx="2226">
                  <c:v>74.033333333331669</c:v>
                </c:pt>
                <c:pt idx="2227">
                  <c:v>74.066666666665043</c:v>
                </c:pt>
                <c:pt idx="2228">
                  <c:v>74.099999999998374</c:v>
                </c:pt>
                <c:pt idx="2229">
                  <c:v>74.133333333331663</c:v>
                </c:pt>
                <c:pt idx="2230">
                  <c:v>74.166666666665023</c:v>
                </c:pt>
                <c:pt idx="2231">
                  <c:v>74.199999999998369</c:v>
                </c:pt>
                <c:pt idx="2232">
                  <c:v>74.233333333331672</c:v>
                </c:pt>
                <c:pt idx="2233">
                  <c:v>74.266666666665031</c:v>
                </c:pt>
                <c:pt idx="2234">
                  <c:v>74.299999999998377</c:v>
                </c:pt>
                <c:pt idx="2235">
                  <c:v>74.333333333331666</c:v>
                </c:pt>
                <c:pt idx="2236">
                  <c:v>74.366666666665026</c:v>
                </c:pt>
                <c:pt idx="2237">
                  <c:v>74.399999999998357</c:v>
                </c:pt>
                <c:pt idx="2238">
                  <c:v>74.43333333333166</c:v>
                </c:pt>
                <c:pt idx="2239">
                  <c:v>74.46666666666502</c:v>
                </c:pt>
                <c:pt idx="2240">
                  <c:v>74.499999999998352</c:v>
                </c:pt>
                <c:pt idx="2241">
                  <c:v>74.533333333331655</c:v>
                </c:pt>
                <c:pt idx="2242">
                  <c:v>74.566666666665014</c:v>
                </c:pt>
                <c:pt idx="2243">
                  <c:v>74.599999999998346</c:v>
                </c:pt>
                <c:pt idx="2244">
                  <c:v>74.633333333331635</c:v>
                </c:pt>
                <c:pt idx="2245">
                  <c:v>74.66666666666498</c:v>
                </c:pt>
                <c:pt idx="2246">
                  <c:v>74.699999999998326</c:v>
                </c:pt>
                <c:pt idx="2247">
                  <c:v>74.733333333331643</c:v>
                </c:pt>
                <c:pt idx="2248">
                  <c:v>74.766666666665003</c:v>
                </c:pt>
                <c:pt idx="2249">
                  <c:v>74.799999999998334</c:v>
                </c:pt>
                <c:pt idx="2250">
                  <c:v>74.833333333331638</c:v>
                </c:pt>
                <c:pt idx="2251">
                  <c:v>74.866666666664983</c:v>
                </c:pt>
                <c:pt idx="2252">
                  <c:v>74.899999999998329</c:v>
                </c:pt>
                <c:pt idx="2253">
                  <c:v>74.933333333331632</c:v>
                </c:pt>
                <c:pt idx="2254">
                  <c:v>74.966666666664977</c:v>
                </c:pt>
                <c:pt idx="2255">
                  <c:v>74.999999999998337</c:v>
                </c:pt>
                <c:pt idx="2256">
                  <c:v>75.033333333331626</c:v>
                </c:pt>
                <c:pt idx="2257">
                  <c:v>75.066666666664972</c:v>
                </c:pt>
                <c:pt idx="2258">
                  <c:v>75.099999999998317</c:v>
                </c:pt>
                <c:pt idx="2259">
                  <c:v>75.133333333331606</c:v>
                </c:pt>
                <c:pt idx="2260">
                  <c:v>75.166666666664952</c:v>
                </c:pt>
                <c:pt idx="2261">
                  <c:v>75.199999999998312</c:v>
                </c:pt>
                <c:pt idx="2262">
                  <c:v>75.233333333331615</c:v>
                </c:pt>
                <c:pt idx="2263">
                  <c:v>75.26666666666496</c:v>
                </c:pt>
                <c:pt idx="2264">
                  <c:v>75.299999999998306</c:v>
                </c:pt>
                <c:pt idx="2265">
                  <c:v>75.333333333331595</c:v>
                </c:pt>
                <c:pt idx="2266">
                  <c:v>75.366666666664955</c:v>
                </c:pt>
                <c:pt idx="2267">
                  <c:v>75.3999999999983</c:v>
                </c:pt>
                <c:pt idx="2268">
                  <c:v>75.433333333331618</c:v>
                </c:pt>
                <c:pt idx="2269">
                  <c:v>75.466666666664963</c:v>
                </c:pt>
                <c:pt idx="2270">
                  <c:v>75.499999999998309</c:v>
                </c:pt>
                <c:pt idx="2271">
                  <c:v>75.533333333331598</c:v>
                </c:pt>
                <c:pt idx="2272">
                  <c:v>75.566666666664943</c:v>
                </c:pt>
                <c:pt idx="2273">
                  <c:v>75.599999999998289</c:v>
                </c:pt>
                <c:pt idx="2274">
                  <c:v>75.633333333331578</c:v>
                </c:pt>
                <c:pt idx="2275">
                  <c:v>75.666666666664938</c:v>
                </c:pt>
                <c:pt idx="2276">
                  <c:v>75.699999999998283</c:v>
                </c:pt>
                <c:pt idx="2277">
                  <c:v>75.733333333331586</c:v>
                </c:pt>
                <c:pt idx="2278">
                  <c:v>75.766666666664932</c:v>
                </c:pt>
                <c:pt idx="2279">
                  <c:v>75.799999999998278</c:v>
                </c:pt>
                <c:pt idx="2280">
                  <c:v>75.833333333331566</c:v>
                </c:pt>
                <c:pt idx="2281">
                  <c:v>75.866666666664912</c:v>
                </c:pt>
                <c:pt idx="2282">
                  <c:v>75.899999999998286</c:v>
                </c:pt>
                <c:pt idx="2283">
                  <c:v>75.933333333331589</c:v>
                </c:pt>
                <c:pt idx="2284">
                  <c:v>75.966666666664921</c:v>
                </c:pt>
                <c:pt idx="2285">
                  <c:v>75.99999999999828</c:v>
                </c:pt>
                <c:pt idx="2286">
                  <c:v>76.033333333331569</c:v>
                </c:pt>
                <c:pt idx="2287">
                  <c:v>76.066666666664915</c:v>
                </c:pt>
                <c:pt idx="2288">
                  <c:v>76.099999999998261</c:v>
                </c:pt>
                <c:pt idx="2289">
                  <c:v>76.133333333331564</c:v>
                </c:pt>
                <c:pt idx="2290">
                  <c:v>76.166666666664909</c:v>
                </c:pt>
                <c:pt idx="2291">
                  <c:v>76.199999999998255</c:v>
                </c:pt>
                <c:pt idx="2292">
                  <c:v>76.233333333331558</c:v>
                </c:pt>
                <c:pt idx="2293">
                  <c:v>76.266666666664904</c:v>
                </c:pt>
                <c:pt idx="2294">
                  <c:v>76.299999999998249</c:v>
                </c:pt>
                <c:pt idx="2295">
                  <c:v>76.333333333331538</c:v>
                </c:pt>
                <c:pt idx="2296">
                  <c:v>76.366666666664898</c:v>
                </c:pt>
                <c:pt idx="2297">
                  <c:v>76.399999999998244</c:v>
                </c:pt>
                <c:pt idx="2298">
                  <c:v>76.433333333331547</c:v>
                </c:pt>
                <c:pt idx="2299">
                  <c:v>76.466666666664892</c:v>
                </c:pt>
                <c:pt idx="2300">
                  <c:v>76.499999999998238</c:v>
                </c:pt>
                <c:pt idx="2301">
                  <c:v>76.533333333331541</c:v>
                </c:pt>
                <c:pt idx="2302">
                  <c:v>76.566666666664887</c:v>
                </c:pt>
                <c:pt idx="2303">
                  <c:v>76.599999999998246</c:v>
                </c:pt>
                <c:pt idx="2304">
                  <c:v>76.633333333331535</c:v>
                </c:pt>
                <c:pt idx="2305">
                  <c:v>76.666666666664881</c:v>
                </c:pt>
                <c:pt idx="2306">
                  <c:v>76.699999999998226</c:v>
                </c:pt>
                <c:pt idx="2307">
                  <c:v>76.73333333333153</c:v>
                </c:pt>
                <c:pt idx="2308">
                  <c:v>76.766666666664875</c:v>
                </c:pt>
                <c:pt idx="2309">
                  <c:v>76.799999999998221</c:v>
                </c:pt>
                <c:pt idx="2310">
                  <c:v>76.833333333331524</c:v>
                </c:pt>
                <c:pt idx="2311">
                  <c:v>76.866666666664869</c:v>
                </c:pt>
                <c:pt idx="2312">
                  <c:v>76.899999999998215</c:v>
                </c:pt>
                <c:pt idx="2313">
                  <c:v>76.933333333331518</c:v>
                </c:pt>
                <c:pt idx="2314">
                  <c:v>76.966666666664864</c:v>
                </c:pt>
                <c:pt idx="2315">
                  <c:v>76.999999999998209</c:v>
                </c:pt>
                <c:pt idx="2316">
                  <c:v>77.033333333331498</c:v>
                </c:pt>
                <c:pt idx="2317">
                  <c:v>77.066666666664872</c:v>
                </c:pt>
                <c:pt idx="2318">
                  <c:v>77.099999999998204</c:v>
                </c:pt>
                <c:pt idx="2319">
                  <c:v>77.133333333331493</c:v>
                </c:pt>
                <c:pt idx="2320">
                  <c:v>77.166666666664852</c:v>
                </c:pt>
                <c:pt idx="2321">
                  <c:v>77.199999999998198</c:v>
                </c:pt>
                <c:pt idx="2322">
                  <c:v>77.233333333331501</c:v>
                </c:pt>
                <c:pt idx="2323">
                  <c:v>77.266666666664847</c:v>
                </c:pt>
                <c:pt idx="2324">
                  <c:v>77.299999999998207</c:v>
                </c:pt>
                <c:pt idx="2325">
                  <c:v>77.333333333331495</c:v>
                </c:pt>
                <c:pt idx="2326">
                  <c:v>77.366666666664841</c:v>
                </c:pt>
                <c:pt idx="2327">
                  <c:v>77.399999999998187</c:v>
                </c:pt>
                <c:pt idx="2328">
                  <c:v>77.43333333333149</c:v>
                </c:pt>
                <c:pt idx="2329">
                  <c:v>77.466666666664835</c:v>
                </c:pt>
                <c:pt idx="2330">
                  <c:v>77.499999999998181</c:v>
                </c:pt>
                <c:pt idx="2331">
                  <c:v>77.533333333331484</c:v>
                </c:pt>
                <c:pt idx="2332">
                  <c:v>77.56666666666483</c:v>
                </c:pt>
                <c:pt idx="2333">
                  <c:v>77.599999999998175</c:v>
                </c:pt>
                <c:pt idx="2334">
                  <c:v>77.633333333331464</c:v>
                </c:pt>
                <c:pt idx="2335">
                  <c:v>77.66666666666481</c:v>
                </c:pt>
                <c:pt idx="2336">
                  <c:v>77.69999999999817</c:v>
                </c:pt>
                <c:pt idx="2337">
                  <c:v>77.733333333331473</c:v>
                </c:pt>
                <c:pt idx="2338">
                  <c:v>77.766666666664833</c:v>
                </c:pt>
                <c:pt idx="2339">
                  <c:v>77.799999999998178</c:v>
                </c:pt>
                <c:pt idx="2340">
                  <c:v>77.833333333331467</c:v>
                </c:pt>
                <c:pt idx="2341">
                  <c:v>77.866666666664813</c:v>
                </c:pt>
                <c:pt idx="2342">
                  <c:v>77.899999999998158</c:v>
                </c:pt>
                <c:pt idx="2343">
                  <c:v>77.933333333331461</c:v>
                </c:pt>
                <c:pt idx="2344">
                  <c:v>77.966666666664807</c:v>
                </c:pt>
                <c:pt idx="2345">
                  <c:v>77.999999999998167</c:v>
                </c:pt>
                <c:pt idx="2346">
                  <c:v>78.033333333331456</c:v>
                </c:pt>
                <c:pt idx="2347">
                  <c:v>78.066666666664801</c:v>
                </c:pt>
                <c:pt idx="2348">
                  <c:v>78.099999999998147</c:v>
                </c:pt>
                <c:pt idx="2349">
                  <c:v>78.133333333331436</c:v>
                </c:pt>
                <c:pt idx="2350">
                  <c:v>78.166666666664781</c:v>
                </c:pt>
                <c:pt idx="2351">
                  <c:v>78.199999999998127</c:v>
                </c:pt>
                <c:pt idx="2352">
                  <c:v>78.233333333331458</c:v>
                </c:pt>
                <c:pt idx="2353">
                  <c:v>78.26666666666479</c:v>
                </c:pt>
                <c:pt idx="2354">
                  <c:v>78.299999999998136</c:v>
                </c:pt>
                <c:pt idx="2355">
                  <c:v>78.333333333331439</c:v>
                </c:pt>
                <c:pt idx="2356">
                  <c:v>78.366666666664784</c:v>
                </c:pt>
                <c:pt idx="2357">
                  <c:v>78.39999999999813</c:v>
                </c:pt>
                <c:pt idx="2358">
                  <c:v>78.433333333331433</c:v>
                </c:pt>
                <c:pt idx="2359">
                  <c:v>78.466666666664793</c:v>
                </c:pt>
                <c:pt idx="2360">
                  <c:v>78.499999999998138</c:v>
                </c:pt>
                <c:pt idx="2361">
                  <c:v>78.533333333331427</c:v>
                </c:pt>
                <c:pt idx="2362">
                  <c:v>78.566666666664773</c:v>
                </c:pt>
                <c:pt idx="2363">
                  <c:v>78.599999999998118</c:v>
                </c:pt>
                <c:pt idx="2364">
                  <c:v>78.633333333331407</c:v>
                </c:pt>
                <c:pt idx="2365">
                  <c:v>78.666666666664753</c:v>
                </c:pt>
                <c:pt idx="2366">
                  <c:v>78.699999999998113</c:v>
                </c:pt>
                <c:pt idx="2367">
                  <c:v>78.733333333331416</c:v>
                </c:pt>
                <c:pt idx="2368">
                  <c:v>78.766666666664761</c:v>
                </c:pt>
                <c:pt idx="2369">
                  <c:v>78.799999999998107</c:v>
                </c:pt>
                <c:pt idx="2370">
                  <c:v>78.833333333331396</c:v>
                </c:pt>
                <c:pt idx="2371">
                  <c:v>78.866666666664756</c:v>
                </c:pt>
                <c:pt idx="2372">
                  <c:v>78.899999999998101</c:v>
                </c:pt>
                <c:pt idx="2373">
                  <c:v>78.933333333331419</c:v>
                </c:pt>
                <c:pt idx="2374">
                  <c:v>78.966666666664764</c:v>
                </c:pt>
                <c:pt idx="2375">
                  <c:v>78.99999999999811</c:v>
                </c:pt>
                <c:pt idx="2376">
                  <c:v>79.033333333331399</c:v>
                </c:pt>
                <c:pt idx="2377">
                  <c:v>79.066666666664744</c:v>
                </c:pt>
                <c:pt idx="2378">
                  <c:v>79.09999999999809</c:v>
                </c:pt>
                <c:pt idx="2379">
                  <c:v>79.133333333331379</c:v>
                </c:pt>
                <c:pt idx="2380">
                  <c:v>79.166666666664739</c:v>
                </c:pt>
                <c:pt idx="2381">
                  <c:v>79.199999999998084</c:v>
                </c:pt>
                <c:pt idx="2382">
                  <c:v>79.233333333331387</c:v>
                </c:pt>
                <c:pt idx="2383">
                  <c:v>79.266666666664733</c:v>
                </c:pt>
                <c:pt idx="2384">
                  <c:v>79.299999999998079</c:v>
                </c:pt>
                <c:pt idx="2385">
                  <c:v>79.333333333331367</c:v>
                </c:pt>
                <c:pt idx="2386">
                  <c:v>79.366666666664713</c:v>
                </c:pt>
                <c:pt idx="2387">
                  <c:v>79.399999999998087</c:v>
                </c:pt>
                <c:pt idx="2388">
                  <c:v>79.433333333331376</c:v>
                </c:pt>
                <c:pt idx="2389">
                  <c:v>79.466666666664722</c:v>
                </c:pt>
                <c:pt idx="2390">
                  <c:v>79.499999999998082</c:v>
                </c:pt>
                <c:pt idx="2391">
                  <c:v>79.53333333333137</c:v>
                </c:pt>
                <c:pt idx="2392">
                  <c:v>79.566666666664716</c:v>
                </c:pt>
                <c:pt idx="2393">
                  <c:v>79.599999999998062</c:v>
                </c:pt>
                <c:pt idx="2394">
                  <c:v>79.633333333331365</c:v>
                </c:pt>
                <c:pt idx="2395">
                  <c:v>79.66666666666471</c:v>
                </c:pt>
                <c:pt idx="2396">
                  <c:v>79.699999999998056</c:v>
                </c:pt>
                <c:pt idx="2397">
                  <c:v>79.733333333331359</c:v>
                </c:pt>
                <c:pt idx="2398">
                  <c:v>79.766666666664705</c:v>
                </c:pt>
                <c:pt idx="2399">
                  <c:v>79.79999999999805</c:v>
                </c:pt>
                <c:pt idx="2400">
                  <c:v>79.833333333331339</c:v>
                </c:pt>
                <c:pt idx="2401">
                  <c:v>79.866666666664699</c:v>
                </c:pt>
                <c:pt idx="2402">
                  <c:v>79.899999999998045</c:v>
                </c:pt>
                <c:pt idx="2403">
                  <c:v>79.933333333331348</c:v>
                </c:pt>
                <c:pt idx="2404">
                  <c:v>79.966666666664693</c:v>
                </c:pt>
                <c:pt idx="2405">
                  <c:v>79.999999999998039</c:v>
                </c:pt>
                <c:pt idx="2406">
                  <c:v>80.033333333331342</c:v>
                </c:pt>
                <c:pt idx="2407">
                  <c:v>80.066666666664702</c:v>
                </c:pt>
                <c:pt idx="2408">
                  <c:v>80.099999999998047</c:v>
                </c:pt>
                <c:pt idx="2409">
                  <c:v>80.133333333331336</c:v>
                </c:pt>
                <c:pt idx="2410">
                  <c:v>80.166666666664682</c:v>
                </c:pt>
                <c:pt idx="2411">
                  <c:v>80.199999999998028</c:v>
                </c:pt>
                <c:pt idx="2412">
                  <c:v>80.233333333331331</c:v>
                </c:pt>
                <c:pt idx="2413">
                  <c:v>80.266666666664676</c:v>
                </c:pt>
                <c:pt idx="2414">
                  <c:v>80.299999999998036</c:v>
                </c:pt>
                <c:pt idx="2415">
                  <c:v>80.333333333331325</c:v>
                </c:pt>
                <c:pt idx="2416">
                  <c:v>80.366666666664671</c:v>
                </c:pt>
                <c:pt idx="2417">
                  <c:v>80.399999999998016</c:v>
                </c:pt>
                <c:pt idx="2418">
                  <c:v>80.433333333331319</c:v>
                </c:pt>
                <c:pt idx="2419">
                  <c:v>80.466666666664665</c:v>
                </c:pt>
                <c:pt idx="2420">
                  <c:v>80.49999999999801</c:v>
                </c:pt>
                <c:pt idx="2421">
                  <c:v>80.533333333331313</c:v>
                </c:pt>
                <c:pt idx="2422">
                  <c:v>80.566666666664673</c:v>
                </c:pt>
                <c:pt idx="2423">
                  <c:v>80.599999999998005</c:v>
                </c:pt>
                <c:pt idx="2424">
                  <c:v>80.633333333331294</c:v>
                </c:pt>
                <c:pt idx="2425">
                  <c:v>80.666666666664653</c:v>
                </c:pt>
                <c:pt idx="2426">
                  <c:v>80.699999999997999</c:v>
                </c:pt>
                <c:pt idx="2427">
                  <c:v>80.733333333331302</c:v>
                </c:pt>
                <c:pt idx="2428">
                  <c:v>80.766666666664662</c:v>
                </c:pt>
                <c:pt idx="2429">
                  <c:v>80.799999999998008</c:v>
                </c:pt>
                <c:pt idx="2430">
                  <c:v>80.833333333331296</c:v>
                </c:pt>
                <c:pt idx="2431">
                  <c:v>80.866666666664642</c:v>
                </c:pt>
                <c:pt idx="2432">
                  <c:v>80.899999999997988</c:v>
                </c:pt>
                <c:pt idx="2433">
                  <c:v>80.933333333331291</c:v>
                </c:pt>
                <c:pt idx="2434">
                  <c:v>80.966666666664636</c:v>
                </c:pt>
                <c:pt idx="2435">
                  <c:v>80.999999999997996</c:v>
                </c:pt>
                <c:pt idx="2436">
                  <c:v>81.033333333331285</c:v>
                </c:pt>
                <c:pt idx="2437">
                  <c:v>81.066666666664631</c:v>
                </c:pt>
                <c:pt idx="2438">
                  <c:v>81.099999999997976</c:v>
                </c:pt>
                <c:pt idx="2439">
                  <c:v>81.133333333331265</c:v>
                </c:pt>
                <c:pt idx="2440">
                  <c:v>81.166666666664611</c:v>
                </c:pt>
                <c:pt idx="2441">
                  <c:v>81.199999999997971</c:v>
                </c:pt>
                <c:pt idx="2442">
                  <c:v>81.233333333331288</c:v>
                </c:pt>
                <c:pt idx="2443">
                  <c:v>81.266666666664634</c:v>
                </c:pt>
                <c:pt idx="2444">
                  <c:v>81.299999999997979</c:v>
                </c:pt>
                <c:pt idx="2445">
                  <c:v>81.333333333331268</c:v>
                </c:pt>
                <c:pt idx="2446">
                  <c:v>81.366666666664614</c:v>
                </c:pt>
                <c:pt idx="2447">
                  <c:v>81.399999999997959</c:v>
                </c:pt>
                <c:pt idx="2448">
                  <c:v>81.433333333331262</c:v>
                </c:pt>
                <c:pt idx="2449">
                  <c:v>81.466666666664622</c:v>
                </c:pt>
                <c:pt idx="2450">
                  <c:v>81.499999999997968</c:v>
                </c:pt>
                <c:pt idx="2451">
                  <c:v>81.533333333331257</c:v>
                </c:pt>
                <c:pt idx="2452">
                  <c:v>81.566666666664602</c:v>
                </c:pt>
                <c:pt idx="2453">
                  <c:v>81.599999999997948</c:v>
                </c:pt>
                <c:pt idx="2454">
                  <c:v>81.633333333331237</c:v>
                </c:pt>
                <c:pt idx="2455">
                  <c:v>81.666666666664582</c:v>
                </c:pt>
                <c:pt idx="2456">
                  <c:v>81.699999999997942</c:v>
                </c:pt>
                <c:pt idx="2457">
                  <c:v>81.733333333331259</c:v>
                </c:pt>
                <c:pt idx="2458">
                  <c:v>81.766666666664591</c:v>
                </c:pt>
                <c:pt idx="2459">
                  <c:v>81.799999999997937</c:v>
                </c:pt>
                <c:pt idx="2460">
                  <c:v>81.83333333333124</c:v>
                </c:pt>
                <c:pt idx="2461">
                  <c:v>81.866666666664585</c:v>
                </c:pt>
                <c:pt idx="2462">
                  <c:v>81.899999999997931</c:v>
                </c:pt>
                <c:pt idx="2463">
                  <c:v>81.933333333331248</c:v>
                </c:pt>
                <c:pt idx="2464">
                  <c:v>81.966666666664594</c:v>
                </c:pt>
                <c:pt idx="2465">
                  <c:v>81.999999999997939</c:v>
                </c:pt>
                <c:pt idx="2466">
                  <c:v>82.033333333331228</c:v>
                </c:pt>
                <c:pt idx="2467">
                  <c:v>82.066666666664574</c:v>
                </c:pt>
                <c:pt idx="2468">
                  <c:v>82.09999999999792</c:v>
                </c:pt>
                <c:pt idx="2469">
                  <c:v>82.133333333331208</c:v>
                </c:pt>
                <c:pt idx="2470">
                  <c:v>82.166666666664568</c:v>
                </c:pt>
                <c:pt idx="2471">
                  <c:v>82.199999999997914</c:v>
                </c:pt>
                <c:pt idx="2472">
                  <c:v>82.233333333331217</c:v>
                </c:pt>
                <c:pt idx="2473">
                  <c:v>82.266666666664563</c:v>
                </c:pt>
                <c:pt idx="2474">
                  <c:v>82.299999999997908</c:v>
                </c:pt>
                <c:pt idx="2475">
                  <c:v>82.333333333331197</c:v>
                </c:pt>
                <c:pt idx="2476">
                  <c:v>82.366666666664557</c:v>
                </c:pt>
                <c:pt idx="2477">
                  <c:v>82.399999999997917</c:v>
                </c:pt>
                <c:pt idx="2478">
                  <c:v>82.433333333331205</c:v>
                </c:pt>
                <c:pt idx="2479">
                  <c:v>82.466666666664565</c:v>
                </c:pt>
                <c:pt idx="2480">
                  <c:v>82.499999999997911</c:v>
                </c:pt>
                <c:pt idx="2481">
                  <c:v>82.5333333333312</c:v>
                </c:pt>
                <c:pt idx="2482">
                  <c:v>82.566666666664545</c:v>
                </c:pt>
                <c:pt idx="2483">
                  <c:v>82.599999999997891</c:v>
                </c:pt>
                <c:pt idx="2484">
                  <c:v>82.633333333331194</c:v>
                </c:pt>
                <c:pt idx="2485">
                  <c:v>82.66666666666454</c:v>
                </c:pt>
                <c:pt idx="2486">
                  <c:v>82.699999999997885</c:v>
                </c:pt>
                <c:pt idx="2487">
                  <c:v>82.733333333331188</c:v>
                </c:pt>
                <c:pt idx="2488">
                  <c:v>82.766666666664534</c:v>
                </c:pt>
                <c:pt idx="2489">
                  <c:v>82.79999999999788</c:v>
                </c:pt>
                <c:pt idx="2490">
                  <c:v>82.833333333331169</c:v>
                </c:pt>
                <c:pt idx="2491">
                  <c:v>82.866666666664528</c:v>
                </c:pt>
                <c:pt idx="2492">
                  <c:v>82.899999999997874</c:v>
                </c:pt>
                <c:pt idx="2493">
                  <c:v>82.933333333331177</c:v>
                </c:pt>
                <c:pt idx="2494">
                  <c:v>82.966666666664523</c:v>
                </c:pt>
                <c:pt idx="2495">
                  <c:v>82.999999999997883</c:v>
                </c:pt>
                <c:pt idx="2496">
                  <c:v>83.033333333331171</c:v>
                </c:pt>
                <c:pt idx="2497">
                  <c:v>83.066666666664517</c:v>
                </c:pt>
                <c:pt idx="2498">
                  <c:v>83.099999999997877</c:v>
                </c:pt>
                <c:pt idx="2499">
                  <c:v>83.133333333331166</c:v>
                </c:pt>
                <c:pt idx="2500">
                  <c:v>83.166666666664511</c:v>
                </c:pt>
                <c:pt idx="2501">
                  <c:v>83.199999999997857</c:v>
                </c:pt>
                <c:pt idx="2502">
                  <c:v>83.23333333333116</c:v>
                </c:pt>
                <c:pt idx="2503">
                  <c:v>83.266666666664506</c:v>
                </c:pt>
                <c:pt idx="2504">
                  <c:v>83.299999999997851</c:v>
                </c:pt>
                <c:pt idx="2505">
                  <c:v>83.333333333331154</c:v>
                </c:pt>
                <c:pt idx="2506">
                  <c:v>83.3666666666645</c:v>
                </c:pt>
                <c:pt idx="2507">
                  <c:v>83.399999999997846</c:v>
                </c:pt>
                <c:pt idx="2508">
                  <c:v>83.433333333331149</c:v>
                </c:pt>
                <c:pt idx="2509">
                  <c:v>83.466666666664494</c:v>
                </c:pt>
                <c:pt idx="2510">
                  <c:v>83.49999999999784</c:v>
                </c:pt>
                <c:pt idx="2511">
                  <c:v>83.533333333331143</c:v>
                </c:pt>
                <c:pt idx="2512">
                  <c:v>83.566666666664503</c:v>
                </c:pt>
                <c:pt idx="2513">
                  <c:v>83.599999999997834</c:v>
                </c:pt>
                <c:pt idx="2514">
                  <c:v>83.633333333331137</c:v>
                </c:pt>
                <c:pt idx="2515">
                  <c:v>83.666666666664483</c:v>
                </c:pt>
                <c:pt idx="2516">
                  <c:v>83.699999999997829</c:v>
                </c:pt>
                <c:pt idx="2517">
                  <c:v>83.733333333331132</c:v>
                </c:pt>
                <c:pt idx="2518">
                  <c:v>83.766666666664477</c:v>
                </c:pt>
                <c:pt idx="2519">
                  <c:v>83.799999999997837</c:v>
                </c:pt>
                <c:pt idx="2520">
                  <c:v>83.833333333331126</c:v>
                </c:pt>
                <c:pt idx="2521">
                  <c:v>83.866666666664472</c:v>
                </c:pt>
                <c:pt idx="2522">
                  <c:v>83.899999999997817</c:v>
                </c:pt>
                <c:pt idx="2523">
                  <c:v>83.93333333333112</c:v>
                </c:pt>
                <c:pt idx="2524">
                  <c:v>83.966666666664466</c:v>
                </c:pt>
                <c:pt idx="2525">
                  <c:v>83.999999999997812</c:v>
                </c:pt>
                <c:pt idx="2526">
                  <c:v>84.033333333331115</c:v>
                </c:pt>
                <c:pt idx="2527">
                  <c:v>84.06666666666446</c:v>
                </c:pt>
                <c:pt idx="2528">
                  <c:v>84.099999999997806</c:v>
                </c:pt>
                <c:pt idx="2529">
                  <c:v>84.133333333331095</c:v>
                </c:pt>
                <c:pt idx="2530">
                  <c:v>84.166666666664455</c:v>
                </c:pt>
                <c:pt idx="2531">
                  <c:v>84.1999999999978</c:v>
                </c:pt>
                <c:pt idx="2532">
                  <c:v>84.233333333331103</c:v>
                </c:pt>
                <c:pt idx="2533">
                  <c:v>84.266666666664463</c:v>
                </c:pt>
                <c:pt idx="2534">
                  <c:v>84.299999999997809</c:v>
                </c:pt>
                <c:pt idx="2535">
                  <c:v>84.333333333331097</c:v>
                </c:pt>
                <c:pt idx="2536">
                  <c:v>84.366666666664443</c:v>
                </c:pt>
                <c:pt idx="2537">
                  <c:v>84.399999999997789</c:v>
                </c:pt>
                <c:pt idx="2538">
                  <c:v>84.433333333331092</c:v>
                </c:pt>
                <c:pt idx="2539">
                  <c:v>84.466666666664437</c:v>
                </c:pt>
                <c:pt idx="2540">
                  <c:v>84.499999999997797</c:v>
                </c:pt>
                <c:pt idx="2541">
                  <c:v>84.533333333331086</c:v>
                </c:pt>
                <c:pt idx="2542">
                  <c:v>84.566666666664432</c:v>
                </c:pt>
                <c:pt idx="2543">
                  <c:v>84.599999999997777</c:v>
                </c:pt>
                <c:pt idx="2544">
                  <c:v>84.633333333331066</c:v>
                </c:pt>
                <c:pt idx="2545">
                  <c:v>84.666666666664412</c:v>
                </c:pt>
                <c:pt idx="2546">
                  <c:v>84.699999999997786</c:v>
                </c:pt>
                <c:pt idx="2547">
                  <c:v>84.733333333331089</c:v>
                </c:pt>
                <c:pt idx="2548">
                  <c:v>84.76666666666442</c:v>
                </c:pt>
                <c:pt idx="2549">
                  <c:v>84.79999999999778</c:v>
                </c:pt>
                <c:pt idx="2550">
                  <c:v>84.833333333331069</c:v>
                </c:pt>
                <c:pt idx="2551">
                  <c:v>84.866666666664415</c:v>
                </c:pt>
                <c:pt idx="2552">
                  <c:v>84.89999999999776</c:v>
                </c:pt>
                <c:pt idx="2553">
                  <c:v>84.933333333331078</c:v>
                </c:pt>
                <c:pt idx="2554">
                  <c:v>84.966666666664423</c:v>
                </c:pt>
                <c:pt idx="2555">
                  <c:v>84.999999999997769</c:v>
                </c:pt>
                <c:pt idx="2556">
                  <c:v>85.033333333331058</c:v>
                </c:pt>
                <c:pt idx="2557">
                  <c:v>85.066666666664403</c:v>
                </c:pt>
                <c:pt idx="2558">
                  <c:v>85.099999999997749</c:v>
                </c:pt>
                <c:pt idx="2559">
                  <c:v>85.133333333331038</c:v>
                </c:pt>
                <c:pt idx="2560">
                  <c:v>85.166666666664398</c:v>
                </c:pt>
                <c:pt idx="2561">
                  <c:v>85.199999999997743</c:v>
                </c:pt>
                <c:pt idx="2562">
                  <c:v>85.233333333331046</c:v>
                </c:pt>
                <c:pt idx="2563">
                  <c:v>85.266666666664392</c:v>
                </c:pt>
                <c:pt idx="2564">
                  <c:v>85.299999999997738</c:v>
                </c:pt>
                <c:pt idx="2565">
                  <c:v>85.333333333331041</c:v>
                </c:pt>
                <c:pt idx="2566">
                  <c:v>85.366666666664386</c:v>
                </c:pt>
                <c:pt idx="2567">
                  <c:v>85.399999999997746</c:v>
                </c:pt>
                <c:pt idx="2568">
                  <c:v>85.433333333331049</c:v>
                </c:pt>
                <c:pt idx="2569">
                  <c:v>85.466666666664395</c:v>
                </c:pt>
                <c:pt idx="2570">
                  <c:v>85.49999999999774</c:v>
                </c:pt>
                <c:pt idx="2571">
                  <c:v>85.533333333331029</c:v>
                </c:pt>
                <c:pt idx="2572">
                  <c:v>85.566666666664375</c:v>
                </c:pt>
                <c:pt idx="2573">
                  <c:v>85.599999999997721</c:v>
                </c:pt>
                <c:pt idx="2574">
                  <c:v>85.633333333331024</c:v>
                </c:pt>
                <c:pt idx="2575">
                  <c:v>85.666666666664369</c:v>
                </c:pt>
                <c:pt idx="2576">
                  <c:v>85.699999999997715</c:v>
                </c:pt>
                <c:pt idx="2577">
                  <c:v>85.733333333331018</c:v>
                </c:pt>
                <c:pt idx="2578">
                  <c:v>85.766666666664364</c:v>
                </c:pt>
                <c:pt idx="2579">
                  <c:v>85.799999999997709</c:v>
                </c:pt>
                <c:pt idx="2580">
                  <c:v>85.833333333330998</c:v>
                </c:pt>
                <c:pt idx="2581">
                  <c:v>85.866666666664372</c:v>
                </c:pt>
                <c:pt idx="2582">
                  <c:v>85.899999999997718</c:v>
                </c:pt>
                <c:pt idx="2583">
                  <c:v>85.933333333331007</c:v>
                </c:pt>
                <c:pt idx="2584">
                  <c:v>85.966666666664366</c:v>
                </c:pt>
                <c:pt idx="2585">
                  <c:v>85.999999999997712</c:v>
                </c:pt>
                <c:pt idx="2586">
                  <c:v>86.033333333331001</c:v>
                </c:pt>
                <c:pt idx="2587">
                  <c:v>86.066666666664347</c:v>
                </c:pt>
                <c:pt idx="2588">
                  <c:v>86.099999999997706</c:v>
                </c:pt>
                <c:pt idx="2589">
                  <c:v>86.133333333330995</c:v>
                </c:pt>
                <c:pt idx="2590">
                  <c:v>86.166666666664341</c:v>
                </c:pt>
                <c:pt idx="2591">
                  <c:v>86.199999999997686</c:v>
                </c:pt>
                <c:pt idx="2592">
                  <c:v>86.233333333330989</c:v>
                </c:pt>
                <c:pt idx="2593">
                  <c:v>86.266666666664335</c:v>
                </c:pt>
                <c:pt idx="2594">
                  <c:v>86.299999999997681</c:v>
                </c:pt>
                <c:pt idx="2595">
                  <c:v>86.333333333330984</c:v>
                </c:pt>
                <c:pt idx="2596">
                  <c:v>86.366666666664329</c:v>
                </c:pt>
                <c:pt idx="2597">
                  <c:v>86.399999999997675</c:v>
                </c:pt>
                <c:pt idx="2598">
                  <c:v>86.433333333330978</c:v>
                </c:pt>
                <c:pt idx="2599">
                  <c:v>86.466666666664324</c:v>
                </c:pt>
                <c:pt idx="2600">
                  <c:v>86.499999999997684</c:v>
                </c:pt>
                <c:pt idx="2601">
                  <c:v>86.533333333330972</c:v>
                </c:pt>
                <c:pt idx="2602">
                  <c:v>86.566666666664332</c:v>
                </c:pt>
                <c:pt idx="2603">
                  <c:v>86.599999999997678</c:v>
                </c:pt>
                <c:pt idx="2604">
                  <c:v>86.633333333330967</c:v>
                </c:pt>
                <c:pt idx="2605">
                  <c:v>86.666666666664312</c:v>
                </c:pt>
                <c:pt idx="2606">
                  <c:v>86.699999999997658</c:v>
                </c:pt>
                <c:pt idx="2607">
                  <c:v>86.733333333330961</c:v>
                </c:pt>
                <c:pt idx="2608">
                  <c:v>86.766666666664307</c:v>
                </c:pt>
                <c:pt idx="2609">
                  <c:v>86.799999999997667</c:v>
                </c:pt>
                <c:pt idx="2610">
                  <c:v>86.833333333330955</c:v>
                </c:pt>
                <c:pt idx="2611">
                  <c:v>86.866666666664301</c:v>
                </c:pt>
                <c:pt idx="2612">
                  <c:v>86.899999999997647</c:v>
                </c:pt>
                <c:pt idx="2613">
                  <c:v>86.93333333333095</c:v>
                </c:pt>
                <c:pt idx="2614">
                  <c:v>86.966666666664295</c:v>
                </c:pt>
                <c:pt idx="2615">
                  <c:v>86.999999999997641</c:v>
                </c:pt>
                <c:pt idx="2616">
                  <c:v>87.033333333330958</c:v>
                </c:pt>
                <c:pt idx="2617">
                  <c:v>87.06666666666429</c:v>
                </c:pt>
                <c:pt idx="2618">
                  <c:v>87.099999999997635</c:v>
                </c:pt>
                <c:pt idx="2619">
                  <c:v>87.133333333330938</c:v>
                </c:pt>
                <c:pt idx="2620">
                  <c:v>87.166666666664284</c:v>
                </c:pt>
                <c:pt idx="2621">
                  <c:v>87.19999999999763</c:v>
                </c:pt>
                <c:pt idx="2622">
                  <c:v>87.233333333330933</c:v>
                </c:pt>
                <c:pt idx="2623">
                  <c:v>87.266666666664293</c:v>
                </c:pt>
                <c:pt idx="2624">
                  <c:v>87.299999999997638</c:v>
                </c:pt>
                <c:pt idx="2625">
                  <c:v>87.333333333330927</c:v>
                </c:pt>
                <c:pt idx="2626">
                  <c:v>87.366666666664273</c:v>
                </c:pt>
                <c:pt idx="2627">
                  <c:v>87.399999999997618</c:v>
                </c:pt>
                <c:pt idx="2628">
                  <c:v>87.433333333330921</c:v>
                </c:pt>
                <c:pt idx="2629">
                  <c:v>87.466666666664267</c:v>
                </c:pt>
                <c:pt idx="2630">
                  <c:v>87.499999999997627</c:v>
                </c:pt>
                <c:pt idx="2631">
                  <c:v>87.533333333330916</c:v>
                </c:pt>
                <c:pt idx="2632">
                  <c:v>87.566666666664261</c:v>
                </c:pt>
                <c:pt idx="2633">
                  <c:v>87.599999999997607</c:v>
                </c:pt>
                <c:pt idx="2634">
                  <c:v>87.633333333330896</c:v>
                </c:pt>
                <c:pt idx="2635">
                  <c:v>87.666666666664256</c:v>
                </c:pt>
                <c:pt idx="2636">
                  <c:v>87.699999999997601</c:v>
                </c:pt>
                <c:pt idx="2637">
                  <c:v>87.733333333330918</c:v>
                </c:pt>
                <c:pt idx="2638">
                  <c:v>87.766666666664264</c:v>
                </c:pt>
                <c:pt idx="2639">
                  <c:v>87.79999999999761</c:v>
                </c:pt>
                <c:pt idx="2640">
                  <c:v>87.833333333330899</c:v>
                </c:pt>
                <c:pt idx="2641">
                  <c:v>87.866666666664244</c:v>
                </c:pt>
                <c:pt idx="2642">
                  <c:v>87.89999999999759</c:v>
                </c:pt>
                <c:pt idx="2643">
                  <c:v>87.933333333330893</c:v>
                </c:pt>
                <c:pt idx="2644">
                  <c:v>87.966666666664253</c:v>
                </c:pt>
                <c:pt idx="2645">
                  <c:v>87.999999999997598</c:v>
                </c:pt>
                <c:pt idx="2646">
                  <c:v>88.033333333330887</c:v>
                </c:pt>
                <c:pt idx="2647">
                  <c:v>88.066666666664233</c:v>
                </c:pt>
                <c:pt idx="2648">
                  <c:v>88.099999999997578</c:v>
                </c:pt>
                <c:pt idx="2649">
                  <c:v>88.133333333330867</c:v>
                </c:pt>
                <c:pt idx="2650">
                  <c:v>88.166666666664213</c:v>
                </c:pt>
                <c:pt idx="2651">
                  <c:v>88.199999999997587</c:v>
                </c:pt>
                <c:pt idx="2652">
                  <c:v>88.233333333330876</c:v>
                </c:pt>
                <c:pt idx="2653">
                  <c:v>88.266666666664221</c:v>
                </c:pt>
                <c:pt idx="2654">
                  <c:v>88.299999999997581</c:v>
                </c:pt>
                <c:pt idx="2655">
                  <c:v>88.33333333333087</c:v>
                </c:pt>
                <c:pt idx="2656">
                  <c:v>88.366666666664216</c:v>
                </c:pt>
                <c:pt idx="2657">
                  <c:v>88.399999999997561</c:v>
                </c:pt>
                <c:pt idx="2658">
                  <c:v>88.433333333330879</c:v>
                </c:pt>
                <c:pt idx="2659">
                  <c:v>88.466666666664224</c:v>
                </c:pt>
                <c:pt idx="2660">
                  <c:v>88.49999999999757</c:v>
                </c:pt>
                <c:pt idx="2661">
                  <c:v>88.533333333330859</c:v>
                </c:pt>
                <c:pt idx="2662">
                  <c:v>88.566666666664204</c:v>
                </c:pt>
                <c:pt idx="2663">
                  <c:v>88.59999999999755</c:v>
                </c:pt>
                <c:pt idx="2664">
                  <c:v>88.633333333330839</c:v>
                </c:pt>
                <c:pt idx="2665">
                  <c:v>88.666666666664199</c:v>
                </c:pt>
                <c:pt idx="2666">
                  <c:v>88.699999999997544</c:v>
                </c:pt>
                <c:pt idx="2667">
                  <c:v>88.733333333330847</c:v>
                </c:pt>
                <c:pt idx="2668">
                  <c:v>88.766666666664193</c:v>
                </c:pt>
                <c:pt idx="2669">
                  <c:v>88.799999999997539</c:v>
                </c:pt>
                <c:pt idx="2670">
                  <c:v>88.833333333330842</c:v>
                </c:pt>
                <c:pt idx="2671">
                  <c:v>88.866666666664187</c:v>
                </c:pt>
                <c:pt idx="2672">
                  <c:v>88.899999999997547</c:v>
                </c:pt>
                <c:pt idx="2673">
                  <c:v>88.93333333333085</c:v>
                </c:pt>
                <c:pt idx="2674">
                  <c:v>88.966666666664196</c:v>
                </c:pt>
                <c:pt idx="2675">
                  <c:v>88.999999999997542</c:v>
                </c:pt>
                <c:pt idx="2676">
                  <c:v>89.03333333333083</c:v>
                </c:pt>
                <c:pt idx="2677">
                  <c:v>89.066666666664176</c:v>
                </c:pt>
                <c:pt idx="2678">
                  <c:v>89.099999999997522</c:v>
                </c:pt>
                <c:pt idx="2679">
                  <c:v>89.133333333330825</c:v>
                </c:pt>
                <c:pt idx="2680">
                  <c:v>89.16666666666417</c:v>
                </c:pt>
                <c:pt idx="2681">
                  <c:v>89.199999999997516</c:v>
                </c:pt>
                <c:pt idx="2682">
                  <c:v>89.233333333330819</c:v>
                </c:pt>
                <c:pt idx="2683">
                  <c:v>89.266666666664165</c:v>
                </c:pt>
                <c:pt idx="2684">
                  <c:v>89.29999999999751</c:v>
                </c:pt>
                <c:pt idx="2685">
                  <c:v>89.333333333330799</c:v>
                </c:pt>
                <c:pt idx="2686">
                  <c:v>89.366666666664173</c:v>
                </c:pt>
                <c:pt idx="2687">
                  <c:v>89.399999999997505</c:v>
                </c:pt>
                <c:pt idx="2688">
                  <c:v>89.433333333330808</c:v>
                </c:pt>
                <c:pt idx="2689">
                  <c:v>89.466666666664167</c:v>
                </c:pt>
                <c:pt idx="2690">
                  <c:v>89.499999999997513</c:v>
                </c:pt>
                <c:pt idx="2691">
                  <c:v>89.533333333330802</c:v>
                </c:pt>
                <c:pt idx="2692">
                  <c:v>89.566666666664162</c:v>
                </c:pt>
                <c:pt idx="2693">
                  <c:v>89.599999999997507</c:v>
                </c:pt>
                <c:pt idx="2694">
                  <c:v>89.633333333330796</c:v>
                </c:pt>
                <c:pt idx="2695">
                  <c:v>89.666666666664142</c:v>
                </c:pt>
                <c:pt idx="2696">
                  <c:v>89.699999999997488</c:v>
                </c:pt>
                <c:pt idx="2697">
                  <c:v>89.733333333330791</c:v>
                </c:pt>
                <c:pt idx="2698">
                  <c:v>89.766666666664136</c:v>
                </c:pt>
                <c:pt idx="2699">
                  <c:v>89.799999999997496</c:v>
                </c:pt>
                <c:pt idx="2700">
                  <c:v>89.833333333330785</c:v>
                </c:pt>
                <c:pt idx="2701">
                  <c:v>89.866666666664131</c:v>
                </c:pt>
                <c:pt idx="2702">
                  <c:v>89.899999999997476</c:v>
                </c:pt>
                <c:pt idx="2703">
                  <c:v>89.933333333330779</c:v>
                </c:pt>
                <c:pt idx="2704">
                  <c:v>89.966666666664125</c:v>
                </c:pt>
                <c:pt idx="2705">
                  <c:v>89.999999999997485</c:v>
                </c:pt>
                <c:pt idx="2706">
                  <c:v>90.033333333330788</c:v>
                </c:pt>
                <c:pt idx="2707">
                  <c:v>90.066666666664133</c:v>
                </c:pt>
                <c:pt idx="2708">
                  <c:v>90.099999999997479</c:v>
                </c:pt>
                <c:pt idx="2709">
                  <c:v>90.133333333330768</c:v>
                </c:pt>
                <c:pt idx="2710">
                  <c:v>90.166666666664113</c:v>
                </c:pt>
                <c:pt idx="2711">
                  <c:v>90.199999999997459</c:v>
                </c:pt>
                <c:pt idx="2712">
                  <c:v>90.233333333330762</c:v>
                </c:pt>
                <c:pt idx="2713">
                  <c:v>90.266666666664122</c:v>
                </c:pt>
                <c:pt idx="2714">
                  <c:v>90.299999999997468</c:v>
                </c:pt>
                <c:pt idx="2715">
                  <c:v>90.333333333330756</c:v>
                </c:pt>
                <c:pt idx="2716">
                  <c:v>90.366666666664102</c:v>
                </c:pt>
                <c:pt idx="2717">
                  <c:v>90.399999999997448</c:v>
                </c:pt>
                <c:pt idx="2718">
                  <c:v>90.433333333330751</c:v>
                </c:pt>
                <c:pt idx="2719">
                  <c:v>90.466666666664096</c:v>
                </c:pt>
                <c:pt idx="2720">
                  <c:v>90.499999999997456</c:v>
                </c:pt>
                <c:pt idx="2721">
                  <c:v>90.533333333330759</c:v>
                </c:pt>
                <c:pt idx="2722">
                  <c:v>90.566666666664091</c:v>
                </c:pt>
                <c:pt idx="2723">
                  <c:v>90.599999999997436</c:v>
                </c:pt>
                <c:pt idx="2724">
                  <c:v>90.633333333330739</c:v>
                </c:pt>
                <c:pt idx="2725">
                  <c:v>90.666666666664085</c:v>
                </c:pt>
                <c:pt idx="2726">
                  <c:v>90.699999999997431</c:v>
                </c:pt>
                <c:pt idx="2727">
                  <c:v>90.733333333330748</c:v>
                </c:pt>
                <c:pt idx="2728">
                  <c:v>90.766666666664094</c:v>
                </c:pt>
                <c:pt idx="2729">
                  <c:v>90.799999999997439</c:v>
                </c:pt>
                <c:pt idx="2730">
                  <c:v>90.833333333330728</c:v>
                </c:pt>
                <c:pt idx="2731">
                  <c:v>90.866666666664074</c:v>
                </c:pt>
                <c:pt idx="2732">
                  <c:v>90.899999999997419</c:v>
                </c:pt>
                <c:pt idx="2733">
                  <c:v>90.933333333330722</c:v>
                </c:pt>
                <c:pt idx="2734">
                  <c:v>90.966666666664082</c:v>
                </c:pt>
                <c:pt idx="2735">
                  <c:v>90.999999999997428</c:v>
                </c:pt>
                <c:pt idx="2736">
                  <c:v>91.033333333330717</c:v>
                </c:pt>
                <c:pt idx="2737">
                  <c:v>91.066666666664062</c:v>
                </c:pt>
                <c:pt idx="2738">
                  <c:v>91.099999999997408</c:v>
                </c:pt>
                <c:pt idx="2739">
                  <c:v>91.133333333330697</c:v>
                </c:pt>
                <c:pt idx="2740">
                  <c:v>91.166666666664057</c:v>
                </c:pt>
                <c:pt idx="2741">
                  <c:v>91.199999999997416</c:v>
                </c:pt>
                <c:pt idx="2742">
                  <c:v>91.233333333330719</c:v>
                </c:pt>
                <c:pt idx="2743">
                  <c:v>91.266666666664065</c:v>
                </c:pt>
                <c:pt idx="2744">
                  <c:v>91.299999999997411</c:v>
                </c:pt>
                <c:pt idx="2745">
                  <c:v>91.3333333333307</c:v>
                </c:pt>
                <c:pt idx="2746">
                  <c:v>91.366666666664045</c:v>
                </c:pt>
                <c:pt idx="2747">
                  <c:v>91.399999999997391</c:v>
                </c:pt>
                <c:pt idx="2748">
                  <c:v>91.433333333330708</c:v>
                </c:pt>
                <c:pt idx="2749">
                  <c:v>91.466666666664054</c:v>
                </c:pt>
                <c:pt idx="2750">
                  <c:v>91.499999999997399</c:v>
                </c:pt>
                <c:pt idx="2751">
                  <c:v>91.533333333330688</c:v>
                </c:pt>
                <c:pt idx="2752">
                  <c:v>91.566666666664034</c:v>
                </c:pt>
                <c:pt idx="2753">
                  <c:v>91.59999999999738</c:v>
                </c:pt>
                <c:pt idx="2754">
                  <c:v>91.633333333330668</c:v>
                </c:pt>
                <c:pt idx="2755">
                  <c:v>91.666666666664028</c:v>
                </c:pt>
                <c:pt idx="2756">
                  <c:v>91.699999999997374</c:v>
                </c:pt>
                <c:pt idx="2757">
                  <c:v>91.733333333330677</c:v>
                </c:pt>
                <c:pt idx="2758">
                  <c:v>91.766666666664023</c:v>
                </c:pt>
                <c:pt idx="2759">
                  <c:v>91.799999999997382</c:v>
                </c:pt>
                <c:pt idx="2760">
                  <c:v>91.833333333330671</c:v>
                </c:pt>
                <c:pt idx="2761">
                  <c:v>91.866666666664017</c:v>
                </c:pt>
                <c:pt idx="2762">
                  <c:v>91.899999999997377</c:v>
                </c:pt>
                <c:pt idx="2763">
                  <c:v>91.93333333333068</c:v>
                </c:pt>
                <c:pt idx="2764">
                  <c:v>91.966666666664025</c:v>
                </c:pt>
                <c:pt idx="2765">
                  <c:v>91.999999999997371</c:v>
                </c:pt>
                <c:pt idx="2766">
                  <c:v>92.03333333333066</c:v>
                </c:pt>
                <c:pt idx="2767">
                  <c:v>92.066666666664005</c:v>
                </c:pt>
                <c:pt idx="2768">
                  <c:v>92.099999999997351</c:v>
                </c:pt>
                <c:pt idx="2769">
                  <c:v>92.133333333330654</c:v>
                </c:pt>
                <c:pt idx="2770">
                  <c:v>92.166666666664</c:v>
                </c:pt>
                <c:pt idx="2771">
                  <c:v>92.199999999997345</c:v>
                </c:pt>
                <c:pt idx="2772">
                  <c:v>92.233333333330648</c:v>
                </c:pt>
                <c:pt idx="2773">
                  <c:v>92.266666666663994</c:v>
                </c:pt>
                <c:pt idx="2774">
                  <c:v>92.29999999999734</c:v>
                </c:pt>
                <c:pt idx="2775">
                  <c:v>92.333333333330643</c:v>
                </c:pt>
                <c:pt idx="2776">
                  <c:v>92.366666666664003</c:v>
                </c:pt>
                <c:pt idx="2777">
                  <c:v>92.399999999997334</c:v>
                </c:pt>
                <c:pt idx="2778">
                  <c:v>92.433333333330651</c:v>
                </c:pt>
                <c:pt idx="2779">
                  <c:v>92.466666666663997</c:v>
                </c:pt>
                <c:pt idx="2780">
                  <c:v>92.499999999997343</c:v>
                </c:pt>
                <c:pt idx="2781">
                  <c:v>92.533333333330631</c:v>
                </c:pt>
                <c:pt idx="2782">
                  <c:v>92.566666666663977</c:v>
                </c:pt>
                <c:pt idx="2783">
                  <c:v>92.599999999997337</c:v>
                </c:pt>
                <c:pt idx="2784">
                  <c:v>92.633333333330626</c:v>
                </c:pt>
                <c:pt idx="2785">
                  <c:v>92.666666666663971</c:v>
                </c:pt>
                <c:pt idx="2786">
                  <c:v>92.699999999997317</c:v>
                </c:pt>
                <c:pt idx="2787">
                  <c:v>92.73333333333062</c:v>
                </c:pt>
                <c:pt idx="2788">
                  <c:v>92.766666666663966</c:v>
                </c:pt>
                <c:pt idx="2789">
                  <c:v>92.799999999997311</c:v>
                </c:pt>
                <c:pt idx="2790">
                  <c:v>92.833333333330614</c:v>
                </c:pt>
                <c:pt idx="2791">
                  <c:v>92.86666666666396</c:v>
                </c:pt>
                <c:pt idx="2792">
                  <c:v>92.899999999997306</c:v>
                </c:pt>
                <c:pt idx="2793">
                  <c:v>92.933333333330609</c:v>
                </c:pt>
                <c:pt idx="2794">
                  <c:v>92.966666666663968</c:v>
                </c:pt>
                <c:pt idx="2795">
                  <c:v>92.999999999997314</c:v>
                </c:pt>
                <c:pt idx="2796">
                  <c:v>93.033333333330603</c:v>
                </c:pt>
                <c:pt idx="2797">
                  <c:v>93.066666666663963</c:v>
                </c:pt>
                <c:pt idx="2798">
                  <c:v>93.099999999997308</c:v>
                </c:pt>
                <c:pt idx="2799">
                  <c:v>93.133333333330597</c:v>
                </c:pt>
                <c:pt idx="2800">
                  <c:v>93.166666666663943</c:v>
                </c:pt>
                <c:pt idx="2801">
                  <c:v>93.199999999997289</c:v>
                </c:pt>
                <c:pt idx="2802">
                  <c:v>93.233333333330592</c:v>
                </c:pt>
                <c:pt idx="2803">
                  <c:v>93.266666666663937</c:v>
                </c:pt>
                <c:pt idx="2804">
                  <c:v>93.299999999997297</c:v>
                </c:pt>
                <c:pt idx="2805">
                  <c:v>93.333333333330586</c:v>
                </c:pt>
                <c:pt idx="2806">
                  <c:v>93.366666666663932</c:v>
                </c:pt>
                <c:pt idx="2807">
                  <c:v>93.399999999997277</c:v>
                </c:pt>
                <c:pt idx="2808">
                  <c:v>93.43333333333058</c:v>
                </c:pt>
                <c:pt idx="2809">
                  <c:v>93.466666666663926</c:v>
                </c:pt>
                <c:pt idx="2810">
                  <c:v>93.499999999997286</c:v>
                </c:pt>
                <c:pt idx="2811">
                  <c:v>93.533333333330589</c:v>
                </c:pt>
                <c:pt idx="2812">
                  <c:v>93.56666666666392</c:v>
                </c:pt>
                <c:pt idx="2813">
                  <c:v>93.59999999999728</c:v>
                </c:pt>
                <c:pt idx="2814">
                  <c:v>93.633333333330569</c:v>
                </c:pt>
                <c:pt idx="2815">
                  <c:v>93.666666666663914</c:v>
                </c:pt>
                <c:pt idx="2816">
                  <c:v>93.69999999999726</c:v>
                </c:pt>
                <c:pt idx="2817">
                  <c:v>93.733333333330563</c:v>
                </c:pt>
                <c:pt idx="2818">
                  <c:v>93.766666666663923</c:v>
                </c:pt>
                <c:pt idx="2819">
                  <c:v>93.799999999997269</c:v>
                </c:pt>
                <c:pt idx="2820">
                  <c:v>93.833333333330557</c:v>
                </c:pt>
                <c:pt idx="2821">
                  <c:v>93.866666666663903</c:v>
                </c:pt>
                <c:pt idx="2822">
                  <c:v>93.899999999997249</c:v>
                </c:pt>
                <c:pt idx="2823">
                  <c:v>93.933333333330552</c:v>
                </c:pt>
                <c:pt idx="2824">
                  <c:v>93.966666666663897</c:v>
                </c:pt>
                <c:pt idx="2825">
                  <c:v>93.999999999997257</c:v>
                </c:pt>
                <c:pt idx="2826">
                  <c:v>94.033333333330546</c:v>
                </c:pt>
                <c:pt idx="2827">
                  <c:v>94.066666666663892</c:v>
                </c:pt>
                <c:pt idx="2828">
                  <c:v>94.099999999997237</c:v>
                </c:pt>
                <c:pt idx="2829">
                  <c:v>94.13333333333054</c:v>
                </c:pt>
                <c:pt idx="2830">
                  <c:v>94.166666666663886</c:v>
                </c:pt>
                <c:pt idx="2831">
                  <c:v>94.199999999997246</c:v>
                </c:pt>
                <c:pt idx="2832">
                  <c:v>94.233333333330549</c:v>
                </c:pt>
                <c:pt idx="2833">
                  <c:v>94.266666666663895</c:v>
                </c:pt>
                <c:pt idx="2834">
                  <c:v>94.29999999999724</c:v>
                </c:pt>
                <c:pt idx="2835">
                  <c:v>94.333333333330529</c:v>
                </c:pt>
                <c:pt idx="2836">
                  <c:v>94.366666666663875</c:v>
                </c:pt>
                <c:pt idx="2837">
                  <c:v>94.39999999999722</c:v>
                </c:pt>
                <c:pt idx="2838">
                  <c:v>94.433333333330538</c:v>
                </c:pt>
                <c:pt idx="2839">
                  <c:v>94.466666666663883</c:v>
                </c:pt>
                <c:pt idx="2840">
                  <c:v>94.499999999997229</c:v>
                </c:pt>
                <c:pt idx="2841">
                  <c:v>94.533333333330518</c:v>
                </c:pt>
                <c:pt idx="2842">
                  <c:v>94.566666666663863</c:v>
                </c:pt>
                <c:pt idx="2843">
                  <c:v>94.599999999997209</c:v>
                </c:pt>
                <c:pt idx="2844">
                  <c:v>94.633333333330498</c:v>
                </c:pt>
                <c:pt idx="2845">
                  <c:v>94.666666666663872</c:v>
                </c:pt>
                <c:pt idx="2846">
                  <c:v>94.699999999997218</c:v>
                </c:pt>
                <c:pt idx="2847">
                  <c:v>94.733333333330506</c:v>
                </c:pt>
                <c:pt idx="2848">
                  <c:v>94.766666666663866</c:v>
                </c:pt>
                <c:pt idx="2849">
                  <c:v>94.799999999997212</c:v>
                </c:pt>
                <c:pt idx="2850">
                  <c:v>94.833333333330501</c:v>
                </c:pt>
                <c:pt idx="2851">
                  <c:v>94.866666666663846</c:v>
                </c:pt>
                <c:pt idx="2852">
                  <c:v>94.899999999997206</c:v>
                </c:pt>
                <c:pt idx="2853">
                  <c:v>94.933333333330509</c:v>
                </c:pt>
                <c:pt idx="2854">
                  <c:v>94.966666666663855</c:v>
                </c:pt>
                <c:pt idx="2855">
                  <c:v>94.9999999999972</c:v>
                </c:pt>
                <c:pt idx="2856">
                  <c:v>95.033333333330489</c:v>
                </c:pt>
                <c:pt idx="2857">
                  <c:v>95.066666666663835</c:v>
                </c:pt>
                <c:pt idx="2858">
                  <c:v>95.099999999997181</c:v>
                </c:pt>
                <c:pt idx="2859">
                  <c:v>95.133333333330484</c:v>
                </c:pt>
                <c:pt idx="2860">
                  <c:v>95.166666666663829</c:v>
                </c:pt>
                <c:pt idx="2861">
                  <c:v>95.199999999997175</c:v>
                </c:pt>
                <c:pt idx="2862">
                  <c:v>95.233333333330478</c:v>
                </c:pt>
                <c:pt idx="2863">
                  <c:v>95.266666666663824</c:v>
                </c:pt>
                <c:pt idx="2864">
                  <c:v>95.299999999997183</c:v>
                </c:pt>
                <c:pt idx="2865">
                  <c:v>95.333333333330472</c:v>
                </c:pt>
                <c:pt idx="2866">
                  <c:v>95.366666666663832</c:v>
                </c:pt>
                <c:pt idx="2867">
                  <c:v>95.399999999997178</c:v>
                </c:pt>
                <c:pt idx="2868">
                  <c:v>95.433333333330481</c:v>
                </c:pt>
                <c:pt idx="2869">
                  <c:v>95.466666666663826</c:v>
                </c:pt>
                <c:pt idx="2870">
                  <c:v>95.499999999997172</c:v>
                </c:pt>
                <c:pt idx="2871">
                  <c:v>95.533333333330461</c:v>
                </c:pt>
                <c:pt idx="2872">
                  <c:v>95.566666666663806</c:v>
                </c:pt>
                <c:pt idx="2873">
                  <c:v>95.599999999997166</c:v>
                </c:pt>
                <c:pt idx="2874">
                  <c:v>95.633333333330455</c:v>
                </c:pt>
                <c:pt idx="2875">
                  <c:v>95.666666666663801</c:v>
                </c:pt>
                <c:pt idx="2876">
                  <c:v>95.699999999997146</c:v>
                </c:pt>
                <c:pt idx="2877">
                  <c:v>95.733333333330449</c:v>
                </c:pt>
                <c:pt idx="2878">
                  <c:v>95.766666666663795</c:v>
                </c:pt>
                <c:pt idx="2879">
                  <c:v>95.799999999997141</c:v>
                </c:pt>
                <c:pt idx="2880">
                  <c:v>95.833333333330458</c:v>
                </c:pt>
                <c:pt idx="2881">
                  <c:v>95.866666666663804</c:v>
                </c:pt>
                <c:pt idx="2882">
                  <c:v>95.899999999997135</c:v>
                </c:pt>
                <c:pt idx="2883">
                  <c:v>95.933333333330452</c:v>
                </c:pt>
                <c:pt idx="2884">
                  <c:v>95.966666666663798</c:v>
                </c:pt>
                <c:pt idx="2885">
                  <c:v>95.999999999997144</c:v>
                </c:pt>
                <c:pt idx="2886">
                  <c:v>96.033333333330432</c:v>
                </c:pt>
                <c:pt idx="2887">
                  <c:v>96.066666666663792</c:v>
                </c:pt>
                <c:pt idx="2888">
                  <c:v>96.099999999997138</c:v>
                </c:pt>
                <c:pt idx="2889">
                  <c:v>96.133333333330427</c:v>
                </c:pt>
                <c:pt idx="2890">
                  <c:v>96.166666666663772</c:v>
                </c:pt>
                <c:pt idx="2891">
                  <c:v>96.199999999997118</c:v>
                </c:pt>
                <c:pt idx="2892">
                  <c:v>96.233333333330421</c:v>
                </c:pt>
                <c:pt idx="2893">
                  <c:v>96.266666666663767</c:v>
                </c:pt>
                <c:pt idx="2894">
                  <c:v>96.299999999997127</c:v>
                </c:pt>
                <c:pt idx="2895">
                  <c:v>96.333333333330415</c:v>
                </c:pt>
                <c:pt idx="2896">
                  <c:v>96.366666666663761</c:v>
                </c:pt>
                <c:pt idx="2897">
                  <c:v>96.399999999997107</c:v>
                </c:pt>
                <c:pt idx="2898">
                  <c:v>96.43333333333041</c:v>
                </c:pt>
                <c:pt idx="2899">
                  <c:v>96.46666666666377</c:v>
                </c:pt>
                <c:pt idx="2900">
                  <c:v>96.499999999997115</c:v>
                </c:pt>
                <c:pt idx="2901">
                  <c:v>96.533333333330418</c:v>
                </c:pt>
                <c:pt idx="2902">
                  <c:v>96.566666666663764</c:v>
                </c:pt>
                <c:pt idx="2903">
                  <c:v>96.59999999999711</c:v>
                </c:pt>
                <c:pt idx="2904">
                  <c:v>96.633333333330398</c:v>
                </c:pt>
                <c:pt idx="2905">
                  <c:v>96.666666666663744</c:v>
                </c:pt>
                <c:pt idx="2906">
                  <c:v>96.69999999999709</c:v>
                </c:pt>
                <c:pt idx="2907">
                  <c:v>96.733333333330393</c:v>
                </c:pt>
                <c:pt idx="2908">
                  <c:v>96.766666666663752</c:v>
                </c:pt>
                <c:pt idx="2909">
                  <c:v>96.799999999997098</c:v>
                </c:pt>
                <c:pt idx="2910">
                  <c:v>96.833333333330387</c:v>
                </c:pt>
                <c:pt idx="2911">
                  <c:v>96.866666666663733</c:v>
                </c:pt>
                <c:pt idx="2912">
                  <c:v>96.899999999997078</c:v>
                </c:pt>
                <c:pt idx="2913">
                  <c:v>96.933333333330381</c:v>
                </c:pt>
                <c:pt idx="2914">
                  <c:v>96.966666666663727</c:v>
                </c:pt>
                <c:pt idx="2915">
                  <c:v>96.999999999997101</c:v>
                </c:pt>
                <c:pt idx="2916">
                  <c:v>97.033333333330376</c:v>
                </c:pt>
                <c:pt idx="2917">
                  <c:v>97.066666666663721</c:v>
                </c:pt>
                <c:pt idx="2918">
                  <c:v>97.099999999997081</c:v>
                </c:pt>
                <c:pt idx="2919">
                  <c:v>97.13333333333037</c:v>
                </c:pt>
                <c:pt idx="2920">
                  <c:v>97.166666666663716</c:v>
                </c:pt>
                <c:pt idx="2921">
                  <c:v>97.199999999997061</c:v>
                </c:pt>
                <c:pt idx="2922">
                  <c:v>97.233333333330378</c:v>
                </c:pt>
                <c:pt idx="2923">
                  <c:v>97.266666666663724</c:v>
                </c:pt>
                <c:pt idx="2924">
                  <c:v>97.29999999999707</c:v>
                </c:pt>
                <c:pt idx="2925">
                  <c:v>97.333333333330359</c:v>
                </c:pt>
                <c:pt idx="2926">
                  <c:v>97.366666666663704</c:v>
                </c:pt>
                <c:pt idx="2927">
                  <c:v>97.39999999999705</c:v>
                </c:pt>
                <c:pt idx="2928">
                  <c:v>97.433333333330353</c:v>
                </c:pt>
                <c:pt idx="2929">
                  <c:v>97.466666666663713</c:v>
                </c:pt>
                <c:pt idx="2930">
                  <c:v>97.499999999997058</c:v>
                </c:pt>
                <c:pt idx="2931">
                  <c:v>97.533333333330347</c:v>
                </c:pt>
                <c:pt idx="2932">
                  <c:v>97.566666666663693</c:v>
                </c:pt>
                <c:pt idx="2933">
                  <c:v>97.599999999997038</c:v>
                </c:pt>
                <c:pt idx="2934">
                  <c:v>97.633333333330341</c:v>
                </c:pt>
                <c:pt idx="2935">
                  <c:v>97.666666666663687</c:v>
                </c:pt>
                <c:pt idx="2936">
                  <c:v>97.699999999997047</c:v>
                </c:pt>
                <c:pt idx="2937">
                  <c:v>97.73333333333035</c:v>
                </c:pt>
                <c:pt idx="2938">
                  <c:v>97.766666666663696</c:v>
                </c:pt>
                <c:pt idx="2939">
                  <c:v>97.799999999997041</c:v>
                </c:pt>
                <c:pt idx="2940">
                  <c:v>97.83333333333033</c:v>
                </c:pt>
                <c:pt idx="2941">
                  <c:v>97.866666666663676</c:v>
                </c:pt>
                <c:pt idx="2942">
                  <c:v>97.899999999997021</c:v>
                </c:pt>
                <c:pt idx="2943">
                  <c:v>97.933333333330339</c:v>
                </c:pt>
                <c:pt idx="2944">
                  <c:v>97.966666666663684</c:v>
                </c:pt>
                <c:pt idx="2945">
                  <c:v>97.99999999999703</c:v>
                </c:pt>
                <c:pt idx="2946">
                  <c:v>98.033333333330319</c:v>
                </c:pt>
                <c:pt idx="2947">
                  <c:v>98.066666666663664</c:v>
                </c:pt>
                <c:pt idx="2948">
                  <c:v>98.099999999996996</c:v>
                </c:pt>
                <c:pt idx="2949">
                  <c:v>98.133333333330299</c:v>
                </c:pt>
                <c:pt idx="2950">
                  <c:v>98.166666666663673</c:v>
                </c:pt>
                <c:pt idx="2951">
                  <c:v>98.19999999999699</c:v>
                </c:pt>
                <c:pt idx="2952">
                  <c:v>98.233333333330307</c:v>
                </c:pt>
                <c:pt idx="2953">
                  <c:v>98.266666666663667</c:v>
                </c:pt>
                <c:pt idx="2954">
                  <c:v>98.299999999996999</c:v>
                </c:pt>
                <c:pt idx="2955">
                  <c:v>98.333333333330302</c:v>
                </c:pt>
                <c:pt idx="2956">
                  <c:v>98.366666666663647</c:v>
                </c:pt>
                <c:pt idx="2957">
                  <c:v>98.399999999996993</c:v>
                </c:pt>
                <c:pt idx="2958">
                  <c:v>98.43333333333031</c:v>
                </c:pt>
                <c:pt idx="2959">
                  <c:v>98.466666666663656</c:v>
                </c:pt>
                <c:pt idx="2960">
                  <c:v>98.499999999996987</c:v>
                </c:pt>
                <c:pt idx="2961">
                  <c:v>98.53333333333029</c:v>
                </c:pt>
                <c:pt idx="2962">
                  <c:v>98.566666666663636</c:v>
                </c:pt>
                <c:pt idx="2963">
                  <c:v>98.599999999996967</c:v>
                </c:pt>
                <c:pt idx="2964">
                  <c:v>98.633333333330285</c:v>
                </c:pt>
                <c:pt idx="2965">
                  <c:v>98.66666666666363</c:v>
                </c:pt>
                <c:pt idx="2966">
                  <c:v>98.699999999996962</c:v>
                </c:pt>
                <c:pt idx="2967">
                  <c:v>98.733333333330279</c:v>
                </c:pt>
                <c:pt idx="2968">
                  <c:v>98.766666666663625</c:v>
                </c:pt>
                <c:pt idx="2969">
                  <c:v>98.79999999999697</c:v>
                </c:pt>
                <c:pt idx="2970">
                  <c:v>98.833333333330273</c:v>
                </c:pt>
                <c:pt idx="2971">
                  <c:v>98.866666666663633</c:v>
                </c:pt>
                <c:pt idx="2972">
                  <c:v>98.899999999996965</c:v>
                </c:pt>
                <c:pt idx="2973">
                  <c:v>98.933333333330282</c:v>
                </c:pt>
                <c:pt idx="2974">
                  <c:v>98.966666666663627</c:v>
                </c:pt>
                <c:pt idx="2975">
                  <c:v>98.999999999996959</c:v>
                </c:pt>
                <c:pt idx="2976">
                  <c:v>99.033333333330262</c:v>
                </c:pt>
                <c:pt idx="2977">
                  <c:v>99.066666666663622</c:v>
                </c:pt>
                <c:pt idx="2978">
                  <c:v>99.099999999996953</c:v>
                </c:pt>
                <c:pt idx="2979">
                  <c:v>99.133333333330256</c:v>
                </c:pt>
                <c:pt idx="2980">
                  <c:v>99.166666666663602</c:v>
                </c:pt>
                <c:pt idx="2981">
                  <c:v>99.199999999996933</c:v>
                </c:pt>
                <c:pt idx="2982">
                  <c:v>99.233333333330251</c:v>
                </c:pt>
                <c:pt idx="2983">
                  <c:v>99.266666666663596</c:v>
                </c:pt>
                <c:pt idx="2984">
                  <c:v>99.299999999996942</c:v>
                </c:pt>
                <c:pt idx="2985">
                  <c:v>99.333333333330259</c:v>
                </c:pt>
                <c:pt idx="2986">
                  <c:v>99.36666666666359</c:v>
                </c:pt>
                <c:pt idx="2987">
                  <c:v>99.399999999996922</c:v>
                </c:pt>
                <c:pt idx="2988">
                  <c:v>99.433333333330253</c:v>
                </c:pt>
                <c:pt idx="2989">
                  <c:v>99.466666666663599</c:v>
                </c:pt>
                <c:pt idx="2990">
                  <c:v>99.49999999999693</c:v>
                </c:pt>
                <c:pt idx="2991">
                  <c:v>99.533333333330248</c:v>
                </c:pt>
                <c:pt idx="2992">
                  <c:v>99.566666666663593</c:v>
                </c:pt>
                <c:pt idx="2993">
                  <c:v>99.599999999996925</c:v>
                </c:pt>
                <c:pt idx="2994">
                  <c:v>99.633333333330228</c:v>
                </c:pt>
                <c:pt idx="2995">
                  <c:v>99.666666666663573</c:v>
                </c:pt>
                <c:pt idx="2996">
                  <c:v>99.699999999996905</c:v>
                </c:pt>
                <c:pt idx="2997">
                  <c:v>99.733333333330222</c:v>
                </c:pt>
                <c:pt idx="2998">
                  <c:v>99.766666666663582</c:v>
                </c:pt>
                <c:pt idx="2999">
                  <c:v>99.799999999996913</c:v>
                </c:pt>
                <c:pt idx="3000">
                  <c:v>99.833333333330216</c:v>
                </c:pt>
                <c:pt idx="3001">
                  <c:v>99.866666666663562</c:v>
                </c:pt>
                <c:pt idx="3002">
                  <c:v>99.899999999996894</c:v>
                </c:pt>
                <c:pt idx="3003">
                  <c:v>99.933333333330211</c:v>
                </c:pt>
                <c:pt idx="3004">
                  <c:v>99.966666666663571</c:v>
                </c:pt>
                <c:pt idx="3005">
                  <c:v>99.999999999996916</c:v>
                </c:pt>
                <c:pt idx="3006">
                  <c:v>100.03333333333021</c:v>
                </c:pt>
                <c:pt idx="3007">
                  <c:v>100.06666666666356</c:v>
                </c:pt>
                <c:pt idx="3008">
                  <c:v>100.0999999999969</c:v>
                </c:pt>
                <c:pt idx="3009">
                  <c:v>100.1333333333302</c:v>
                </c:pt>
                <c:pt idx="3010">
                  <c:v>100.16666666666356</c:v>
                </c:pt>
                <c:pt idx="3011">
                  <c:v>100.19999999999689</c:v>
                </c:pt>
                <c:pt idx="3012">
                  <c:v>100.23333333333021</c:v>
                </c:pt>
                <c:pt idx="3013">
                  <c:v>100.26666666666355</c:v>
                </c:pt>
                <c:pt idx="3014">
                  <c:v>100.29999999999688</c:v>
                </c:pt>
                <c:pt idx="3015">
                  <c:v>100.33333333333019</c:v>
                </c:pt>
                <c:pt idx="3016">
                  <c:v>100.36666666666353</c:v>
                </c:pt>
                <c:pt idx="3017">
                  <c:v>100.39999999999688</c:v>
                </c:pt>
                <c:pt idx="3018">
                  <c:v>100.4333333333302</c:v>
                </c:pt>
                <c:pt idx="3019">
                  <c:v>100.46666666666354</c:v>
                </c:pt>
                <c:pt idx="3020">
                  <c:v>100.49999999999687</c:v>
                </c:pt>
                <c:pt idx="3021">
                  <c:v>100.53333333333018</c:v>
                </c:pt>
                <c:pt idx="3022">
                  <c:v>100.56666666666352</c:v>
                </c:pt>
                <c:pt idx="3023">
                  <c:v>100.59999999999687</c:v>
                </c:pt>
                <c:pt idx="3024">
                  <c:v>100.63333333333017</c:v>
                </c:pt>
                <c:pt idx="3025">
                  <c:v>100.66666666666352</c:v>
                </c:pt>
                <c:pt idx="3026">
                  <c:v>100.69999999999686</c:v>
                </c:pt>
                <c:pt idx="3027">
                  <c:v>100.73333333333018</c:v>
                </c:pt>
                <c:pt idx="3028">
                  <c:v>100.76666666666353</c:v>
                </c:pt>
                <c:pt idx="3029">
                  <c:v>100.79999999999686</c:v>
                </c:pt>
                <c:pt idx="3030">
                  <c:v>100.83333333333016</c:v>
                </c:pt>
                <c:pt idx="3031">
                  <c:v>100.86666666666352</c:v>
                </c:pt>
                <c:pt idx="3032">
                  <c:v>100.89999999999685</c:v>
                </c:pt>
                <c:pt idx="3033">
                  <c:v>100.93333333333017</c:v>
                </c:pt>
                <c:pt idx="3034">
                  <c:v>100.96666666666351</c:v>
                </c:pt>
                <c:pt idx="3035">
                  <c:v>100.99999999999685</c:v>
                </c:pt>
                <c:pt idx="3036">
                  <c:v>101.03333333333015</c:v>
                </c:pt>
                <c:pt idx="3037">
                  <c:v>101.06666666666349</c:v>
                </c:pt>
                <c:pt idx="3038">
                  <c:v>101.09999999999684</c:v>
                </c:pt>
                <c:pt idx="3039">
                  <c:v>101.13333333333014</c:v>
                </c:pt>
                <c:pt idx="3040">
                  <c:v>101.16666666666349</c:v>
                </c:pt>
                <c:pt idx="3041">
                  <c:v>101.19999999999682</c:v>
                </c:pt>
                <c:pt idx="3042">
                  <c:v>101.23333333333015</c:v>
                </c:pt>
                <c:pt idx="3043">
                  <c:v>101.2666666666635</c:v>
                </c:pt>
                <c:pt idx="3044">
                  <c:v>101.29999999999683</c:v>
                </c:pt>
                <c:pt idx="3045">
                  <c:v>101.33333333333015</c:v>
                </c:pt>
                <c:pt idx="3046">
                  <c:v>101.36666666666349</c:v>
                </c:pt>
                <c:pt idx="3047">
                  <c:v>101.39999999999682</c:v>
                </c:pt>
                <c:pt idx="3048">
                  <c:v>101.43333333333014</c:v>
                </c:pt>
                <c:pt idx="3049">
                  <c:v>101.46666666666349</c:v>
                </c:pt>
                <c:pt idx="3050">
                  <c:v>101.49999999999682</c:v>
                </c:pt>
                <c:pt idx="3051">
                  <c:v>101.53333333333012</c:v>
                </c:pt>
                <c:pt idx="3052">
                  <c:v>101.56666666666348</c:v>
                </c:pt>
                <c:pt idx="3053">
                  <c:v>101.59999999999681</c:v>
                </c:pt>
                <c:pt idx="3054">
                  <c:v>101.63333333333011</c:v>
                </c:pt>
                <c:pt idx="3055">
                  <c:v>101.66666666666346</c:v>
                </c:pt>
                <c:pt idx="3056">
                  <c:v>101.69999999999679</c:v>
                </c:pt>
                <c:pt idx="3057">
                  <c:v>101.73333333333011</c:v>
                </c:pt>
                <c:pt idx="3058">
                  <c:v>101.76666666666347</c:v>
                </c:pt>
                <c:pt idx="3059">
                  <c:v>101.7999999999968</c:v>
                </c:pt>
                <c:pt idx="3060">
                  <c:v>101.8333333333301</c:v>
                </c:pt>
                <c:pt idx="3061">
                  <c:v>101.86666666666346</c:v>
                </c:pt>
                <c:pt idx="3062">
                  <c:v>101.89999999999679</c:v>
                </c:pt>
                <c:pt idx="3063">
                  <c:v>101.93333333333011</c:v>
                </c:pt>
                <c:pt idx="3064">
                  <c:v>101.96666666666346</c:v>
                </c:pt>
                <c:pt idx="3065">
                  <c:v>101.99999999999679</c:v>
                </c:pt>
                <c:pt idx="3066">
                  <c:v>102.03333333333011</c:v>
                </c:pt>
                <c:pt idx="3067">
                  <c:v>102.06666666666345</c:v>
                </c:pt>
                <c:pt idx="3068">
                  <c:v>102.09999999999678</c:v>
                </c:pt>
                <c:pt idx="3069">
                  <c:v>102.13333333333009</c:v>
                </c:pt>
                <c:pt idx="3070">
                  <c:v>102.16666666666343</c:v>
                </c:pt>
                <c:pt idx="3071">
                  <c:v>102.19999999999676</c:v>
                </c:pt>
                <c:pt idx="3072">
                  <c:v>102.23333333333008</c:v>
                </c:pt>
                <c:pt idx="3073">
                  <c:v>102.26666666666344</c:v>
                </c:pt>
                <c:pt idx="3074">
                  <c:v>102.29999999999677</c:v>
                </c:pt>
                <c:pt idx="3075">
                  <c:v>102.33333333333007</c:v>
                </c:pt>
                <c:pt idx="3076">
                  <c:v>102.36666666666342</c:v>
                </c:pt>
                <c:pt idx="3077">
                  <c:v>102.39999999999677</c:v>
                </c:pt>
                <c:pt idx="3078">
                  <c:v>102.43333333333008</c:v>
                </c:pt>
                <c:pt idx="3079">
                  <c:v>102.46666666666343</c:v>
                </c:pt>
                <c:pt idx="3080">
                  <c:v>102.49999999999677</c:v>
                </c:pt>
                <c:pt idx="3081">
                  <c:v>102.53333333333008</c:v>
                </c:pt>
                <c:pt idx="3082">
                  <c:v>102.56666666666342</c:v>
                </c:pt>
                <c:pt idx="3083">
                  <c:v>102.59999999999675</c:v>
                </c:pt>
                <c:pt idx="3084">
                  <c:v>102.63333333333006</c:v>
                </c:pt>
                <c:pt idx="3085">
                  <c:v>102.6666666666634</c:v>
                </c:pt>
                <c:pt idx="3086">
                  <c:v>102.69999999999673</c:v>
                </c:pt>
                <c:pt idx="3087">
                  <c:v>102.73333333333007</c:v>
                </c:pt>
                <c:pt idx="3088">
                  <c:v>102.76666666666341</c:v>
                </c:pt>
                <c:pt idx="3089">
                  <c:v>102.79999999999674</c:v>
                </c:pt>
                <c:pt idx="3090">
                  <c:v>102.83333333333005</c:v>
                </c:pt>
                <c:pt idx="3091">
                  <c:v>102.86666666666339</c:v>
                </c:pt>
                <c:pt idx="3092">
                  <c:v>102.89999999999672</c:v>
                </c:pt>
                <c:pt idx="3093">
                  <c:v>102.93333333333005</c:v>
                </c:pt>
                <c:pt idx="3094">
                  <c:v>102.9666666666634</c:v>
                </c:pt>
                <c:pt idx="3095">
                  <c:v>102.99999999999673</c:v>
                </c:pt>
                <c:pt idx="3096">
                  <c:v>103.03333333333005</c:v>
                </c:pt>
                <c:pt idx="3097">
                  <c:v>103.06666666666339</c:v>
                </c:pt>
                <c:pt idx="3098">
                  <c:v>103.09999999999673</c:v>
                </c:pt>
                <c:pt idx="3099">
                  <c:v>103.13333333333003</c:v>
                </c:pt>
                <c:pt idx="3100">
                  <c:v>103.16666666666337</c:v>
                </c:pt>
                <c:pt idx="3101">
                  <c:v>103.19999999999672</c:v>
                </c:pt>
                <c:pt idx="3102">
                  <c:v>103.23333333333004</c:v>
                </c:pt>
                <c:pt idx="3103">
                  <c:v>103.26666666666338</c:v>
                </c:pt>
                <c:pt idx="3104">
                  <c:v>103.29999999999671</c:v>
                </c:pt>
                <c:pt idx="3105">
                  <c:v>103.33333333333002</c:v>
                </c:pt>
                <c:pt idx="3106">
                  <c:v>103.36666666666336</c:v>
                </c:pt>
                <c:pt idx="3107">
                  <c:v>103.39999999999669</c:v>
                </c:pt>
                <c:pt idx="3108">
                  <c:v>103.43333333333003</c:v>
                </c:pt>
                <c:pt idx="3109">
                  <c:v>103.46666666666337</c:v>
                </c:pt>
                <c:pt idx="3110">
                  <c:v>103.4999999999967</c:v>
                </c:pt>
                <c:pt idx="3111">
                  <c:v>103.53333333333001</c:v>
                </c:pt>
                <c:pt idx="3112">
                  <c:v>103.56666666666337</c:v>
                </c:pt>
                <c:pt idx="3113">
                  <c:v>103.5999999999967</c:v>
                </c:pt>
                <c:pt idx="3114">
                  <c:v>103.63333333333</c:v>
                </c:pt>
                <c:pt idx="3115">
                  <c:v>103.66666666666336</c:v>
                </c:pt>
                <c:pt idx="3116">
                  <c:v>103.69999999999669</c:v>
                </c:pt>
                <c:pt idx="3117">
                  <c:v>103.73333333333001</c:v>
                </c:pt>
                <c:pt idx="3118">
                  <c:v>103.76666666666335</c:v>
                </c:pt>
                <c:pt idx="3119">
                  <c:v>103.79999999999669</c:v>
                </c:pt>
                <c:pt idx="3120">
                  <c:v>103.83333333332999</c:v>
                </c:pt>
                <c:pt idx="3121">
                  <c:v>103.86666666666333</c:v>
                </c:pt>
                <c:pt idx="3122">
                  <c:v>103.89999999999668</c:v>
                </c:pt>
                <c:pt idx="3123">
                  <c:v>103.93333333333</c:v>
                </c:pt>
                <c:pt idx="3124">
                  <c:v>103.96666666666334</c:v>
                </c:pt>
                <c:pt idx="3125">
                  <c:v>103.99999999999667</c:v>
                </c:pt>
                <c:pt idx="3126">
                  <c:v>104.03333333332996</c:v>
                </c:pt>
                <c:pt idx="3127">
                  <c:v>104.06666666666332</c:v>
                </c:pt>
                <c:pt idx="3128">
                  <c:v>104.09999999999667</c:v>
                </c:pt>
                <c:pt idx="3129">
                  <c:v>104.13333333332996</c:v>
                </c:pt>
                <c:pt idx="3130">
                  <c:v>104.16666666666332</c:v>
                </c:pt>
                <c:pt idx="3131">
                  <c:v>104.19999999999666</c:v>
                </c:pt>
                <c:pt idx="3132">
                  <c:v>104.23333333332997</c:v>
                </c:pt>
                <c:pt idx="3133">
                  <c:v>104.26666666666333</c:v>
                </c:pt>
                <c:pt idx="3134">
                  <c:v>104.29999999999666</c:v>
                </c:pt>
                <c:pt idx="3135">
                  <c:v>104.33333333332995</c:v>
                </c:pt>
                <c:pt idx="3136">
                  <c:v>104.36666666666332</c:v>
                </c:pt>
                <c:pt idx="3137">
                  <c:v>104.39999999999665</c:v>
                </c:pt>
                <c:pt idx="3138">
                  <c:v>104.43333333332995</c:v>
                </c:pt>
                <c:pt idx="3139">
                  <c:v>104.46666666666331</c:v>
                </c:pt>
                <c:pt idx="3140">
                  <c:v>104.49999999999665</c:v>
                </c:pt>
                <c:pt idx="3141">
                  <c:v>104.53333333332994</c:v>
                </c:pt>
                <c:pt idx="3142">
                  <c:v>104.56666666666329</c:v>
                </c:pt>
                <c:pt idx="3143">
                  <c:v>104.59999999999664</c:v>
                </c:pt>
                <c:pt idx="3144">
                  <c:v>104.63333333332993</c:v>
                </c:pt>
                <c:pt idx="3145">
                  <c:v>104.66666666666329</c:v>
                </c:pt>
                <c:pt idx="3146">
                  <c:v>104.69999999999662</c:v>
                </c:pt>
                <c:pt idx="3147">
                  <c:v>104.73333333332994</c:v>
                </c:pt>
                <c:pt idx="3148">
                  <c:v>104.7666666666633</c:v>
                </c:pt>
                <c:pt idx="3149">
                  <c:v>104.79999999999663</c:v>
                </c:pt>
                <c:pt idx="3150">
                  <c:v>104.83333333332993</c:v>
                </c:pt>
                <c:pt idx="3151">
                  <c:v>104.86666666666329</c:v>
                </c:pt>
                <c:pt idx="3152">
                  <c:v>104.89999999999662</c:v>
                </c:pt>
                <c:pt idx="3153">
                  <c:v>104.93333333332993</c:v>
                </c:pt>
                <c:pt idx="3154">
                  <c:v>104.96666666666329</c:v>
                </c:pt>
                <c:pt idx="3155">
                  <c:v>104.99999999999662</c:v>
                </c:pt>
                <c:pt idx="3156">
                  <c:v>105.03333333332992</c:v>
                </c:pt>
                <c:pt idx="3157">
                  <c:v>105.06666666666328</c:v>
                </c:pt>
                <c:pt idx="3158">
                  <c:v>105.09999999999661</c:v>
                </c:pt>
                <c:pt idx="3159">
                  <c:v>105.1333333333299</c:v>
                </c:pt>
                <c:pt idx="3160">
                  <c:v>105.16666666666326</c:v>
                </c:pt>
                <c:pt idx="3161">
                  <c:v>105.19999999999659</c:v>
                </c:pt>
                <c:pt idx="3162">
                  <c:v>105.2333333333299</c:v>
                </c:pt>
                <c:pt idx="3163">
                  <c:v>105.26666666666327</c:v>
                </c:pt>
                <c:pt idx="3164">
                  <c:v>105.2999999999966</c:v>
                </c:pt>
                <c:pt idx="3165">
                  <c:v>105.33333333332989</c:v>
                </c:pt>
                <c:pt idx="3166">
                  <c:v>105.36666666666326</c:v>
                </c:pt>
                <c:pt idx="3167">
                  <c:v>105.3999999999966</c:v>
                </c:pt>
                <c:pt idx="3168">
                  <c:v>105.4333333333299</c:v>
                </c:pt>
                <c:pt idx="3169">
                  <c:v>105.46666666666326</c:v>
                </c:pt>
                <c:pt idx="3170">
                  <c:v>105.4999999999966</c:v>
                </c:pt>
                <c:pt idx="3171">
                  <c:v>105.53333333332989</c:v>
                </c:pt>
                <c:pt idx="3172">
                  <c:v>105.56666666666325</c:v>
                </c:pt>
                <c:pt idx="3173">
                  <c:v>105.59999999999658</c:v>
                </c:pt>
                <c:pt idx="3174">
                  <c:v>105.63333333332987</c:v>
                </c:pt>
                <c:pt idx="3175">
                  <c:v>105.66666666666323</c:v>
                </c:pt>
                <c:pt idx="3176">
                  <c:v>105.69999999999656</c:v>
                </c:pt>
                <c:pt idx="3177">
                  <c:v>105.73333333332988</c:v>
                </c:pt>
                <c:pt idx="3178">
                  <c:v>105.76666666666324</c:v>
                </c:pt>
                <c:pt idx="3179">
                  <c:v>105.79999999999657</c:v>
                </c:pt>
                <c:pt idx="3180">
                  <c:v>105.83333333332986</c:v>
                </c:pt>
                <c:pt idx="3181">
                  <c:v>105.86666666666322</c:v>
                </c:pt>
                <c:pt idx="3182">
                  <c:v>105.89999999999657</c:v>
                </c:pt>
                <c:pt idx="3183">
                  <c:v>105.93333333332987</c:v>
                </c:pt>
                <c:pt idx="3184">
                  <c:v>105.96666666666323</c:v>
                </c:pt>
                <c:pt idx="3185">
                  <c:v>105.99999999999658</c:v>
                </c:pt>
                <c:pt idx="3186">
                  <c:v>106.03333333332986</c:v>
                </c:pt>
                <c:pt idx="3187">
                  <c:v>106.06666666666322</c:v>
                </c:pt>
                <c:pt idx="3188">
                  <c:v>106.09999999999656</c:v>
                </c:pt>
                <c:pt idx="3189">
                  <c:v>106.13333333332984</c:v>
                </c:pt>
                <c:pt idx="3190">
                  <c:v>106.1666666666632</c:v>
                </c:pt>
                <c:pt idx="3191">
                  <c:v>106.19999999999655</c:v>
                </c:pt>
                <c:pt idx="3192">
                  <c:v>106.23333333332985</c:v>
                </c:pt>
                <c:pt idx="3193">
                  <c:v>106.26666666666321</c:v>
                </c:pt>
                <c:pt idx="3194">
                  <c:v>106.29999999999654</c:v>
                </c:pt>
                <c:pt idx="3195">
                  <c:v>106.33333333332983</c:v>
                </c:pt>
                <c:pt idx="3196">
                  <c:v>106.36666666666319</c:v>
                </c:pt>
                <c:pt idx="3197">
                  <c:v>106.39999999999652</c:v>
                </c:pt>
                <c:pt idx="3198">
                  <c:v>106.43333333332984</c:v>
                </c:pt>
                <c:pt idx="3199">
                  <c:v>106.4666666666632</c:v>
                </c:pt>
                <c:pt idx="3200">
                  <c:v>106.49999999999653</c:v>
                </c:pt>
                <c:pt idx="3201">
                  <c:v>106.53333333332984</c:v>
                </c:pt>
                <c:pt idx="3202">
                  <c:v>106.5666666666632</c:v>
                </c:pt>
                <c:pt idx="3203">
                  <c:v>106.59999999999653</c:v>
                </c:pt>
                <c:pt idx="3204">
                  <c:v>106.63333333332982</c:v>
                </c:pt>
                <c:pt idx="3205">
                  <c:v>106.66666666666319</c:v>
                </c:pt>
                <c:pt idx="3206">
                  <c:v>106.69999999999652</c:v>
                </c:pt>
                <c:pt idx="3207">
                  <c:v>106.73333333332982</c:v>
                </c:pt>
                <c:pt idx="3208">
                  <c:v>106.76666666666318</c:v>
                </c:pt>
                <c:pt idx="3209">
                  <c:v>106.79999999999652</c:v>
                </c:pt>
                <c:pt idx="3210">
                  <c:v>106.8333333333298</c:v>
                </c:pt>
                <c:pt idx="3211">
                  <c:v>106.86666666666316</c:v>
                </c:pt>
                <c:pt idx="3212">
                  <c:v>106.89999999999651</c:v>
                </c:pt>
                <c:pt idx="3213">
                  <c:v>106.93333333332981</c:v>
                </c:pt>
                <c:pt idx="3214">
                  <c:v>106.96666666666317</c:v>
                </c:pt>
                <c:pt idx="3215">
                  <c:v>106.9999999999965</c:v>
                </c:pt>
                <c:pt idx="3216">
                  <c:v>107.03333333332979</c:v>
                </c:pt>
                <c:pt idx="3217">
                  <c:v>107.06666666666317</c:v>
                </c:pt>
                <c:pt idx="3218">
                  <c:v>107.0999999999965</c:v>
                </c:pt>
                <c:pt idx="3219">
                  <c:v>107.13333333332979</c:v>
                </c:pt>
                <c:pt idx="3220">
                  <c:v>107.16666666666316</c:v>
                </c:pt>
                <c:pt idx="3221">
                  <c:v>107.19999999999649</c:v>
                </c:pt>
                <c:pt idx="3222">
                  <c:v>107.2333333333298</c:v>
                </c:pt>
                <c:pt idx="3223">
                  <c:v>107.26666666666316</c:v>
                </c:pt>
                <c:pt idx="3224">
                  <c:v>107.29999999999649</c:v>
                </c:pt>
                <c:pt idx="3225">
                  <c:v>107.33333333332978</c:v>
                </c:pt>
                <c:pt idx="3226">
                  <c:v>107.36666666666315</c:v>
                </c:pt>
                <c:pt idx="3227">
                  <c:v>107.39999999999648</c:v>
                </c:pt>
                <c:pt idx="3228">
                  <c:v>107.43333333332978</c:v>
                </c:pt>
                <c:pt idx="3229">
                  <c:v>107.46666666666314</c:v>
                </c:pt>
                <c:pt idx="3230">
                  <c:v>107.49999999999648</c:v>
                </c:pt>
                <c:pt idx="3231">
                  <c:v>107.53333333332976</c:v>
                </c:pt>
                <c:pt idx="3232">
                  <c:v>107.56666666666312</c:v>
                </c:pt>
                <c:pt idx="3233">
                  <c:v>107.59999999999647</c:v>
                </c:pt>
                <c:pt idx="3234">
                  <c:v>107.63333333332976</c:v>
                </c:pt>
                <c:pt idx="3235">
                  <c:v>107.66666666666312</c:v>
                </c:pt>
                <c:pt idx="3236">
                  <c:v>107.69999999999646</c:v>
                </c:pt>
                <c:pt idx="3237">
                  <c:v>107.73333333332977</c:v>
                </c:pt>
                <c:pt idx="3238">
                  <c:v>107.76666666666313</c:v>
                </c:pt>
                <c:pt idx="3239">
                  <c:v>107.79999999999646</c:v>
                </c:pt>
                <c:pt idx="3240">
                  <c:v>107.83333333332976</c:v>
                </c:pt>
                <c:pt idx="3241">
                  <c:v>107.86666666666312</c:v>
                </c:pt>
                <c:pt idx="3242">
                  <c:v>107.89999999999645</c:v>
                </c:pt>
                <c:pt idx="3243">
                  <c:v>107.93333333332976</c:v>
                </c:pt>
                <c:pt idx="3244">
                  <c:v>107.96666666666312</c:v>
                </c:pt>
                <c:pt idx="3245">
                  <c:v>107.99999999999645</c:v>
                </c:pt>
                <c:pt idx="3246">
                  <c:v>108.03333333332974</c:v>
                </c:pt>
                <c:pt idx="3247">
                  <c:v>108.06666666666311</c:v>
                </c:pt>
                <c:pt idx="3248">
                  <c:v>108.09999999999644</c:v>
                </c:pt>
                <c:pt idx="3249">
                  <c:v>108.13333333332973</c:v>
                </c:pt>
                <c:pt idx="3250">
                  <c:v>108.16666666666309</c:v>
                </c:pt>
                <c:pt idx="3251">
                  <c:v>108.19999999999642</c:v>
                </c:pt>
                <c:pt idx="3252">
                  <c:v>108.23333333332974</c:v>
                </c:pt>
                <c:pt idx="3253">
                  <c:v>108.2666666666631</c:v>
                </c:pt>
                <c:pt idx="3254">
                  <c:v>108.29999999999643</c:v>
                </c:pt>
                <c:pt idx="3255">
                  <c:v>108.33333333332973</c:v>
                </c:pt>
                <c:pt idx="3256">
                  <c:v>108.36666666666309</c:v>
                </c:pt>
                <c:pt idx="3257">
                  <c:v>108.39999999999642</c:v>
                </c:pt>
                <c:pt idx="3258">
                  <c:v>108.43333333332973</c:v>
                </c:pt>
                <c:pt idx="3259">
                  <c:v>108.46666666666309</c:v>
                </c:pt>
                <c:pt idx="3260">
                  <c:v>108.49999999999642</c:v>
                </c:pt>
                <c:pt idx="3261">
                  <c:v>108.53333333332972</c:v>
                </c:pt>
                <c:pt idx="3262">
                  <c:v>108.56666666666308</c:v>
                </c:pt>
                <c:pt idx="3263">
                  <c:v>108.59999999999641</c:v>
                </c:pt>
                <c:pt idx="3264">
                  <c:v>108.6333333333297</c:v>
                </c:pt>
                <c:pt idx="3265">
                  <c:v>108.66666666666306</c:v>
                </c:pt>
                <c:pt idx="3266">
                  <c:v>108.69999999999639</c:v>
                </c:pt>
                <c:pt idx="3267">
                  <c:v>108.7333333333297</c:v>
                </c:pt>
                <c:pt idx="3268">
                  <c:v>108.76666666666307</c:v>
                </c:pt>
                <c:pt idx="3269">
                  <c:v>108.7999999999964</c:v>
                </c:pt>
                <c:pt idx="3270">
                  <c:v>108.83333333332969</c:v>
                </c:pt>
                <c:pt idx="3271">
                  <c:v>108.86666666666306</c:v>
                </c:pt>
                <c:pt idx="3272">
                  <c:v>108.8999999999964</c:v>
                </c:pt>
                <c:pt idx="3273">
                  <c:v>108.9333333333297</c:v>
                </c:pt>
                <c:pt idx="3274">
                  <c:v>108.96666666666306</c:v>
                </c:pt>
                <c:pt idx="3275">
                  <c:v>108.9999999999964</c:v>
                </c:pt>
                <c:pt idx="3276">
                  <c:v>109.03333333332969</c:v>
                </c:pt>
                <c:pt idx="3277">
                  <c:v>109.06666666666305</c:v>
                </c:pt>
                <c:pt idx="3278">
                  <c:v>109.09999999999638</c:v>
                </c:pt>
                <c:pt idx="3279">
                  <c:v>109.13333333332967</c:v>
                </c:pt>
                <c:pt idx="3280">
                  <c:v>109.16666666666303</c:v>
                </c:pt>
                <c:pt idx="3281">
                  <c:v>109.19999999999636</c:v>
                </c:pt>
                <c:pt idx="3282">
                  <c:v>109.23333333332968</c:v>
                </c:pt>
                <c:pt idx="3283">
                  <c:v>109.26666666666304</c:v>
                </c:pt>
                <c:pt idx="3284">
                  <c:v>109.29999999999637</c:v>
                </c:pt>
                <c:pt idx="3285">
                  <c:v>109.33333333332966</c:v>
                </c:pt>
                <c:pt idx="3286">
                  <c:v>109.36666666666302</c:v>
                </c:pt>
                <c:pt idx="3287">
                  <c:v>109.39999999999637</c:v>
                </c:pt>
                <c:pt idx="3288">
                  <c:v>109.43333333332967</c:v>
                </c:pt>
                <c:pt idx="3289">
                  <c:v>109.46666666666303</c:v>
                </c:pt>
                <c:pt idx="3290">
                  <c:v>109.49999999999638</c:v>
                </c:pt>
                <c:pt idx="3291">
                  <c:v>109.53333333332967</c:v>
                </c:pt>
                <c:pt idx="3292">
                  <c:v>109.56666666666302</c:v>
                </c:pt>
                <c:pt idx="3293">
                  <c:v>109.59999999999636</c:v>
                </c:pt>
                <c:pt idx="3294">
                  <c:v>109.63333333332965</c:v>
                </c:pt>
                <c:pt idx="3295">
                  <c:v>109.66666666666302</c:v>
                </c:pt>
                <c:pt idx="3296">
                  <c:v>109.69999999999635</c:v>
                </c:pt>
                <c:pt idx="3297">
                  <c:v>109.73333333332965</c:v>
                </c:pt>
                <c:pt idx="3298">
                  <c:v>109.76666666666301</c:v>
                </c:pt>
                <c:pt idx="3299">
                  <c:v>109.79999999999634</c:v>
                </c:pt>
                <c:pt idx="3300">
                  <c:v>109.83333333332963</c:v>
                </c:pt>
                <c:pt idx="3301">
                  <c:v>109.86666666666299</c:v>
                </c:pt>
                <c:pt idx="3302">
                  <c:v>109.89999999999634</c:v>
                </c:pt>
                <c:pt idx="3303">
                  <c:v>109.93333333332964</c:v>
                </c:pt>
                <c:pt idx="3304">
                  <c:v>109.966666666663</c:v>
                </c:pt>
                <c:pt idx="3305">
                  <c:v>109.99999999999633</c:v>
                </c:pt>
                <c:pt idx="3306">
                  <c:v>110.03333333332964</c:v>
                </c:pt>
                <c:pt idx="3307">
                  <c:v>110.066666666663</c:v>
                </c:pt>
                <c:pt idx="3308">
                  <c:v>110.09999999999633</c:v>
                </c:pt>
                <c:pt idx="3309">
                  <c:v>110.13333333332963</c:v>
                </c:pt>
                <c:pt idx="3310">
                  <c:v>110.16666666666299</c:v>
                </c:pt>
                <c:pt idx="3311">
                  <c:v>110.19999999999632</c:v>
                </c:pt>
                <c:pt idx="3312">
                  <c:v>110.23333333332963</c:v>
                </c:pt>
                <c:pt idx="3313">
                  <c:v>110.26666666666299</c:v>
                </c:pt>
                <c:pt idx="3314">
                  <c:v>110.29999999999632</c:v>
                </c:pt>
                <c:pt idx="3315">
                  <c:v>110.33333333332961</c:v>
                </c:pt>
                <c:pt idx="3316">
                  <c:v>110.36666666666298</c:v>
                </c:pt>
                <c:pt idx="3317">
                  <c:v>110.39999999999631</c:v>
                </c:pt>
                <c:pt idx="3318">
                  <c:v>110.43333333332961</c:v>
                </c:pt>
                <c:pt idx="3319">
                  <c:v>110.46666666666297</c:v>
                </c:pt>
                <c:pt idx="3320">
                  <c:v>110.49999999999631</c:v>
                </c:pt>
                <c:pt idx="3321">
                  <c:v>110.53333333332959</c:v>
                </c:pt>
                <c:pt idx="3322">
                  <c:v>110.56666666666297</c:v>
                </c:pt>
                <c:pt idx="3323">
                  <c:v>110.5999999999963</c:v>
                </c:pt>
                <c:pt idx="3324">
                  <c:v>110.63333333332959</c:v>
                </c:pt>
                <c:pt idx="3325">
                  <c:v>110.66666666666296</c:v>
                </c:pt>
                <c:pt idx="3326">
                  <c:v>110.69999999999629</c:v>
                </c:pt>
                <c:pt idx="3327">
                  <c:v>110.7333333333296</c:v>
                </c:pt>
                <c:pt idx="3328">
                  <c:v>110.76666666666296</c:v>
                </c:pt>
                <c:pt idx="3329">
                  <c:v>110.79999999999629</c:v>
                </c:pt>
                <c:pt idx="3330">
                  <c:v>110.83333333332959</c:v>
                </c:pt>
                <c:pt idx="3331">
                  <c:v>110.86666666666295</c:v>
                </c:pt>
                <c:pt idx="3332">
                  <c:v>110.89999999999628</c:v>
                </c:pt>
                <c:pt idx="3333">
                  <c:v>110.93333333332959</c:v>
                </c:pt>
                <c:pt idx="3334">
                  <c:v>110.96666666666295</c:v>
                </c:pt>
                <c:pt idx="3335">
                  <c:v>110.99999999999628</c:v>
                </c:pt>
                <c:pt idx="3336">
                  <c:v>111.03333333332957</c:v>
                </c:pt>
                <c:pt idx="3337">
                  <c:v>111.06666666666294</c:v>
                </c:pt>
                <c:pt idx="3338">
                  <c:v>111.09999999999627</c:v>
                </c:pt>
                <c:pt idx="3339">
                  <c:v>111.13333333332956</c:v>
                </c:pt>
                <c:pt idx="3340">
                  <c:v>111.16666666666292</c:v>
                </c:pt>
                <c:pt idx="3341">
                  <c:v>111.19999999999627</c:v>
                </c:pt>
                <c:pt idx="3342">
                  <c:v>111.23333333332957</c:v>
                </c:pt>
                <c:pt idx="3343">
                  <c:v>111.26666666666293</c:v>
                </c:pt>
                <c:pt idx="3344">
                  <c:v>111.29999999999627</c:v>
                </c:pt>
                <c:pt idx="3345">
                  <c:v>111.33333333332956</c:v>
                </c:pt>
                <c:pt idx="3346">
                  <c:v>111.36666666666292</c:v>
                </c:pt>
                <c:pt idx="3347">
                  <c:v>111.39999999999625</c:v>
                </c:pt>
                <c:pt idx="3348">
                  <c:v>111.43333333332956</c:v>
                </c:pt>
                <c:pt idx="3349">
                  <c:v>111.46666666666292</c:v>
                </c:pt>
                <c:pt idx="3350">
                  <c:v>111.49999999999625</c:v>
                </c:pt>
                <c:pt idx="3351">
                  <c:v>111.53333333332955</c:v>
                </c:pt>
                <c:pt idx="3352">
                  <c:v>111.56666666666291</c:v>
                </c:pt>
                <c:pt idx="3353">
                  <c:v>111.59999999999624</c:v>
                </c:pt>
                <c:pt idx="3354">
                  <c:v>111.63333333332953</c:v>
                </c:pt>
                <c:pt idx="3355">
                  <c:v>111.66666666666289</c:v>
                </c:pt>
                <c:pt idx="3356">
                  <c:v>111.69999999999622</c:v>
                </c:pt>
                <c:pt idx="3357">
                  <c:v>111.73333333332954</c:v>
                </c:pt>
                <c:pt idx="3358">
                  <c:v>111.7666666666629</c:v>
                </c:pt>
                <c:pt idx="3359">
                  <c:v>111.79999999999623</c:v>
                </c:pt>
                <c:pt idx="3360">
                  <c:v>111.83333333332953</c:v>
                </c:pt>
                <c:pt idx="3361">
                  <c:v>111.86666666666289</c:v>
                </c:pt>
                <c:pt idx="3362">
                  <c:v>111.89999999999623</c:v>
                </c:pt>
                <c:pt idx="3363">
                  <c:v>111.93333333332953</c:v>
                </c:pt>
                <c:pt idx="3364">
                  <c:v>111.96666666666289</c:v>
                </c:pt>
                <c:pt idx="3365">
                  <c:v>111.99999999999623</c:v>
                </c:pt>
                <c:pt idx="3366">
                  <c:v>112.03333333332952</c:v>
                </c:pt>
                <c:pt idx="3367">
                  <c:v>112.06666666666288</c:v>
                </c:pt>
                <c:pt idx="3368">
                  <c:v>112.09999999999621</c:v>
                </c:pt>
                <c:pt idx="3369">
                  <c:v>112.1333333333295</c:v>
                </c:pt>
                <c:pt idx="3370">
                  <c:v>112.16666666666286</c:v>
                </c:pt>
                <c:pt idx="3371">
                  <c:v>112.19999999999619</c:v>
                </c:pt>
                <c:pt idx="3372">
                  <c:v>112.23333333332951</c:v>
                </c:pt>
                <c:pt idx="3373">
                  <c:v>112.26666666666287</c:v>
                </c:pt>
                <c:pt idx="3374">
                  <c:v>112.2999999999962</c:v>
                </c:pt>
                <c:pt idx="3375">
                  <c:v>112.33333333332949</c:v>
                </c:pt>
                <c:pt idx="3376">
                  <c:v>112.36666666666287</c:v>
                </c:pt>
                <c:pt idx="3377">
                  <c:v>112.3999999999962</c:v>
                </c:pt>
                <c:pt idx="3378">
                  <c:v>112.4333333333295</c:v>
                </c:pt>
                <c:pt idx="3379">
                  <c:v>112.46666666666287</c:v>
                </c:pt>
                <c:pt idx="3380">
                  <c:v>112.49999999999621</c:v>
                </c:pt>
                <c:pt idx="3381">
                  <c:v>112.53333333332949</c:v>
                </c:pt>
                <c:pt idx="3382">
                  <c:v>112.56666666666285</c:v>
                </c:pt>
                <c:pt idx="3383">
                  <c:v>112.59999999999619</c:v>
                </c:pt>
                <c:pt idx="3384">
                  <c:v>112.63333333332947</c:v>
                </c:pt>
                <c:pt idx="3385">
                  <c:v>112.66666666666283</c:v>
                </c:pt>
                <c:pt idx="3386">
                  <c:v>112.69999999999618</c:v>
                </c:pt>
                <c:pt idx="3387">
                  <c:v>112.73333333332948</c:v>
                </c:pt>
                <c:pt idx="3388">
                  <c:v>112.76666666666284</c:v>
                </c:pt>
                <c:pt idx="3389">
                  <c:v>112.79999999999617</c:v>
                </c:pt>
                <c:pt idx="3390">
                  <c:v>112.83333333332946</c:v>
                </c:pt>
                <c:pt idx="3391">
                  <c:v>112.86666666666282</c:v>
                </c:pt>
                <c:pt idx="3392">
                  <c:v>112.89999999999617</c:v>
                </c:pt>
                <c:pt idx="3393">
                  <c:v>112.93333333332947</c:v>
                </c:pt>
                <c:pt idx="3394">
                  <c:v>112.96666666666283</c:v>
                </c:pt>
                <c:pt idx="3395">
                  <c:v>112.99999999999618</c:v>
                </c:pt>
                <c:pt idx="3396">
                  <c:v>113.03333333332947</c:v>
                </c:pt>
                <c:pt idx="3397">
                  <c:v>113.06666666666283</c:v>
                </c:pt>
                <c:pt idx="3398">
                  <c:v>113.09999999999616</c:v>
                </c:pt>
                <c:pt idx="3399">
                  <c:v>113.13333333332945</c:v>
                </c:pt>
                <c:pt idx="3400">
                  <c:v>113.16666666666282</c:v>
                </c:pt>
                <c:pt idx="3401">
                  <c:v>113.19999999999615</c:v>
                </c:pt>
                <c:pt idx="3402">
                  <c:v>113.23333333332945</c:v>
                </c:pt>
                <c:pt idx="3403">
                  <c:v>113.26666666666281</c:v>
                </c:pt>
                <c:pt idx="3404">
                  <c:v>113.29999999999615</c:v>
                </c:pt>
                <c:pt idx="3405">
                  <c:v>113.33333333332943</c:v>
                </c:pt>
                <c:pt idx="3406">
                  <c:v>113.36666666666279</c:v>
                </c:pt>
                <c:pt idx="3407">
                  <c:v>113.39999999999614</c:v>
                </c:pt>
                <c:pt idx="3408">
                  <c:v>113.43333333332944</c:v>
                </c:pt>
                <c:pt idx="3409">
                  <c:v>113.4666666666628</c:v>
                </c:pt>
                <c:pt idx="3410">
                  <c:v>113.49999999999613</c:v>
                </c:pt>
                <c:pt idx="3411">
                  <c:v>113.53333333332944</c:v>
                </c:pt>
                <c:pt idx="3412">
                  <c:v>113.5666666666628</c:v>
                </c:pt>
                <c:pt idx="3413">
                  <c:v>113.59999999999613</c:v>
                </c:pt>
                <c:pt idx="3414">
                  <c:v>113.63333333332943</c:v>
                </c:pt>
                <c:pt idx="3415">
                  <c:v>113.66666666666279</c:v>
                </c:pt>
                <c:pt idx="3416">
                  <c:v>121.66666666666279</c:v>
                </c:pt>
                <c:pt idx="3417">
                  <c:v>121.69999999999612</c:v>
                </c:pt>
                <c:pt idx="3418">
                  <c:v>121.73333333332943</c:v>
                </c:pt>
                <c:pt idx="3419">
                  <c:v>121.76666666666279</c:v>
                </c:pt>
                <c:pt idx="3420">
                  <c:v>121.79999999999612</c:v>
                </c:pt>
                <c:pt idx="3421">
                  <c:v>121.83333333332941</c:v>
                </c:pt>
                <c:pt idx="3422">
                  <c:v>121.86666666666278</c:v>
                </c:pt>
                <c:pt idx="3423">
                  <c:v>121.89999999999611</c:v>
                </c:pt>
                <c:pt idx="3424">
                  <c:v>121.93333333332941</c:v>
                </c:pt>
                <c:pt idx="3425">
                  <c:v>121.96666666666277</c:v>
                </c:pt>
                <c:pt idx="3426">
                  <c:v>121.99999999999611</c:v>
                </c:pt>
                <c:pt idx="3427">
                  <c:v>122.0333333333294</c:v>
                </c:pt>
                <c:pt idx="3428">
                  <c:v>122.06666666666277</c:v>
                </c:pt>
                <c:pt idx="3429">
                  <c:v>122.0999999999961</c:v>
                </c:pt>
                <c:pt idx="3430">
                  <c:v>122.13333333332939</c:v>
                </c:pt>
                <c:pt idx="3431">
                  <c:v>122.16666666666276</c:v>
                </c:pt>
                <c:pt idx="3432">
                  <c:v>122.19999999999609</c:v>
                </c:pt>
                <c:pt idx="3433">
                  <c:v>122.2333333333294</c:v>
                </c:pt>
                <c:pt idx="3434">
                  <c:v>122.26666666666276</c:v>
                </c:pt>
                <c:pt idx="3435">
                  <c:v>122.29999999999609</c:v>
                </c:pt>
                <c:pt idx="3436">
                  <c:v>122.33333333332939</c:v>
                </c:pt>
                <c:pt idx="3437">
                  <c:v>122.36666666666275</c:v>
                </c:pt>
                <c:pt idx="3438">
                  <c:v>122.39999999999608</c:v>
                </c:pt>
                <c:pt idx="3439">
                  <c:v>122.43333333332939</c:v>
                </c:pt>
                <c:pt idx="3440">
                  <c:v>122.46666666666275</c:v>
                </c:pt>
                <c:pt idx="3441">
                  <c:v>122.49999999999608</c:v>
                </c:pt>
                <c:pt idx="3442">
                  <c:v>122.53333333332938</c:v>
                </c:pt>
                <c:pt idx="3443">
                  <c:v>122.56666666666274</c:v>
                </c:pt>
                <c:pt idx="3444">
                  <c:v>122.59999999999607</c:v>
                </c:pt>
                <c:pt idx="3445">
                  <c:v>122.63333333332936</c:v>
                </c:pt>
                <c:pt idx="3446">
                  <c:v>122.66666666666272</c:v>
                </c:pt>
                <c:pt idx="3447">
                  <c:v>122.69999999999607</c:v>
                </c:pt>
                <c:pt idx="3448">
                  <c:v>122.73333333332937</c:v>
                </c:pt>
                <c:pt idx="3449">
                  <c:v>122.76666666666273</c:v>
                </c:pt>
                <c:pt idx="3450">
                  <c:v>122.79999999999607</c:v>
                </c:pt>
                <c:pt idx="3451">
                  <c:v>122.83333333332936</c:v>
                </c:pt>
                <c:pt idx="3452">
                  <c:v>122.86666666666272</c:v>
                </c:pt>
                <c:pt idx="3453">
                  <c:v>122.89999999999606</c:v>
                </c:pt>
                <c:pt idx="3454">
                  <c:v>122.93333333332936</c:v>
                </c:pt>
                <c:pt idx="3455">
                  <c:v>122.96666666666272</c:v>
                </c:pt>
                <c:pt idx="3456">
                  <c:v>122.99999999999606</c:v>
                </c:pt>
                <c:pt idx="3457">
                  <c:v>123.03333333332935</c:v>
                </c:pt>
                <c:pt idx="3458">
                  <c:v>123.06666666666271</c:v>
                </c:pt>
                <c:pt idx="3459">
                  <c:v>123.09999999999604</c:v>
                </c:pt>
                <c:pt idx="3460">
                  <c:v>123.13333333332933</c:v>
                </c:pt>
                <c:pt idx="3461">
                  <c:v>123.16666666666269</c:v>
                </c:pt>
                <c:pt idx="3462">
                  <c:v>123.19999999999602</c:v>
                </c:pt>
                <c:pt idx="3463">
                  <c:v>123.23333333332934</c:v>
                </c:pt>
                <c:pt idx="3464">
                  <c:v>123.2666666666627</c:v>
                </c:pt>
                <c:pt idx="3465">
                  <c:v>123.29999999999603</c:v>
                </c:pt>
                <c:pt idx="3466">
                  <c:v>123.33333333332934</c:v>
                </c:pt>
                <c:pt idx="3467">
                  <c:v>123.3666666666627</c:v>
                </c:pt>
                <c:pt idx="3468">
                  <c:v>123.39999999999603</c:v>
                </c:pt>
                <c:pt idx="3469">
                  <c:v>123.43333333332933</c:v>
                </c:pt>
                <c:pt idx="3470">
                  <c:v>123.4666666666627</c:v>
                </c:pt>
                <c:pt idx="3471">
                  <c:v>123.49999999999604</c:v>
                </c:pt>
                <c:pt idx="3472">
                  <c:v>123.53333333332932</c:v>
                </c:pt>
                <c:pt idx="3473">
                  <c:v>123.56666666666268</c:v>
                </c:pt>
                <c:pt idx="3474">
                  <c:v>123.59999999999602</c:v>
                </c:pt>
                <c:pt idx="3475">
                  <c:v>123.6333333333293</c:v>
                </c:pt>
                <c:pt idx="3476">
                  <c:v>123.66666666666266</c:v>
                </c:pt>
                <c:pt idx="3477">
                  <c:v>123.69999999999601</c:v>
                </c:pt>
                <c:pt idx="3478">
                  <c:v>123.73333333332931</c:v>
                </c:pt>
                <c:pt idx="3479">
                  <c:v>123.76666666666267</c:v>
                </c:pt>
                <c:pt idx="3480">
                  <c:v>123.799999999996</c:v>
                </c:pt>
                <c:pt idx="3481">
                  <c:v>123.83333333332929</c:v>
                </c:pt>
                <c:pt idx="3482">
                  <c:v>123.86666666666267</c:v>
                </c:pt>
                <c:pt idx="3483">
                  <c:v>123.899999999996</c:v>
                </c:pt>
                <c:pt idx="3484">
                  <c:v>123.9333333333293</c:v>
                </c:pt>
                <c:pt idx="3485">
                  <c:v>123.96666666666268</c:v>
                </c:pt>
                <c:pt idx="3486">
                  <c:v>123.99999999999601</c:v>
                </c:pt>
                <c:pt idx="3487">
                  <c:v>124.0333333333293</c:v>
                </c:pt>
                <c:pt idx="3488">
                  <c:v>124.06666666666266</c:v>
                </c:pt>
                <c:pt idx="3489">
                  <c:v>124.09999999999599</c:v>
                </c:pt>
                <c:pt idx="3490">
                  <c:v>124.13333333332928</c:v>
                </c:pt>
                <c:pt idx="3491">
                  <c:v>124.16666666666265</c:v>
                </c:pt>
                <c:pt idx="3492">
                  <c:v>124.19999999999598</c:v>
                </c:pt>
                <c:pt idx="3493">
                  <c:v>124.23333333332928</c:v>
                </c:pt>
                <c:pt idx="3494">
                  <c:v>124.26666666666264</c:v>
                </c:pt>
                <c:pt idx="3495">
                  <c:v>124.29999999999598</c:v>
                </c:pt>
                <c:pt idx="3496">
                  <c:v>124.33333333332926</c:v>
                </c:pt>
                <c:pt idx="3497">
                  <c:v>124.36666666666262</c:v>
                </c:pt>
                <c:pt idx="3498">
                  <c:v>124.39999999999597</c:v>
                </c:pt>
                <c:pt idx="3499">
                  <c:v>124.43333333332927</c:v>
                </c:pt>
                <c:pt idx="3500">
                  <c:v>124.46666666666263</c:v>
                </c:pt>
                <c:pt idx="3501">
                  <c:v>124.49999999999598</c:v>
                </c:pt>
                <c:pt idx="3502">
                  <c:v>124.53333333332927</c:v>
                </c:pt>
                <c:pt idx="3503">
                  <c:v>124.56666666666263</c:v>
                </c:pt>
                <c:pt idx="3504">
                  <c:v>124.59999999999596</c:v>
                </c:pt>
                <c:pt idx="3505">
                  <c:v>124.63333333332926</c:v>
                </c:pt>
                <c:pt idx="3506">
                  <c:v>124.66666666666262</c:v>
                </c:pt>
                <c:pt idx="3507">
                  <c:v>124.69999999999595</c:v>
                </c:pt>
                <c:pt idx="3508">
                  <c:v>124.73333333332926</c:v>
                </c:pt>
                <c:pt idx="3509">
                  <c:v>124.76666666666262</c:v>
                </c:pt>
                <c:pt idx="3510">
                  <c:v>124.79999999999595</c:v>
                </c:pt>
                <c:pt idx="3511">
                  <c:v>124.83333333332924</c:v>
                </c:pt>
                <c:pt idx="3512">
                  <c:v>124.86666666666261</c:v>
                </c:pt>
                <c:pt idx="3513">
                  <c:v>124.89999999999594</c:v>
                </c:pt>
                <c:pt idx="3514">
                  <c:v>124.93333333332924</c:v>
                </c:pt>
                <c:pt idx="3515">
                  <c:v>124.9666666666626</c:v>
                </c:pt>
                <c:pt idx="3516">
                  <c:v>124.99999999999594</c:v>
                </c:pt>
                <c:pt idx="3517">
                  <c:v>125.03333333332924</c:v>
                </c:pt>
                <c:pt idx="3518">
                  <c:v>125.0666666666626</c:v>
                </c:pt>
                <c:pt idx="3519">
                  <c:v>125.09999999999593</c:v>
                </c:pt>
                <c:pt idx="3520">
                  <c:v>125.13333333332923</c:v>
                </c:pt>
                <c:pt idx="3521">
                  <c:v>125.16666666666259</c:v>
                </c:pt>
                <c:pt idx="3522">
                  <c:v>125.19999999999592</c:v>
                </c:pt>
                <c:pt idx="3523">
                  <c:v>125.23333333332923</c:v>
                </c:pt>
                <c:pt idx="3524">
                  <c:v>125.26666666666259</c:v>
                </c:pt>
                <c:pt idx="3525">
                  <c:v>125.29999999999592</c:v>
                </c:pt>
                <c:pt idx="3526">
                  <c:v>125.33333333332922</c:v>
                </c:pt>
                <c:pt idx="3527">
                  <c:v>125.36666666666258</c:v>
                </c:pt>
                <c:pt idx="3528">
                  <c:v>125.39999999999591</c:v>
                </c:pt>
                <c:pt idx="3529">
                  <c:v>125.43333333332922</c:v>
                </c:pt>
                <c:pt idx="3530">
                  <c:v>125.46666666666258</c:v>
                </c:pt>
                <c:pt idx="3531">
                  <c:v>125.49999999999591</c:v>
                </c:pt>
                <c:pt idx="3532">
                  <c:v>125.5333333333292</c:v>
                </c:pt>
                <c:pt idx="3533">
                  <c:v>125.56666666666257</c:v>
                </c:pt>
                <c:pt idx="3534">
                  <c:v>125.5999999999959</c:v>
                </c:pt>
                <c:pt idx="3535">
                  <c:v>125.63333333332919</c:v>
                </c:pt>
                <c:pt idx="3536">
                  <c:v>125.66666666666256</c:v>
                </c:pt>
                <c:pt idx="3537">
                  <c:v>125.6999999999959</c:v>
                </c:pt>
                <c:pt idx="3538">
                  <c:v>125.7333333333292</c:v>
                </c:pt>
                <c:pt idx="3539">
                  <c:v>125.76666666666256</c:v>
                </c:pt>
                <c:pt idx="3540">
                  <c:v>125.7999999999959</c:v>
                </c:pt>
                <c:pt idx="3541">
                  <c:v>125.83333333332919</c:v>
                </c:pt>
                <c:pt idx="3542">
                  <c:v>125.86666666666255</c:v>
                </c:pt>
                <c:pt idx="3543">
                  <c:v>125.89999999999588</c:v>
                </c:pt>
                <c:pt idx="3544">
                  <c:v>125.93333333332919</c:v>
                </c:pt>
                <c:pt idx="3545">
                  <c:v>125.96666666666255</c:v>
                </c:pt>
                <c:pt idx="3546">
                  <c:v>125.99999999999588</c:v>
                </c:pt>
                <c:pt idx="3547">
                  <c:v>126.03333333332918</c:v>
                </c:pt>
                <c:pt idx="3548">
                  <c:v>126.06666666666254</c:v>
                </c:pt>
                <c:pt idx="3549">
                  <c:v>126.09999999999587</c:v>
                </c:pt>
                <c:pt idx="3550">
                  <c:v>126.13333333332916</c:v>
                </c:pt>
                <c:pt idx="3551">
                  <c:v>126.16666666666252</c:v>
                </c:pt>
                <c:pt idx="3552">
                  <c:v>126.19999999999587</c:v>
                </c:pt>
                <c:pt idx="3553">
                  <c:v>126.23333333332917</c:v>
                </c:pt>
                <c:pt idx="3554">
                  <c:v>126.26666666666253</c:v>
                </c:pt>
                <c:pt idx="3555">
                  <c:v>126.29999999999588</c:v>
                </c:pt>
                <c:pt idx="3556">
                  <c:v>126.33333333332916</c:v>
                </c:pt>
                <c:pt idx="3557">
                  <c:v>126.36666666666252</c:v>
                </c:pt>
                <c:pt idx="3558">
                  <c:v>126.39999999999586</c:v>
                </c:pt>
                <c:pt idx="3559">
                  <c:v>126.43333333332916</c:v>
                </c:pt>
                <c:pt idx="3560">
                  <c:v>126.46666666666252</c:v>
                </c:pt>
                <c:pt idx="3561">
                  <c:v>126.49999999999586</c:v>
                </c:pt>
                <c:pt idx="3562">
                  <c:v>126.53333333332915</c:v>
                </c:pt>
                <c:pt idx="3563">
                  <c:v>126.56666666666251</c:v>
                </c:pt>
                <c:pt idx="3564">
                  <c:v>126.59999999999584</c:v>
                </c:pt>
                <c:pt idx="3565">
                  <c:v>126.63333333332913</c:v>
                </c:pt>
                <c:pt idx="3566">
                  <c:v>126.66666666666249</c:v>
                </c:pt>
                <c:pt idx="3567">
                  <c:v>126.69999999999582</c:v>
                </c:pt>
                <c:pt idx="3568">
                  <c:v>126.73333333332914</c:v>
                </c:pt>
                <c:pt idx="3569">
                  <c:v>126.7666666666625</c:v>
                </c:pt>
                <c:pt idx="3570">
                  <c:v>126.79999999999583</c:v>
                </c:pt>
                <c:pt idx="3571">
                  <c:v>126.83333333332914</c:v>
                </c:pt>
                <c:pt idx="3572">
                  <c:v>126.8666666666625</c:v>
                </c:pt>
                <c:pt idx="3573">
                  <c:v>126.89999999999583</c:v>
                </c:pt>
                <c:pt idx="3574">
                  <c:v>126.93333333332913</c:v>
                </c:pt>
                <c:pt idx="3575">
                  <c:v>126.9666666666625</c:v>
                </c:pt>
                <c:pt idx="3576">
                  <c:v>126.99999999999584</c:v>
                </c:pt>
                <c:pt idx="3577">
                  <c:v>127.03333333332913</c:v>
                </c:pt>
                <c:pt idx="3578">
                  <c:v>127.06666666666248</c:v>
                </c:pt>
                <c:pt idx="3579">
                  <c:v>127.09999999999582</c:v>
                </c:pt>
                <c:pt idx="3580">
                  <c:v>127.13333333332911</c:v>
                </c:pt>
                <c:pt idx="3581">
                  <c:v>127.16666666666246</c:v>
                </c:pt>
                <c:pt idx="3582">
                  <c:v>127.19999999999581</c:v>
                </c:pt>
                <c:pt idx="3583">
                  <c:v>127.23333333332911</c:v>
                </c:pt>
                <c:pt idx="3584">
                  <c:v>127.26666666666247</c:v>
                </c:pt>
                <c:pt idx="3585">
                  <c:v>127.2999999999958</c:v>
                </c:pt>
                <c:pt idx="3586">
                  <c:v>127.33333333332909</c:v>
                </c:pt>
                <c:pt idx="3587">
                  <c:v>127.36666666666247</c:v>
                </c:pt>
                <c:pt idx="3588">
                  <c:v>127.3999999999958</c:v>
                </c:pt>
                <c:pt idx="3589">
                  <c:v>127.4333333333291</c:v>
                </c:pt>
                <c:pt idx="3590">
                  <c:v>127.46666666666248</c:v>
                </c:pt>
                <c:pt idx="3591">
                  <c:v>127.49999999999581</c:v>
                </c:pt>
                <c:pt idx="3592">
                  <c:v>127.5333333333291</c:v>
                </c:pt>
                <c:pt idx="3593">
                  <c:v>127.56666666666246</c:v>
                </c:pt>
                <c:pt idx="3594">
                  <c:v>127.59999999999579</c:v>
                </c:pt>
                <c:pt idx="3595">
                  <c:v>127.63333333332909</c:v>
                </c:pt>
                <c:pt idx="3596">
                  <c:v>127.66666666666245</c:v>
                </c:pt>
                <c:pt idx="3597">
                  <c:v>127.69999999999578</c:v>
                </c:pt>
                <c:pt idx="3598">
                  <c:v>127.73333333332909</c:v>
                </c:pt>
                <c:pt idx="3599">
                  <c:v>127.76666666666245</c:v>
                </c:pt>
                <c:pt idx="3600">
                  <c:v>127.79999999999578</c:v>
                </c:pt>
                <c:pt idx="3601">
                  <c:v>127.83333333332907</c:v>
                </c:pt>
                <c:pt idx="3602">
                  <c:v>127.86666666666244</c:v>
                </c:pt>
                <c:pt idx="3603">
                  <c:v>127.89999999999577</c:v>
                </c:pt>
                <c:pt idx="3604">
                  <c:v>127.93333333332907</c:v>
                </c:pt>
                <c:pt idx="3605">
                  <c:v>127.96666666666243</c:v>
                </c:pt>
                <c:pt idx="3606">
                  <c:v>127.99999999999578</c:v>
                </c:pt>
                <c:pt idx="3607">
                  <c:v>128.03333333332913</c:v>
                </c:pt>
                <c:pt idx="3608">
                  <c:v>128.0666666666624</c:v>
                </c:pt>
                <c:pt idx="3609">
                  <c:v>128.09999999999576</c:v>
                </c:pt>
                <c:pt idx="3610">
                  <c:v>128.13333333332909</c:v>
                </c:pt>
                <c:pt idx="3611">
                  <c:v>128.16666666666239</c:v>
                </c:pt>
                <c:pt idx="3612">
                  <c:v>128.19999999999575</c:v>
                </c:pt>
                <c:pt idx="3613">
                  <c:v>128.23333333332909</c:v>
                </c:pt>
                <c:pt idx="3614">
                  <c:v>128.26666666666239</c:v>
                </c:pt>
                <c:pt idx="3615">
                  <c:v>128.29999999999575</c:v>
                </c:pt>
                <c:pt idx="3616">
                  <c:v>128.33333333332911</c:v>
                </c:pt>
                <c:pt idx="3617">
                  <c:v>128.36666666666238</c:v>
                </c:pt>
                <c:pt idx="3618">
                  <c:v>128.39999999999574</c:v>
                </c:pt>
                <c:pt idx="3619">
                  <c:v>128.43333333332907</c:v>
                </c:pt>
                <c:pt idx="3620">
                  <c:v>128.46666666666238</c:v>
                </c:pt>
                <c:pt idx="3621">
                  <c:v>128.49999999999574</c:v>
                </c:pt>
                <c:pt idx="3622">
                  <c:v>128.53333333332907</c:v>
                </c:pt>
                <c:pt idx="3623">
                  <c:v>128.56666666666237</c:v>
                </c:pt>
                <c:pt idx="3624">
                  <c:v>128.59999999999573</c:v>
                </c:pt>
                <c:pt idx="3625">
                  <c:v>128.63333333332906</c:v>
                </c:pt>
                <c:pt idx="3626">
                  <c:v>128.66666666666237</c:v>
                </c:pt>
                <c:pt idx="3627">
                  <c:v>128.69999999999573</c:v>
                </c:pt>
                <c:pt idx="3628">
                  <c:v>128.73333333332906</c:v>
                </c:pt>
                <c:pt idx="3629">
                  <c:v>128.76666666666236</c:v>
                </c:pt>
                <c:pt idx="3630">
                  <c:v>128.79999999999572</c:v>
                </c:pt>
                <c:pt idx="3631">
                  <c:v>128.83333333332908</c:v>
                </c:pt>
                <c:pt idx="3632">
                  <c:v>128.86666666666238</c:v>
                </c:pt>
                <c:pt idx="3633">
                  <c:v>128.89999999999571</c:v>
                </c:pt>
                <c:pt idx="3634">
                  <c:v>128.93333333332907</c:v>
                </c:pt>
                <c:pt idx="3635">
                  <c:v>128.96666666666238</c:v>
                </c:pt>
                <c:pt idx="3636">
                  <c:v>128.99999999999571</c:v>
                </c:pt>
                <c:pt idx="3637">
                  <c:v>129.03333333332904</c:v>
                </c:pt>
                <c:pt idx="3638">
                  <c:v>129.06666666666234</c:v>
                </c:pt>
                <c:pt idx="3639">
                  <c:v>129.0999999999957</c:v>
                </c:pt>
                <c:pt idx="3640">
                  <c:v>129.13333333332903</c:v>
                </c:pt>
                <c:pt idx="3641">
                  <c:v>129.16666666666234</c:v>
                </c:pt>
                <c:pt idx="3642">
                  <c:v>129.1999999999957</c:v>
                </c:pt>
                <c:pt idx="3643">
                  <c:v>129.23333333332903</c:v>
                </c:pt>
                <c:pt idx="3644">
                  <c:v>129.26666666666233</c:v>
                </c:pt>
                <c:pt idx="3645">
                  <c:v>129.29999999999566</c:v>
                </c:pt>
                <c:pt idx="3646">
                  <c:v>129.33333333332905</c:v>
                </c:pt>
                <c:pt idx="3647">
                  <c:v>129.36666666666235</c:v>
                </c:pt>
                <c:pt idx="3648">
                  <c:v>129.39999999999569</c:v>
                </c:pt>
                <c:pt idx="3649">
                  <c:v>129.43333333332905</c:v>
                </c:pt>
                <c:pt idx="3650">
                  <c:v>129.46666666666235</c:v>
                </c:pt>
                <c:pt idx="3651">
                  <c:v>129.49999999999568</c:v>
                </c:pt>
                <c:pt idx="3652">
                  <c:v>129.53333333332901</c:v>
                </c:pt>
                <c:pt idx="3653">
                  <c:v>129.56666666666231</c:v>
                </c:pt>
                <c:pt idx="3654">
                  <c:v>129.59999999999565</c:v>
                </c:pt>
                <c:pt idx="3655">
                  <c:v>129.63333333332901</c:v>
                </c:pt>
                <c:pt idx="3656">
                  <c:v>129.66666666666231</c:v>
                </c:pt>
                <c:pt idx="3657">
                  <c:v>129.69999999999564</c:v>
                </c:pt>
                <c:pt idx="3658">
                  <c:v>129.733333333329</c:v>
                </c:pt>
                <c:pt idx="3659">
                  <c:v>129.7666666666623</c:v>
                </c:pt>
                <c:pt idx="3660">
                  <c:v>129.79999999999563</c:v>
                </c:pt>
                <c:pt idx="3661">
                  <c:v>129.83333333332899</c:v>
                </c:pt>
                <c:pt idx="3662">
                  <c:v>129.86666666666233</c:v>
                </c:pt>
                <c:pt idx="3663">
                  <c:v>129.89999999999566</c:v>
                </c:pt>
                <c:pt idx="3664">
                  <c:v>129.93333333332899</c:v>
                </c:pt>
                <c:pt idx="3665">
                  <c:v>129.96666666666232</c:v>
                </c:pt>
                <c:pt idx="3666">
                  <c:v>129.99999999999565</c:v>
                </c:pt>
                <c:pt idx="3667">
                  <c:v>130.03333333332898</c:v>
                </c:pt>
                <c:pt idx="3668">
                  <c:v>130.06666666666229</c:v>
                </c:pt>
                <c:pt idx="3669">
                  <c:v>130.09999999999565</c:v>
                </c:pt>
                <c:pt idx="3670">
                  <c:v>130.13333333332898</c:v>
                </c:pt>
                <c:pt idx="3671">
                  <c:v>130.16666666666228</c:v>
                </c:pt>
                <c:pt idx="3672">
                  <c:v>130.19999999999561</c:v>
                </c:pt>
                <c:pt idx="3673">
                  <c:v>130.23333333332894</c:v>
                </c:pt>
                <c:pt idx="3674">
                  <c:v>130.26666666666227</c:v>
                </c:pt>
                <c:pt idx="3675">
                  <c:v>130.29999999999561</c:v>
                </c:pt>
                <c:pt idx="3676">
                  <c:v>130.33333333332897</c:v>
                </c:pt>
                <c:pt idx="3677">
                  <c:v>130.3666666666623</c:v>
                </c:pt>
                <c:pt idx="3678">
                  <c:v>130.39999999999563</c:v>
                </c:pt>
                <c:pt idx="3679">
                  <c:v>130.43333333332896</c:v>
                </c:pt>
                <c:pt idx="3680">
                  <c:v>130.46666666666226</c:v>
                </c:pt>
                <c:pt idx="3681">
                  <c:v>130.49999999999562</c:v>
                </c:pt>
                <c:pt idx="3682">
                  <c:v>130.53333333332895</c:v>
                </c:pt>
                <c:pt idx="3683">
                  <c:v>130.56666666666226</c:v>
                </c:pt>
                <c:pt idx="3684">
                  <c:v>130.59999999999562</c:v>
                </c:pt>
                <c:pt idx="3685">
                  <c:v>130.63333333332895</c:v>
                </c:pt>
                <c:pt idx="3686">
                  <c:v>130.66666666666225</c:v>
                </c:pt>
                <c:pt idx="3687">
                  <c:v>130.69999999999558</c:v>
                </c:pt>
                <c:pt idx="3688">
                  <c:v>130.73333333332891</c:v>
                </c:pt>
                <c:pt idx="3689">
                  <c:v>130.76666666666222</c:v>
                </c:pt>
                <c:pt idx="3690">
                  <c:v>130.79999999999558</c:v>
                </c:pt>
                <c:pt idx="3691">
                  <c:v>130.83333333332894</c:v>
                </c:pt>
                <c:pt idx="3692">
                  <c:v>130.86666666666224</c:v>
                </c:pt>
                <c:pt idx="3693">
                  <c:v>130.8999999999956</c:v>
                </c:pt>
                <c:pt idx="3694">
                  <c:v>130.93333333332893</c:v>
                </c:pt>
                <c:pt idx="3695">
                  <c:v>130.96666666666223</c:v>
                </c:pt>
                <c:pt idx="3696">
                  <c:v>130.99999999999559</c:v>
                </c:pt>
                <c:pt idx="3697">
                  <c:v>131.03333333332893</c:v>
                </c:pt>
                <c:pt idx="3698">
                  <c:v>131.06666666666223</c:v>
                </c:pt>
                <c:pt idx="3699">
                  <c:v>131.09999999999559</c:v>
                </c:pt>
                <c:pt idx="3700">
                  <c:v>131.13333333332892</c:v>
                </c:pt>
                <c:pt idx="3701">
                  <c:v>131.16666666666222</c:v>
                </c:pt>
                <c:pt idx="3702">
                  <c:v>131.19999999999558</c:v>
                </c:pt>
                <c:pt idx="3703">
                  <c:v>131.23333333332889</c:v>
                </c:pt>
                <c:pt idx="3704">
                  <c:v>131.26666666666222</c:v>
                </c:pt>
                <c:pt idx="3705">
                  <c:v>131.29999999999558</c:v>
                </c:pt>
                <c:pt idx="3706">
                  <c:v>131.33333333332891</c:v>
                </c:pt>
                <c:pt idx="3707">
                  <c:v>131.36666666666221</c:v>
                </c:pt>
                <c:pt idx="3708">
                  <c:v>131.39999999999557</c:v>
                </c:pt>
                <c:pt idx="3709">
                  <c:v>131.4333333333289</c:v>
                </c:pt>
                <c:pt idx="3710">
                  <c:v>131.46666666666221</c:v>
                </c:pt>
                <c:pt idx="3711">
                  <c:v>131.49999999999557</c:v>
                </c:pt>
                <c:pt idx="3712">
                  <c:v>131.5333333333289</c:v>
                </c:pt>
                <c:pt idx="3713">
                  <c:v>131.5666666666622</c:v>
                </c:pt>
                <c:pt idx="3714">
                  <c:v>131.59999999999556</c:v>
                </c:pt>
                <c:pt idx="3715">
                  <c:v>131.63333333332886</c:v>
                </c:pt>
                <c:pt idx="3716">
                  <c:v>131.66666666666219</c:v>
                </c:pt>
                <c:pt idx="3717">
                  <c:v>131.69999999999555</c:v>
                </c:pt>
                <c:pt idx="3718">
                  <c:v>131.73333333332886</c:v>
                </c:pt>
                <c:pt idx="3719">
                  <c:v>131.76666666666219</c:v>
                </c:pt>
                <c:pt idx="3720">
                  <c:v>131.79999999999555</c:v>
                </c:pt>
                <c:pt idx="3721">
                  <c:v>131.83333333332888</c:v>
                </c:pt>
                <c:pt idx="3722">
                  <c:v>131.86666666666218</c:v>
                </c:pt>
                <c:pt idx="3723">
                  <c:v>131.89999999999554</c:v>
                </c:pt>
                <c:pt idx="3724">
                  <c:v>131.93333333332885</c:v>
                </c:pt>
                <c:pt idx="3725">
                  <c:v>131.96666666666218</c:v>
                </c:pt>
                <c:pt idx="3726">
                  <c:v>131.99999999999554</c:v>
                </c:pt>
                <c:pt idx="3727">
                  <c:v>132.03333333332884</c:v>
                </c:pt>
                <c:pt idx="3728">
                  <c:v>132.06666666666217</c:v>
                </c:pt>
                <c:pt idx="3729">
                  <c:v>132.09999999999553</c:v>
                </c:pt>
                <c:pt idx="3730">
                  <c:v>132.13333333332884</c:v>
                </c:pt>
                <c:pt idx="3731">
                  <c:v>132.16666666666217</c:v>
                </c:pt>
                <c:pt idx="3732">
                  <c:v>132.19999999999553</c:v>
                </c:pt>
                <c:pt idx="3733">
                  <c:v>132.23333333332883</c:v>
                </c:pt>
                <c:pt idx="3734">
                  <c:v>132.26666666666216</c:v>
                </c:pt>
                <c:pt idx="3735">
                  <c:v>132.29999999999552</c:v>
                </c:pt>
                <c:pt idx="3736">
                  <c:v>132.33333333332885</c:v>
                </c:pt>
                <c:pt idx="3737">
                  <c:v>132.36666666666218</c:v>
                </c:pt>
                <c:pt idx="3738">
                  <c:v>132.39999999999554</c:v>
                </c:pt>
                <c:pt idx="3739">
                  <c:v>132.43333333332885</c:v>
                </c:pt>
                <c:pt idx="3740">
                  <c:v>132.46666666666218</c:v>
                </c:pt>
                <c:pt idx="3741">
                  <c:v>132.49999999999551</c:v>
                </c:pt>
                <c:pt idx="3742">
                  <c:v>132.53333333332881</c:v>
                </c:pt>
                <c:pt idx="3743">
                  <c:v>132.56666666666214</c:v>
                </c:pt>
                <c:pt idx="3744">
                  <c:v>132.5999999999955</c:v>
                </c:pt>
                <c:pt idx="3745">
                  <c:v>132.63333333332881</c:v>
                </c:pt>
                <c:pt idx="3746">
                  <c:v>132.66666666666214</c:v>
                </c:pt>
                <c:pt idx="3747">
                  <c:v>132.6999999999955</c:v>
                </c:pt>
                <c:pt idx="3748">
                  <c:v>132.7333333333288</c:v>
                </c:pt>
                <c:pt idx="3749">
                  <c:v>132.76666666666213</c:v>
                </c:pt>
                <c:pt idx="3750">
                  <c:v>132.79999999999546</c:v>
                </c:pt>
                <c:pt idx="3751">
                  <c:v>132.83333333332882</c:v>
                </c:pt>
                <c:pt idx="3752">
                  <c:v>132.86666666666216</c:v>
                </c:pt>
                <c:pt idx="3753">
                  <c:v>132.89999999999549</c:v>
                </c:pt>
                <c:pt idx="3754">
                  <c:v>132.93333333332882</c:v>
                </c:pt>
                <c:pt idx="3755">
                  <c:v>132.96666666666215</c:v>
                </c:pt>
                <c:pt idx="3756">
                  <c:v>132.99999999999548</c:v>
                </c:pt>
                <c:pt idx="3757">
                  <c:v>133.03333333332878</c:v>
                </c:pt>
                <c:pt idx="3758">
                  <c:v>133.06666666666212</c:v>
                </c:pt>
                <c:pt idx="3759">
                  <c:v>133.09999999999548</c:v>
                </c:pt>
                <c:pt idx="3760">
                  <c:v>133.13333333332878</c:v>
                </c:pt>
                <c:pt idx="3761">
                  <c:v>133.16666666666211</c:v>
                </c:pt>
                <c:pt idx="3762">
                  <c:v>133.19999999999544</c:v>
                </c:pt>
                <c:pt idx="3763">
                  <c:v>133.23333333332877</c:v>
                </c:pt>
                <c:pt idx="3764">
                  <c:v>133.2666666666621</c:v>
                </c:pt>
                <c:pt idx="3765">
                  <c:v>133.29999999999544</c:v>
                </c:pt>
                <c:pt idx="3766">
                  <c:v>133.3333333333288</c:v>
                </c:pt>
                <c:pt idx="3767">
                  <c:v>133.36666666666213</c:v>
                </c:pt>
                <c:pt idx="3768">
                  <c:v>133.39999999999546</c:v>
                </c:pt>
                <c:pt idx="3769">
                  <c:v>133.43333333332879</c:v>
                </c:pt>
                <c:pt idx="3770">
                  <c:v>133.46666666666212</c:v>
                </c:pt>
                <c:pt idx="3771">
                  <c:v>133.49999999999545</c:v>
                </c:pt>
                <c:pt idx="3772">
                  <c:v>133.53333333332878</c:v>
                </c:pt>
                <c:pt idx="3773">
                  <c:v>133.56666666666212</c:v>
                </c:pt>
                <c:pt idx="3774">
                  <c:v>133.59999999999545</c:v>
                </c:pt>
                <c:pt idx="3775">
                  <c:v>133.63333333332878</c:v>
                </c:pt>
                <c:pt idx="3776">
                  <c:v>133.66666666666208</c:v>
                </c:pt>
                <c:pt idx="3777">
                  <c:v>133.69999999999541</c:v>
                </c:pt>
                <c:pt idx="3778">
                  <c:v>133.73333333332874</c:v>
                </c:pt>
                <c:pt idx="3779">
                  <c:v>133.76666666666208</c:v>
                </c:pt>
                <c:pt idx="3780">
                  <c:v>133.79999999999541</c:v>
                </c:pt>
                <c:pt idx="3781">
                  <c:v>133.83333333332877</c:v>
                </c:pt>
                <c:pt idx="3782">
                  <c:v>133.8666666666621</c:v>
                </c:pt>
                <c:pt idx="3783">
                  <c:v>133.89999999999543</c:v>
                </c:pt>
                <c:pt idx="3784">
                  <c:v>133.93333333332876</c:v>
                </c:pt>
                <c:pt idx="3785">
                  <c:v>133.96666666666206</c:v>
                </c:pt>
                <c:pt idx="3786">
                  <c:v>133.99999999999542</c:v>
                </c:pt>
                <c:pt idx="3787">
                  <c:v>134.03333333332876</c:v>
                </c:pt>
                <c:pt idx="3788">
                  <c:v>134.06666666666206</c:v>
                </c:pt>
                <c:pt idx="3789">
                  <c:v>134.09999999999542</c:v>
                </c:pt>
                <c:pt idx="3790">
                  <c:v>134.13333333332875</c:v>
                </c:pt>
                <c:pt idx="3791">
                  <c:v>134.16666666666205</c:v>
                </c:pt>
                <c:pt idx="3792">
                  <c:v>134.19999999999538</c:v>
                </c:pt>
                <c:pt idx="3793">
                  <c:v>134.23333333332872</c:v>
                </c:pt>
                <c:pt idx="3794">
                  <c:v>134.26666666666205</c:v>
                </c:pt>
                <c:pt idx="3795">
                  <c:v>134.29999999999538</c:v>
                </c:pt>
                <c:pt idx="3796">
                  <c:v>134.33333333332874</c:v>
                </c:pt>
                <c:pt idx="3797">
                  <c:v>134.36666666666204</c:v>
                </c:pt>
                <c:pt idx="3798">
                  <c:v>134.3999999999954</c:v>
                </c:pt>
                <c:pt idx="3799">
                  <c:v>134.43333333332873</c:v>
                </c:pt>
                <c:pt idx="3800">
                  <c:v>134.46666666666204</c:v>
                </c:pt>
                <c:pt idx="3801">
                  <c:v>134.4999999999954</c:v>
                </c:pt>
                <c:pt idx="3802">
                  <c:v>134.53333333332873</c:v>
                </c:pt>
                <c:pt idx="3803">
                  <c:v>134.56666666666203</c:v>
                </c:pt>
                <c:pt idx="3804">
                  <c:v>134.59999999999539</c:v>
                </c:pt>
                <c:pt idx="3805">
                  <c:v>134.63333333332872</c:v>
                </c:pt>
                <c:pt idx="3806">
                  <c:v>134.66666666666202</c:v>
                </c:pt>
                <c:pt idx="3807">
                  <c:v>134.69999999999538</c:v>
                </c:pt>
                <c:pt idx="3808">
                  <c:v>134.73333333332872</c:v>
                </c:pt>
                <c:pt idx="3809">
                  <c:v>134.76666666666202</c:v>
                </c:pt>
                <c:pt idx="3810">
                  <c:v>134.79999999999538</c:v>
                </c:pt>
                <c:pt idx="3811">
                  <c:v>134.83333333332871</c:v>
                </c:pt>
                <c:pt idx="3812">
                  <c:v>134.86666666666201</c:v>
                </c:pt>
                <c:pt idx="3813">
                  <c:v>134.89999999999537</c:v>
                </c:pt>
                <c:pt idx="3814">
                  <c:v>134.9333333333287</c:v>
                </c:pt>
                <c:pt idx="3815">
                  <c:v>134.96666666666201</c:v>
                </c:pt>
                <c:pt idx="3816">
                  <c:v>134.99999999999537</c:v>
                </c:pt>
                <c:pt idx="3817">
                  <c:v>135.0333333333287</c:v>
                </c:pt>
                <c:pt idx="3818">
                  <c:v>135.066666666662</c:v>
                </c:pt>
                <c:pt idx="3819">
                  <c:v>135.09999999999536</c:v>
                </c:pt>
                <c:pt idx="3820">
                  <c:v>135.13333333332866</c:v>
                </c:pt>
                <c:pt idx="3821">
                  <c:v>135.166666666662</c:v>
                </c:pt>
                <c:pt idx="3822">
                  <c:v>135.19999999999536</c:v>
                </c:pt>
                <c:pt idx="3823">
                  <c:v>135.23333333332866</c:v>
                </c:pt>
                <c:pt idx="3824">
                  <c:v>135.26666666666199</c:v>
                </c:pt>
                <c:pt idx="3825">
                  <c:v>135.29999999999535</c:v>
                </c:pt>
                <c:pt idx="3826">
                  <c:v>135.33333333332868</c:v>
                </c:pt>
                <c:pt idx="3827">
                  <c:v>135.36666666666198</c:v>
                </c:pt>
                <c:pt idx="3828">
                  <c:v>135.39999999999534</c:v>
                </c:pt>
                <c:pt idx="3829">
                  <c:v>135.43333333332868</c:v>
                </c:pt>
                <c:pt idx="3830">
                  <c:v>135.46666666666198</c:v>
                </c:pt>
                <c:pt idx="3831">
                  <c:v>135.49999999999534</c:v>
                </c:pt>
                <c:pt idx="3832">
                  <c:v>135.53333333332864</c:v>
                </c:pt>
                <c:pt idx="3833">
                  <c:v>135.56666666666197</c:v>
                </c:pt>
                <c:pt idx="3834">
                  <c:v>135.59999999999533</c:v>
                </c:pt>
                <c:pt idx="3835">
                  <c:v>135.63333333332864</c:v>
                </c:pt>
                <c:pt idx="3836">
                  <c:v>135.66666666666197</c:v>
                </c:pt>
                <c:pt idx="3837">
                  <c:v>135.69999999999533</c:v>
                </c:pt>
                <c:pt idx="3838">
                  <c:v>135.73333333332863</c:v>
                </c:pt>
                <c:pt idx="3839">
                  <c:v>135.76666666666196</c:v>
                </c:pt>
                <c:pt idx="3840">
                  <c:v>135.79999999999532</c:v>
                </c:pt>
                <c:pt idx="3841">
                  <c:v>135.83333333332865</c:v>
                </c:pt>
                <c:pt idx="3842">
                  <c:v>135.86666666666198</c:v>
                </c:pt>
                <c:pt idx="3843">
                  <c:v>135.89999999999534</c:v>
                </c:pt>
                <c:pt idx="3844">
                  <c:v>135.93333333332865</c:v>
                </c:pt>
                <c:pt idx="3845">
                  <c:v>135.96666666666198</c:v>
                </c:pt>
                <c:pt idx="3846">
                  <c:v>135.99999999999531</c:v>
                </c:pt>
                <c:pt idx="3847">
                  <c:v>136.03333333332861</c:v>
                </c:pt>
                <c:pt idx="3848">
                  <c:v>136.06666666666194</c:v>
                </c:pt>
                <c:pt idx="3849">
                  <c:v>136.0999999999953</c:v>
                </c:pt>
                <c:pt idx="3850">
                  <c:v>136.13333333332861</c:v>
                </c:pt>
                <c:pt idx="3851">
                  <c:v>136.16666666666194</c:v>
                </c:pt>
                <c:pt idx="3852">
                  <c:v>136.1999999999953</c:v>
                </c:pt>
                <c:pt idx="3853">
                  <c:v>136.2333333333286</c:v>
                </c:pt>
                <c:pt idx="3854">
                  <c:v>136.26666666666193</c:v>
                </c:pt>
                <c:pt idx="3855">
                  <c:v>136.29999999999526</c:v>
                </c:pt>
                <c:pt idx="3856">
                  <c:v>136.33333333332862</c:v>
                </c:pt>
                <c:pt idx="3857">
                  <c:v>136.36666666666196</c:v>
                </c:pt>
                <c:pt idx="3858">
                  <c:v>136.39999999999529</c:v>
                </c:pt>
                <c:pt idx="3859">
                  <c:v>136.43333333332862</c:v>
                </c:pt>
                <c:pt idx="3860">
                  <c:v>139.46666666666195</c:v>
                </c:pt>
                <c:pt idx="3861">
                  <c:v>139.49999999999528</c:v>
                </c:pt>
                <c:pt idx="3862">
                  <c:v>139.53333333332859</c:v>
                </c:pt>
                <c:pt idx="3863">
                  <c:v>139.56666666666192</c:v>
                </c:pt>
                <c:pt idx="3864">
                  <c:v>139.59999999999528</c:v>
                </c:pt>
                <c:pt idx="3865">
                  <c:v>139.63333333332858</c:v>
                </c:pt>
                <c:pt idx="3866">
                  <c:v>139.66666666666191</c:v>
                </c:pt>
                <c:pt idx="3867">
                  <c:v>139.69999999999524</c:v>
                </c:pt>
                <c:pt idx="3868">
                  <c:v>139.73333333332857</c:v>
                </c:pt>
                <c:pt idx="3869">
                  <c:v>139.76666666666191</c:v>
                </c:pt>
                <c:pt idx="3870">
                  <c:v>139.79999999999524</c:v>
                </c:pt>
                <c:pt idx="3871">
                  <c:v>139.8333333333286</c:v>
                </c:pt>
                <c:pt idx="3872">
                  <c:v>139.86666666666193</c:v>
                </c:pt>
                <c:pt idx="3873">
                  <c:v>139.89999999999526</c:v>
                </c:pt>
                <c:pt idx="3874">
                  <c:v>139.93333333332859</c:v>
                </c:pt>
                <c:pt idx="3875">
                  <c:v>139.96666666666192</c:v>
                </c:pt>
                <c:pt idx="3876">
                  <c:v>139.99999999999525</c:v>
                </c:pt>
                <c:pt idx="3877">
                  <c:v>140.03333333332859</c:v>
                </c:pt>
                <c:pt idx="3878">
                  <c:v>140.06666666666192</c:v>
                </c:pt>
                <c:pt idx="3879">
                  <c:v>140.09999999999525</c:v>
                </c:pt>
                <c:pt idx="3880">
                  <c:v>140.13333333332858</c:v>
                </c:pt>
                <c:pt idx="3881">
                  <c:v>140.16666666666188</c:v>
                </c:pt>
                <c:pt idx="3882">
                  <c:v>140.19999999999521</c:v>
                </c:pt>
                <c:pt idx="3883">
                  <c:v>140.23333333332855</c:v>
                </c:pt>
                <c:pt idx="3884">
                  <c:v>140.26666666666188</c:v>
                </c:pt>
                <c:pt idx="3885">
                  <c:v>140.29999999999521</c:v>
                </c:pt>
                <c:pt idx="3886">
                  <c:v>140.33333333332857</c:v>
                </c:pt>
                <c:pt idx="3887">
                  <c:v>140.3666666666619</c:v>
                </c:pt>
                <c:pt idx="3888">
                  <c:v>140.39999999999523</c:v>
                </c:pt>
                <c:pt idx="3889">
                  <c:v>140.43333333332856</c:v>
                </c:pt>
                <c:pt idx="3890">
                  <c:v>140.46666666666187</c:v>
                </c:pt>
                <c:pt idx="3891">
                  <c:v>140.49999999999523</c:v>
                </c:pt>
                <c:pt idx="3892">
                  <c:v>140.53333333332856</c:v>
                </c:pt>
                <c:pt idx="3893">
                  <c:v>140.56666666666186</c:v>
                </c:pt>
                <c:pt idx="3894">
                  <c:v>140.59999999999522</c:v>
                </c:pt>
                <c:pt idx="3895">
                  <c:v>140.63333333332855</c:v>
                </c:pt>
                <c:pt idx="3896">
                  <c:v>140.66666666666185</c:v>
                </c:pt>
                <c:pt idx="3897">
                  <c:v>140.69999999999519</c:v>
                </c:pt>
                <c:pt idx="3898">
                  <c:v>140.73333333332855</c:v>
                </c:pt>
                <c:pt idx="3899">
                  <c:v>140.76666666666185</c:v>
                </c:pt>
                <c:pt idx="3900">
                  <c:v>140.79999999999518</c:v>
                </c:pt>
                <c:pt idx="3901">
                  <c:v>140.83333333332854</c:v>
                </c:pt>
                <c:pt idx="3902">
                  <c:v>140.86666666666184</c:v>
                </c:pt>
                <c:pt idx="3903">
                  <c:v>140.8999999999952</c:v>
                </c:pt>
                <c:pt idx="3904">
                  <c:v>140.93333333332853</c:v>
                </c:pt>
                <c:pt idx="3905">
                  <c:v>140.96666666666184</c:v>
                </c:pt>
                <c:pt idx="3906">
                  <c:v>140.9999999999952</c:v>
                </c:pt>
                <c:pt idx="3907">
                  <c:v>141.03333333332853</c:v>
                </c:pt>
                <c:pt idx="3908">
                  <c:v>141.06666666666183</c:v>
                </c:pt>
                <c:pt idx="3909">
                  <c:v>141.09999999999519</c:v>
                </c:pt>
                <c:pt idx="3910">
                  <c:v>141.13333333332852</c:v>
                </c:pt>
                <c:pt idx="3911">
                  <c:v>141.16666666666183</c:v>
                </c:pt>
                <c:pt idx="3912">
                  <c:v>141.19999999999519</c:v>
                </c:pt>
                <c:pt idx="3913">
                  <c:v>141.23333333332852</c:v>
                </c:pt>
                <c:pt idx="3914">
                  <c:v>141.26666666666182</c:v>
                </c:pt>
                <c:pt idx="3915">
                  <c:v>141.29999999999518</c:v>
                </c:pt>
                <c:pt idx="3916">
                  <c:v>141.33333333332851</c:v>
                </c:pt>
                <c:pt idx="3917">
                  <c:v>141.36666666666181</c:v>
                </c:pt>
                <c:pt idx="3918">
                  <c:v>141.39999999999517</c:v>
                </c:pt>
                <c:pt idx="3919">
                  <c:v>141.43333333332851</c:v>
                </c:pt>
                <c:pt idx="3920">
                  <c:v>141.46666666666181</c:v>
                </c:pt>
                <c:pt idx="3921">
                  <c:v>141.49999999999517</c:v>
                </c:pt>
                <c:pt idx="3922">
                  <c:v>141.5333333333285</c:v>
                </c:pt>
                <c:pt idx="3923">
                  <c:v>141.5666666666618</c:v>
                </c:pt>
                <c:pt idx="3924">
                  <c:v>141.59999999999516</c:v>
                </c:pt>
                <c:pt idx="3925">
                  <c:v>141.63333333332847</c:v>
                </c:pt>
                <c:pt idx="3926">
                  <c:v>141.6666666666618</c:v>
                </c:pt>
                <c:pt idx="3927">
                  <c:v>141.69999999999516</c:v>
                </c:pt>
                <c:pt idx="3928">
                  <c:v>141.73333333332846</c:v>
                </c:pt>
                <c:pt idx="3929">
                  <c:v>141.76666666666179</c:v>
                </c:pt>
                <c:pt idx="3930">
                  <c:v>141.79999999999515</c:v>
                </c:pt>
                <c:pt idx="3931">
                  <c:v>141.83333333332848</c:v>
                </c:pt>
                <c:pt idx="3932">
                  <c:v>141.86666666666179</c:v>
                </c:pt>
                <c:pt idx="3933">
                  <c:v>141.89999999999517</c:v>
                </c:pt>
                <c:pt idx="3934">
                  <c:v>141.93333333332848</c:v>
                </c:pt>
                <c:pt idx="3935">
                  <c:v>141.96666666666178</c:v>
                </c:pt>
                <c:pt idx="3936">
                  <c:v>141.99999999999514</c:v>
                </c:pt>
                <c:pt idx="3937">
                  <c:v>142.03333333332844</c:v>
                </c:pt>
                <c:pt idx="3938">
                  <c:v>142.06666666666177</c:v>
                </c:pt>
                <c:pt idx="3939">
                  <c:v>142.09999999999513</c:v>
                </c:pt>
                <c:pt idx="3940">
                  <c:v>142.13333333332844</c:v>
                </c:pt>
                <c:pt idx="3941">
                  <c:v>142.16666666666177</c:v>
                </c:pt>
                <c:pt idx="3942">
                  <c:v>142.19999999999513</c:v>
                </c:pt>
                <c:pt idx="3943">
                  <c:v>142.23333333332843</c:v>
                </c:pt>
                <c:pt idx="3944">
                  <c:v>142.26666666666176</c:v>
                </c:pt>
                <c:pt idx="3945">
                  <c:v>142.29999999999512</c:v>
                </c:pt>
                <c:pt idx="3946">
                  <c:v>142.33333333332845</c:v>
                </c:pt>
                <c:pt idx="3947">
                  <c:v>142.36666666666179</c:v>
                </c:pt>
                <c:pt idx="3948">
                  <c:v>142.39999999999515</c:v>
                </c:pt>
                <c:pt idx="3949">
                  <c:v>142.43333333332845</c:v>
                </c:pt>
                <c:pt idx="3950">
                  <c:v>142.46666666666178</c:v>
                </c:pt>
                <c:pt idx="3951">
                  <c:v>142.49999999999511</c:v>
                </c:pt>
                <c:pt idx="3952">
                  <c:v>142.53333333332841</c:v>
                </c:pt>
                <c:pt idx="3953">
                  <c:v>142.56666666666175</c:v>
                </c:pt>
                <c:pt idx="3954">
                  <c:v>142.59999999999511</c:v>
                </c:pt>
                <c:pt idx="3955">
                  <c:v>142.63333333332841</c:v>
                </c:pt>
                <c:pt idx="3956">
                  <c:v>142.66666666666174</c:v>
                </c:pt>
                <c:pt idx="3957">
                  <c:v>142.6999999999951</c:v>
                </c:pt>
                <c:pt idx="3958">
                  <c:v>142.7333333333284</c:v>
                </c:pt>
                <c:pt idx="3959">
                  <c:v>142.76666666666173</c:v>
                </c:pt>
                <c:pt idx="3960">
                  <c:v>142.79999999999507</c:v>
                </c:pt>
                <c:pt idx="3961">
                  <c:v>142.83333333332843</c:v>
                </c:pt>
                <c:pt idx="3962">
                  <c:v>142.86666666666176</c:v>
                </c:pt>
                <c:pt idx="3963">
                  <c:v>142.89999999999509</c:v>
                </c:pt>
                <c:pt idx="3964">
                  <c:v>142.93333333332842</c:v>
                </c:pt>
                <c:pt idx="3965">
                  <c:v>142.96666666666175</c:v>
                </c:pt>
                <c:pt idx="3966">
                  <c:v>142.99999999999508</c:v>
                </c:pt>
                <c:pt idx="3967">
                  <c:v>143.03333333332839</c:v>
                </c:pt>
                <c:pt idx="3968">
                  <c:v>143.06666666666175</c:v>
                </c:pt>
                <c:pt idx="3969">
                  <c:v>143.09999999999508</c:v>
                </c:pt>
                <c:pt idx="3970">
                  <c:v>143.13333333332838</c:v>
                </c:pt>
                <c:pt idx="3971">
                  <c:v>143.16666666666171</c:v>
                </c:pt>
                <c:pt idx="3972">
                  <c:v>143.19999999999504</c:v>
                </c:pt>
                <c:pt idx="3973">
                  <c:v>143.23333333332837</c:v>
                </c:pt>
                <c:pt idx="3974">
                  <c:v>143.26666666666171</c:v>
                </c:pt>
                <c:pt idx="3975">
                  <c:v>143.29999999999504</c:v>
                </c:pt>
                <c:pt idx="3976">
                  <c:v>143.3333333333284</c:v>
                </c:pt>
                <c:pt idx="3977">
                  <c:v>143.36666666666173</c:v>
                </c:pt>
                <c:pt idx="3978">
                  <c:v>143.39999999999506</c:v>
                </c:pt>
                <c:pt idx="3979">
                  <c:v>143.43333333332839</c:v>
                </c:pt>
                <c:pt idx="3980">
                  <c:v>143.46666666666172</c:v>
                </c:pt>
                <c:pt idx="3981">
                  <c:v>143.49999999999505</c:v>
                </c:pt>
                <c:pt idx="3982">
                  <c:v>143.53333333332839</c:v>
                </c:pt>
                <c:pt idx="3983">
                  <c:v>143.56666666666172</c:v>
                </c:pt>
                <c:pt idx="3984">
                  <c:v>143.59999999999505</c:v>
                </c:pt>
                <c:pt idx="3985">
                  <c:v>143.63333333332838</c:v>
                </c:pt>
                <c:pt idx="3986">
                  <c:v>143.66666666666168</c:v>
                </c:pt>
                <c:pt idx="3987">
                  <c:v>143.69999999999501</c:v>
                </c:pt>
                <c:pt idx="3988">
                  <c:v>143.73333333332835</c:v>
                </c:pt>
                <c:pt idx="3989">
                  <c:v>143.76666666666168</c:v>
                </c:pt>
                <c:pt idx="3990">
                  <c:v>143.79999999999501</c:v>
                </c:pt>
                <c:pt idx="3991">
                  <c:v>143.83333333332837</c:v>
                </c:pt>
                <c:pt idx="3992">
                  <c:v>143.8666666666617</c:v>
                </c:pt>
                <c:pt idx="3993">
                  <c:v>143.89999999999503</c:v>
                </c:pt>
                <c:pt idx="3994">
                  <c:v>143.93333333332836</c:v>
                </c:pt>
                <c:pt idx="3995">
                  <c:v>143.96666666666167</c:v>
                </c:pt>
                <c:pt idx="3996">
                  <c:v>143.99999999999503</c:v>
                </c:pt>
                <c:pt idx="3997">
                  <c:v>144.03333333332836</c:v>
                </c:pt>
                <c:pt idx="3998">
                  <c:v>144.06666666666166</c:v>
                </c:pt>
                <c:pt idx="3999">
                  <c:v>144.09999999999502</c:v>
                </c:pt>
                <c:pt idx="4000">
                  <c:v>144.13333333332835</c:v>
                </c:pt>
                <c:pt idx="4001">
                  <c:v>144.16666666666165</c:v>
                </c:pt>
                <c:pt idx="4002">
                  <c:v>144.19999999999499</c:v>
                </c:pt>
                <c:pt idx="4003">
                  <c:v>144.23333333332835</c:v>
                </c:pt>
                <c:pt idx="4004">
                  <c:v>144.26666666666165</c:v>
                </c:pt>
                <c:pt idx="4005">
                  <c:v>144.29999999999498</c:v>
                </c:pt>
                <c:pt idx="4006">
                  <c:v>144.33333333332834</c:v>
                </c:pt>
                <c:pt idx="4007">
                  <c:v>144.36666666666164</c:v>
                </c:pt>
                <c:pt idx="4008">
                  <c:v>144.399999999995</c:v>
                </c:pt>
                <c:pt idx="4009">
                  <c:v>144.43333333332833</c:v>
                </c:pt>
                <c:pt idx="4010">
                  <c:v>144.46666666666164</c:v>
                </c:pt>
                <c:pt idx="4011">
                  <c:v>144.499999999995</c:v>
                </c:pt>
                <c:pt idx="4012">
                  <c:v>144.53333333332833</c:v>
                </c:pt>
                <c:pt idx="4013">
                  <c:v>144.56666666666163</c:v>
                </c:pt>
                <c:pt idx="4014">
                  <c:v>144.59999999999499</c:v>
                </c:pt>
                <c:pt idx="4015">
                  <c:v>144.63333333332832</c:v>
                </c:pt>
                <c:pt idx="4016">
                  <c:v>144.66666666666163</c:v>
                </c:pt>
                <c:pt idx="4017">
                  <c:v>144.69999999999499</c:v>
                </c:pt>
                <c:pt idx="4018">
                  <c:v>144.73333333332832</c:v>
                </c:pt>
                <c:pt idx="4019">
                  <c:v>144.76666666666162</c:v>
                </c:pt>
                <c:pt idx="4020">
                  <c:v>144.79999999999498</c:v>
                </c:pt>
                <c:pt idx="4021">
                  <c:v>144.83333333332831</c:v>
                </c:pt>
                <c:pt idx="4022">
                  <c:v>144.86666666666162</c:v>
                </c:pt>
                <c:pt idx="4023">
                  <c:v>144.899999999995</c:v>
                </c:pt>
                <c:pt idx="4024">
                  <c:v>144.93333333332831</c:v>
                </c:pt>
                <c:pt idx="4025">
                  <c:v>144.96666666666161</c:v>
                </c:pt>
                <c:pt idx="4026">
                  <c:v>144.99999999999497</c:v>
                </c:pt>
                <c:pt idx="4027">
                  <c:v>145.0333333333283</c:v>
                </c:pt>
                <c:pt idx="4028">
                  <c:v>145.0666666666616</c:v>
                </c:pt>
                <c:pt idx="4029">
                  <c:v>145.09999999999496</c:v>
                </c:pt>
                <c:pt idx="4030">
                  <c:v>145.1333333333283</c:v>
                </c:pt>
                <c:pt idx="4031">
                  <c:v>145.1666666666616</c:v>
                </c:pt>
                <c:pt idx="4032">
                  <c:v>145.19999999999496</c:v>
                </c:pt>
                <c:pt idx="4033">
                  <c:v>145.23333333332826</c:v>
                </c:pt>
                <c:pt idx="4034">
                  <c:v>145.26666666666159</c:v>
                </c:pt>
                <c:pt idx="4035">
                  <c:v>145.29999999999495</c:v>
                </c:pt>
                <c:pt idx="4036">
                  <c:v>145.33333333332828</c:v>
                </c:pt>
                <c:pt idx="4037">
                  <c:v>145.36666666666162</c:v>
                </c:pt>
                <c:pt idx="4038">
                  <c:v>145.39999999999498</c:v>
                </c:pt>
                <c:pt idx="4039">
                  <c:v>145.43333333332828</c:v>
                </c:pt>
                <c:pt idx="4040">
                  <c:v>145.46666666666158</c:v>
                </c:pt>
                <c:pt idx="4041">
                  <c:v>145.49999999999494</c:v>
                </c:pt>
                <c:pt idx="4042">
                  <c:v>145.53333333332824</c:v>
                </c:pt>
                <c:pt idx="4043">
                  <c:v>145.56666666666158</c:v>
                </c:pt>
                <c:pt idx="4044">
                  <c:v>145.59999999999494</c:v>
                </c:pt>
                <c:pt idx="4045">
                  <c:v>145.63333333332824</c:v>
                </c:pt>
                <c:pt idx="4046">
                  <c:v>145.66666666666157</c:v>
                </c:pt>
                <c:pt idx="4047">
                  <c:v>145.69999999999493</c:v>
                </c:pt>
                <c:pt idx="4048">
                  <c:v>145.73333333332823</c:v>
                </c:pt>
                <c:pt idx="4049">
                  <c:v>145.76666666666156</c:v>
                </c:pt>
                <c:pt idx="4050">
                  <c:v>145.79999999999492</c:v>
                </c:pt>
                <c:pt idx="4051">
                  <c:v>145.83333333332826</c:v>
                </c:pt>
                <c:pt idx="4052">
                  <c:v>145.86666666666159</c:v>
                </c:pt>
                <c:pt idx="4053">
                  <c:v>145.89999999999495</c:v>
                </c:pt>
                <c:pt idx="4054">
                  <c:v>145.93333333332825</c:v>
                </c:pt>
                <c:pt idx="4055">
                  <c:v>145.96666666666158</c:v>
                </c:pt>
                <c:pt idx="4056">
                  <c:v>145.99999999999491</c:v>
                </c:pt>
                <c:pt idx="4057">
                  <c:v>146.03333333332822</c:v>
                </c:pt>
                <c:pt idx="4058">
                  <c:v>146.06666666666158</c:v>
                </c:pt>
                <c:pt idx="4059">
                  <c:v>146.09999999999491</c:v>
                </c:pt>
                <c:pt idx="4060">
                  <c:v>146.13333333332821</c:v>
                </c:pt>
                <c:pt idx="4061">
                  <c:v>146.16666666666154</c:v>
                </c:pt>
                <c:pt idx="4062">
                  <c:v>146.1999999999949</c:v>
                </c:pt>
                <c:pt idx="4063">
                  <c:v>146.2333333333282</c:v>
                </c:pt>
                <c:pt idx="4064">
                  <c:v>146.26666666666154</c:v>
                </c:pt>
                <c:pt idx="4065">
                  <c:v>146.2999999999949</c:v>
                </c:pt>
                <c:pt idx="4066">
                  <c:v>146.33333333332823</c:v>
                </c:pt>
                <c:pt idx="4067">
                  <c:v>146.36666666666156</c:v>
                </c:pt>
                <c:pt idx="4068">
                  <c:v>146.39999999999489</c:v>
                </c:pt>
                <c:pt idx="4069">
                  <c:v>146.43333333332822</c:v>
                </c:pt>
                <c:pt idx="4070">
                  <c:v>146.46666666666155</c:v>
                </c:pt>
                <c:pt idx="4071">
                  <c:v>146.49999999999488</c:v>
                </c:pt>
                <c:pt idx="4072">
                  <c:v>146.53333333332822</c:v>
                </c:pt>
                <c:pt idx="4073">
                  <c:v>146.56666666666155</c:v>
                </c:pt>
                <c:pt idx="4074">
                  <c:v>146.59999999999488</c:v>
                </c:pt>
                <c:pt idx="4075">
                  <c:v>146.63333333332818</c:v>
                </c:pt>
                <c:pt idx="4076">
                  <c:v>146.66666666666151</c:v>
                </c:pt>
                <c:pt idx="4077">
                  <c:v>146.69999999999484</c:v>
                </c:pt>
                <c:pt idx="4078">
                  <c:v>146.73333333332818</c:v>
                </c:pt>
                <c:pt idx="4079">
                  <c:v>146.76666666666151</c:v>
                </c:pt>
                <c:pt idx="4080">
                  <c:v>146.79999999999484</c:v>
                </c:pt>
                <c:pt idx="4081">
                  <c:v>146.8333333333282</c:v>
                </c:pt>
                <c:pt idx="4082">
                  <c:v>146.86666666666153</c:v>
                </c:pt>
                <c:pt idx="4083">
                  <c:v>146.89999999999486</c:v>
                </c:pt>
                <c:pt idx="4084">
                  <c:v>146.93333333332819</c:v>
                </c:pt>
                <c:pt idx="4085">
                  <c:v>146.96666666666152</c:v>
                </c:pt>
                <c:pt idx="4086">
                  <c:v>146.99999999999486</c:v>
                </c:pt>
                <c:pt idx="4087">
                  <c:v>147.03333333332819</c:v>
                </c:pt>
                <c:pt idx="4088">
                  <c:v>147.06666666666152</c:v>
                </c:pt>
                <c:pt idx="4089">
                  <c:v>147.09999999999485</c:v>
                </c:pt>
                <c:pt idx="4090">
                  <c:v>147.13333333332818</c:v>
                </c:pt>
                <c:pt idx="4091">
                  <c:v>147.16666666666148</c:v>
                </c:pt>
                <c:pt idx="4092">
                  <c:v>147.19999999999482</c:v>
                </c:pt>
                <c:pt idx="4093">
                  <c:v>147.23333333332818</c:v>
                </c:pt>
                <c:pt idx="4094">
                  <c:v>147.26666666666148</c:v>
                </c:pt>
                <c:pt idx="4095">
                  <c:v>147.29999999999481</c:v>
                </c:pt>
                <c:pt idx="4096">
                  <c:v>147.33333333332817</c:v>
                </c:pt>
                <c:pt idx="4097">
                  <c:v>147.3666666666615</c:v>
                </c:pt>
                <c:pt idx="4098">
                  <c:v>147.39999999999483</c:v>
                </c:pt>
                <c:pt idx="4099">
                  <c:v>147.43333333332816</c:v>
                </c:pt>
                <c:pt idx="4100">
                  <c:v>147.4666666666615</c:v>
                </c:pt>
                <c:pt idx="4101">
                  <c:v>147.49999999999483</c:v>
                </c:pt>
                <c:pt idx="4102">
                  <c:v>147.53333333332816</c:v>
                </c:pt>
                <c:pt idx="4103">
                  <c:v>147.56666666666146</c:v>
                </c:pt>
                <c:pt idx="4104">
                  <c:v>147.59999999999482</c:v>
                </c:pt>
                <c:pt idx="4105">
                  <c:v>147.63333333332815</c:v>
                </c:pt>
                <c:pt idx="4106">
                  <c:v>147.66666666666146</c:v>
                </c:pt>
                <c:pt idx="4107">
                  <c:v>147.69999999999482</c:v>
                </c:pt>
                <c:pt idx="4108">
                  <c:v>147.73333333332815</c:v>
                </c:pt>
                <c:pt idx="4109">
                  <c:v>147.76666666666145</c:v>
                </c:pt>
                <c:pt idx="4110">
                  <c:v>147.79999999999478</c:v>
                </c:pt>
                <c:pt idx="4111">
                  <c:v>147.83333333332814</c:v>
                </c:pt>
                <c:pt idx="4112">
                  <c:v>147.86666666666144</c:v>
                </c:pt>
                <c:pt idx="4113">
                  <c:v>147.8999999999948</c:v>
                </c:pt>
                <c:pt idx="4114">
                  <c:v>147.93333333332814</c:v>
                </c:pt>
                <c:pt idx="4115">
                  <c:v>147.96666666666144</c:v>
                </c:pt>
                <c:pt idx="4116">
                  <c:v>147.9999999999948</c:v>
                </c:pt>
                <c:pt idx="4117">
                  <c:v>148.03333333332813</c:v>
                </c:pt>
                <c:pt idx="4118">
                  <c:v>148.06666666666143</c:v>
                </c:pt>
                <c:pt idx="4119">
                  <c:v>148.09999999999479</c:v>
                </c:pt>
                <c:pt idx="4120">
                  <c:v>148.13333333332812</c:v>
                </c:pt>
                <c:pt idx="4121">
                  <c:v>148.16666666666143</c:v>
                </c:pt>
                <c:pt idx="4122">
                  <c:v>148.19999999999479</c:v>
                </c:pt>
                <c:pt idx="4123">
                  <c:v>148.23333333332812</c:v>
                </c:pt>
                <c:pt idx="4124">
                  <c:v>148.26666666666142</c:v>
                </c:pt>
                <c:pt idx="4125">
                  <c:v>148.29999999999478</c:v>
                </c:pt>
                <c:pt idx="4126">
                  <c:v>148.33333333332811</c:v>
                </c:pt>
                <c:pt idx="4127">
                  <c:v>148.36666666666142</c:v>
                </c:pt>
                <c:pt idx="4128">
                  <c:v>148.3999999999948</c:v>
                </c:pt>
                <c:pt idx="4129">
                  <c:v>148.43333333332811</c:v>
                </c:pt>
                <c:pt idx="4130">
                  <c:v>148.46666666666141</c:v>
                </c:pt>
                <c:pt idx="4131">
                  <c:v>148.49999999999477</c:v>
                </c:pt>
                <c:pt idx="4132">
                  <c:v>148.5333333333281</c:v>
                </c:pt>
                <c:pt idx="4133">
                  <c:v>148.5666666666614</c:v>
                </c:pt>
                <c:pt idx="4134">
                  <c:v>148.59999999999476</c:v>
                </c:pt>
                <c:pt idx="4135">
                  <c:v>148.6333333333281</c:v>
                </c:pt>
                <c:pt idx="4136">
                  <c:v>148.6666666666614</c:v>
                </c:pt>
                <c:pt idx="4137">
                  <c:v>148.69999999999476</c:v>
                </c:pt>
                <c:pt idx="4138">
                  <c:v>148.73333333332806</c:v>
                </c:pt>
                <c:pt idx="4139">
                  <c:v>148.76666666666139</c:v>
                </c:pt>
                <c:pt idx="4140">
                  <c:v>148.79999999999475</c:v>
                </c:pt>
                <c:pt idx="4141">
                  <c:v>148.83333333332808</c:v>
                </c:pt>
                <c:pt idx="4142">
                  <c:v>148.86666666666142</c:v>
                </c:pt>
                <c:pt idx="4143">
                  <c:v>148.89999999999478</c:v>
                </c:pt>
                <c:pt idx="4144">
                  <c:v>148.93333333332808</c:v>
                </c:pt>
                <c:pt idx="4145">
                  <c:v>148.96666666666138</c:v>
                </c:pt>
                <c:pt idx="4146">
                  <c:v>148.99999999999474</c:v>
                </c:pt>
                <c:pt idx="4147">
                  <c:v>149.03333333332805</c:v>
                </c:pt>
                <c:pt idx="4148">
                  <c:v>149.06666666666138</c:v>
                </c:pt>
                <c:pt idx="4149">
                  <c:v>149.09999999999474</c:v>
                </c:pt>
                <c:pt idx="4150">
                  <c:v>149.13333333332804</c:v>
                </c:pt>
                <c:pt idx="4151">
                  <c:v>149.16666666666137</c:v>
                </c:pt>
                <c:pt idx="4152">
                  <c:v>149.19999999999473</c:v>
                </c:pt>
                <c:pt idx="4153">
                  <c:v>149.23333333332803</c:v>
                </c:pt>
                <c:pt idx="4154">
                  <c:v>149.26666666666137</c:v>
                </c:pt>
                <c:pt idx="4155">
                  <c:v>149.29999999999472</c:v>
                </c:pt>
                <c:pt idx="4156">
                  <c:v>149.33333333332806</c:v>
                </c:pt>
                <c:pt idx="4157">
                  <c:v>149.36666666666139</c:v>
                </c:pt>
                <c:pt idx="4158">
                  <c:v>149.39999999999475</c:v>
                </c:pt>
                <c:pt idx="4159">
                  <c:v>149.43333333332805</c:v>
                </c:pt>
                <c:pt idx="4160">
                  <c:v>149.46666666666138</c:v>
                </c:pt>
                <c:pt idx="4161">
                  <c:v>149.49999999999471</c:v>
                </c:pt>
                <c:pt idx="4162">
                  <c:v>149.53333333332805</c:v>
                </c:pt>
                <c:pt idx="4163">
                  <c:v>149.56666666666138</c:v>
                </c:pt>
                <c:pt idx="4164">
                  <c:v>149.59999999999471</c:v>
                </c:pt>
                <c:pt idx="4165">
                  <c:v>149.63333333332801</c:v>
                </c:pt>
                <c:pt idx="4166">
                  <c:v>149.66666666666134</c:v>
                </c:pt>
                <c:pt idx="4167">
                  <c:v>149.6999999999947</c:v>
                </c:pt>
                <c:pt idx="4168">
                  <c:v>149.73333333332801</c:v>
                </c:pt>
                <c:pt idx="4169">
                  <c:v>149.76666666666134</c:v>
                </c:pt>
                <c:pt idx="4170">
                  <c:v>149.7999999999947</c:v>
                </c:pt>
                <c:pt idx="4171">
                  <c:v>149.83333333332803</c:v>
                </c:pt>
                <c:pt idx="4172">
                  <c:v>149.86666666666136</c:v>
                </c:pt>
                <c:pt idx="4173">
                  <c:v>149.89999999999469</c:v>
                </c:pt>
                <c:pt idx="4174">
                  <c:v>149.93333333332802</c:v>
                </c:pt>
                <c:pt idx="4175">
                  <c:v>149.96666666666135</c:v>
                </c:pt>
                <c:pt idx="4176">
                  <c:v>149.99999999999469</c:v>
                </c:pt>
                <c:pt idx="4177">
                  <c:v>150.03333333332802</c:v>
                </c:pt>
                <c:pt idx="4178">
                  <c:v>150.06666666666135</c:v>
                </c:pt>
                <c:pt idx="4179">
                  <c:v>150.09999999999468</c:v>
                </c:pt>
                <c:pt idx="4180">
                  <c:v>150.13333333332798</c:v>
                </c:pt>
                <c:pt idx="4181">
                  <c:v>150.16666666666131</c:v>
                </c:pt>
                <c:pt idx="4182">
                  <c:v>150.19999999999465</c:v>
                </c:pt>
                <c:pt idx="4183">
                  <c:v>150.23333333332798</c:v>
                </c:pt>
                <c:pt idx="4184">
                  <c:v>150.26666666666131</c:v>
                </c:pt>
                <c:pt idx="4185">
                  <c:v>150.29999999999464</c:v>
                </c:pt>
                <c:pt idx="4186">
                  <c:v>150.333333333328</c:v>
                </c:pt>
                <c:pt idx="4187">
                  <c:v>150.36666666666133</c:v>
                </c:pt>
                <c:pt idx="4188">
                  <c:v>150.39999999999466</c:v>
                </c:pt>
                <c:pt idx="4189">
                  <c:v>150.43333333332799</c:v>
                </c:pt>
                <c:pt idx="4190">
                  <c:v>150.46666666666133</c:v>
                </c:pt>
                <c:pt idx="4191">
                  <c:v>150.49999999999466</c:v>
                </c:pt>
                <c:pt idx="4192">
                  <c:v>150.53333333332799</c:v>
                </c:pt>
                <c:pt idx="4193">
                  <c:v>150.56666666666132</c:v>
                </c:pt>
                <c:pt idx="4194">
                  <c:v>150.59999999999465</c:v>
                </c:pt>
                <c:pt idx="4195">
                  <c:v>150.63333333332798</c:v>
                </c:pt>
                <c:pt idx="4196">
                  <c:v>150.66666666666129</c:v>
                </c:pt>
                <c:pt idx="4197">
                  <c:v>150.69999999999465</c:v>
                </c:pt>
                <c:pt idx="4198">
                  <c:v>150.73333333332798</c:v>
                </c:pt>
                <c:pt idx="4199">
                  <c:v>150.76666666666128</c:v>
                </c:pt>
                <c:pt idx="4200">
                  <c:v>150.79999999999461</c:v>
                </c:pt>
                <c:pt idx="4201">
                  <c:v>150.83333333332797</c:v>
                </c:pt>
                <c:pt idx="4202">
                  <c:v>150.8666666666613</c:v>
                </c:pt>
                <c:pt idx="4203">
                  <c:v>150.89999999999463</c:v>
                </c:pt>
                <c:pt idx="4204">
                  <c:v>150.93333333332797</c:v>
                </c:pt>
                <c:pt idx="4205">
                  <c:v>150.9666666666613</c:v>
                </c:pt>
                <c:pt idx="4206">
                  <c:v>150.99999999999463</c:v>
                </c:pt>
                <c:pt idx="4207">
                  <c:v>151.03333333332796</c:v>
                </c:pt>
                <c:pt idx="4208">
                  <c:v>151.06666666666126</c:v>
                </c:pt>
                <c:pt idx="4209">
                  <c:v>151.09999999999462</c:v>
                </c:pt>
                <c:pt idx="4210">
                  <c:v>151.13333333332795</c:v>
                </c:pt>
                <c:pt idx="4211">
                  <c:v>151.16666666666126</c:v>
                </c:pt>
                <c:pt idx="4212">
                  <c:v>151.19999999999462</c:v>
                </c:pt>
                <c:pt idx="4213">
                  <c:v>151.23333333332795</c:v>
                </c:pt>
                <c:pt idx="4214">
                  <c:v>151.26666666666125</c:v>
                </c:pt>
                <c:pt idx="4215">
                  <c:v>151.29999999999458</c:v>
                </c:pt>
                <c:pt idx="4216">
                  <c:v>151.33333333332794</c:v>
                </c:pt>
                <c:pt idx="4217">
                  <c:v>151.36666666666125</c:v>
                </c:pt>
                <c:pt idx="4218">
                  <c:v>151.39999999999461</c:v>
                </c:pt>
                <c:pt idx="4219">
                  <c:v>151.43333333332794</c:v>
                </c:pt>
                <c:pt idx="4220">
                  <c:v>151.46666666666124</c:v>
                </c:pt>
                <c:pt idx="4221">
                  <c:v>151.4999999999946</c:v>
                </c:pt>
                <c:pt idx="4222">
                  <c:v>151.53333333332793</c:v>
                </c:pt>
                <c:pt idx="4223">
                  <c:v>151.56666666666123</c:v>
                </c:pt>
                <c:pt idx="4224">
                  <c:v>151.59999999999459</c:v>
                </c:pt>
                <c:pt idx="4225">
                  <c:v>151.63333333332793</c:v>
                </c:pt>
                <c:pt idx="4226">
                  <c:v>151.66666666666123</c:v>
                </c:pt>
                <c:pt idx="4227">
                  <c:v>151.69999999999459</c:v>
                </c:pt>
                <c:pt idx="4228">
                  <c:v>151.73333333332792</c:v>
                </c:pt>
                <c:pt idx="4229">
                  <c:v>151.76666666666122</c:v>
                </c:pt>
                <c:pt idx="4230">
                  <c:v>151.79999999999458</c:v>
                </c:pt>
                <c:pt idx="4231">
                  <c:v>151.83333333332791</c:v>
                </c:pt>
                <c:pt idx="4232">
                  <c:v>151.86666666666125</c:v>
                </c:pt>
                <c:pt idx="4233">
                  <c:v>151.89999999999461</c:v>
                </c:pt>
                <c:pt idx="4234">
                  <c:v>151.93333333332791</c:v>
                </c:pt>
                <c:pt idx="4235">
                  <c:v>151.96666666666121</c:v>
                </c:pt>
                <c:pt idx="4236">
                  <c:v>151.99999999999457</c:v>
                </c:pt>
                <c:pt idx="4237">
                  <c:v>152.0333333333279</c:v>
                </c:pt>
                <c:pt idx="4238">
                  <c:v>152.06666666666121</c:v>
                </c:pt>
                <c:pt idx="4239">
                  <c:v>152.09999999999457</c:v>
                </c:pt>
                <c:pt idx="4240">
                  <c:v>152.1333333333279</c:v>
                </c:pt>
                <c:pt idx="4241">
                  <c:v>152.1666666666612</c:v>
                </c:pt>
                <c:pt idx="4242">
                  <c:v>152.19999999999456</c:v>
                </c:pt>
                <c:pt idx="4243">
                  <c:v>152.23333333332786</c:v>
                </c:pt>
                <c:pt idx="4244">
                  <c:v>152.26666666666119</c:v>
                </c:pt>
                <c:pt idx="4245">
                  <c:v>152.29999999999455</c:v>
                </c:pt>
                <c:pt idx="4246">
                  <c:v>152.33333333332789</c:v>
                </c:pt>
                <c:pt idx="4247">
                  <c:v>152.36666666666122</c:v>
                </c:pt>
                <c:pt idx="4248">
                  <c:v>152.39999999999458</c:v>
                </c:pt>
                <c:pt idx="4249">
                  <c:v>152.43333333332788</c:v>
                </c:pt>
                <c:pt idx="4250">
                  <c:v>152.46666666666118</c:v>
                </c:pt>
                <c:pt idx="4251">
                  <c:v>152.49999999999454</c:v>
                </c:pt>
                <c:pt idx="4252">
                  <c:v>152.53333333332785</c:v>
                </c:pt>
                <c:pt idx="4253">
                  <c:v>152.56666666666118</c:v>
                </c:pt>
                <c:pt idx="4254">
                  <c:v>152.59999999999454</c:v>
                </c:pt>
                <c:pt idx="4255">
                  <c:v>152.63333333332784</c:v>
                </c:pt>
                <c:pt idx="4256">
                  <c:v>152.66666666666117</c:v>
                </c:pt>
                <c:pt idx="4257">
                  <c:v>152.69999999999453</c:v>
                </c:pt>
                <c:pt idx="4258">
                  <c:v>152.73333333332783</c:v>
                </c:pt>
                <c:pt idx="4259">
                  <c:v>152.76666666666117</c:v>
                </c:pt>
                <c:pt idx="4260">
                  <c:v>152.79999999999453</c:v>
                </c:pt>
                <c:pt idx="4261">
                  <c:v>152.83333333332786</c:v>
                </c:pt>
                <c:pt idx="4262">
                  <c:v>152.86666666666119</c:v>
                </c:pt>
                <c:pt idx="4263">
                  <c:v>152.89999999999455</c:v>
                </c:pt>
                <c:pt idx="4264">
                  <c:v>152.93333333332785</c:v>
                </c:pt>
                <c:pt idx="4265">
                  <c:v>152.96666666666118</c:v>
                </c:pt>
                <c:pt idx="4266">
                  <c:v>152.99999999999451</c:v>
                </c:pt>
                <c:pt idx="4267">
                  <c:v>153.03333333332785</c:v>
                </c:pt>
                <c:pt idx="4268">
                  <c:v>153.06666666666118</c:v>
                </c:pt>
                <c:pt idx="4269">
                  <c:v>153.09999999999451</c:v>
                </c:pt>
                <c:pt idx="4270">
                  <c:v>153.13333333332781</c:v>
                </c:pt>
                <c:pt idx="4271">
                  <c:v>153.16666666666114</c:v>
                </c:pt>
                <c:pt idx="4272">
                  <c:v>153.1999999999945</c:v>
                </c:pt>
                <c:pt idx="4273">
                  <c:v>153.23333333332781</c:v>
                </c:pt>
                <c:pt idx="4274">
                  <c:v>153.26666666666114</c:v>
                </c:pt>
                <c:pt idx="4275">
                  <c:v>153.2999999999945</c:v>
                </c:pt>
                <c:pt idx="4276">
                  <c:v>153.33333333332783</c:v>
                </c:pt>
                <c:pt idx="4277">
                  <c:v>153.36666666666116</c:v>
                </c:pt>
                <c:pt idx="4278">
                  <c:v>153.39999999999449</c:v>
                </c:pt>
                <c:pt idx="4279">
                  <c:v>153.43333333332782</c:v>
                </c:pt>
                <c:pt idx="4280">
                  <c:v>153.46666666666115</c:v>
                </c:pt>
                <c:pt idx="4281">
                  <c:v>153.49999999999449</c:v>
                </c:pt>
                <c:pt idx="4282">
                  <c:v>153.53333333332782</c:v>
                </c:pt>
                <c:pt idx="4283">
                  <c:v>153.56666666666115</c:v>
                </c:pt>
                <c:pt idx="4284">
                  <c:v>153.59999999999448</c:v>
                </c:pt>
                <c:pt idx="4285">
                  <c:v>153.63333333332778</c:v>
                </c:pt>
                <c:pt idx="4286">
                  <c:v>153.66666666666111</c:v>
                </c:pt>
                <c:pt idx="4287">
                  <c:v>153.69999999999445</c:v>
                </c:pt>
                <c:pt idx="4288">
                  <c:v>153.73333333332778</c:v>
                </c:pt>
                <c:pt idx="4289">
                  <c:v>153.76666666666111</c:v>
                </c:pt>
                <c:pt idx="4290">
                  <c:v>153.79999999999444</c:v>
                </c:pt>
                <c:pt idx="4291">
                  <c:v>153.8333333333278</c:v>
                </c:pt>
                <c:pt idx="4292">
                  <c:v>153.86666666666113</c:v>
                </c:pt>
                <c:pt idx="4293">
                  <c:v>153.89999999999446</c:v>
                </c:pt>
                <c:pt idx="4294">
                  <c:v>153.93333333332779</c:v>
                </c:pt>
                <c:pt idx="4295">
                  <c:v>153.96666666666113</c:v>
                </c:pt>
                <c:pt idx="4296">
                  <c:v>153.99999999999446</c:v>
                </c:pt>
                <c:pt idx="4297">
                  <c:v>154.03333333332779</c:v>
                </c:pt>
                <c:pt idx="4298">
                  <c:v>154.06666666666112</c:v>
                </c:pt>
                <c:pt idx="4299">
                  <c:v>154.09999999999445</c:v>
                </c:pt>
                <c:pt idx="4300">
                  <c:v>154.13333333332778</c:v>
                </c:pt>
                <c:pt idx="4301">
                  <c:v>154.16666666666109</c:v>
                </c:pt>
                <c:pt idx="4302">
                  <c:v>154.19999999999445</c:v>
                </c:pt>
                <c:pt idx="4303">
                  <c:v>154.23333333332778</c:v>
                </c:pt>
                <c:pt idx="4304">
                  <c:v>154.26666666666108</c:v>
                </c:pt>
                <c:pt idx="4305">
                  <c:v>154.29999999999441</c:v>
                </c:pt>
                <c:pt idx="4306">
                  <c:v>154.33333333332777</c:v>
                </c:pt>
                <c:pt idx="4307">
                  <c:v>154.3666666666611</c:v>
                </c:pt>
                <c:pt idx="4308">
                  <c:v>154.39999999999444</c:v>
                </c:pt>
                <c:pt idx="4309">
                  <c:v>154.43333333332777</c:v>
                </c:pt>
                <c:pt idx="4310">
                  <c:v>154.4666666666611</c:v>
                </c:pt>
                <c:pt idx="4311">
                  <c:v>154.49999999999443</c:v>
                </c:pt>
                <c:pt idx="4312">
                  <c:v>154.53333333332776</c:v>
                </c:pt>
                <c:pt idx="4313">
                  <c:v>154.56666666666106</c:v>
                </c:pt>
                <c:pt idx="4314">
                  <c:v>154.59999999999442</c:v>
                </c:pt>
                <c:pt idx="4315">
                  <c:v>154.63333333332776</c:v>
                </c:pt>
                <c:pt idx="4316">
                  <c:v>154.66666666666106</c:v>
                </c:pt>
                <c:pt idx="4317">
                  <c:v>154.69999999999442</c:v>
                </c:pt>
                <c:pt idx="4318">
                  <c:v>154.73333333332775</c:v>
                </c:pt>
                <c:pt idx="4319">
                  <c:v>154.76666666666105</c:v>
                </c:pt>
                <c:pt idx="4320">
                  <c:v>154.79999999999438</c:v>
                </c:pt>
                <c:pt idx="4321">
                  <c:v>154.83333333332774</c:v>
                </c:pt>
                <c:pt idx="4322">
                  <c:v>154.86666666666108</c:v>
                </c:pt>
                <c:pt idx="4323">
                  <c:v>154.89999999999441</c:v>
                </c:pt>
                <c:pt idx="4324">
                  <c:v>154.93333333332774</c:v>
                </c:pt>
                <c:pt idx="4325">
                  <c:v>154.96666666666104</c:v>
                </c:pt>
                <c:pt idx="4326">
                  <c:v>154.9999999999944</c:v>
                </c:pt>
                <c:pt idx="4327">
                  <c:v>155.03333333332773</c:v>
                </c:pt>
                <c:pt idx="4328">
                  <c:v>155.06666666666104</c:v>
                </c:pt>
                <c:pt idx="4329">
                  <c:v>155.0999999999944</c:v>
                </c:pt>
                <c:pt idx="4330">
                  <c:v>155.13333333332773</c:v>
                </c:pt>
                <c:pt idx="4331">
                  <c:v>155.16666666666103</c:v>
                </c:pt>
                <c:pt idx="4332">
                  <c:v>155.19999999999439</c:v>
                </c:pt>
                <c:pt idx="4333">
                  <c:v>155.23333333332772</c:v>
                </c:pt>
                <c:pt idx="4334">
                  <c:v>155.26666666666102</c:v>
                </c:pt>
                <c:pt idx="4335">
                  <c:v>155.29999999999438</c:v>
                </c:pt>
                <c:pt idx="4336">
                  <c:v>155.33333333332774</c:v>
                </c:pt>
                <c:pt idx="4337">
                  <c:v>155.36666666666105</c:v>
                </c:pt>
                <c:pt idx="4338">
                  <c:v>155.39999999999441</c:v>
                </c:pt>
                <c:pt idx="4339">
                  <c:v>155.43333333332771</c:v>
                </c:pt>
                <c:pt idx="4340">
                  <c:v>155.46666666666101</c:v>
                </c:pt>
                <c:pt idx="4341">
                  <c:v>155.49999999999437</c:v>
                </c:pt>
                <c:pt idx="4342">
                  <c:v>155.5333333333277</c:v>
                </c:pt>
                <c:pt idx="4343">
                  <c:v>155.56666666666101</c:v>
                </c:pt>
                <c:pt idx="4344">
                  <c:v>155.59999999999437</c:v>
                </c:pt>
                <c:pt idx="4345">
                  <c:v>155.6333333333277</c:v>
                </c:pt>
                <c:pt idx="4346">
                  <c:v>155.666666666661</c:v>
                </c:pt>
                <c:pt idx="4347">
                  <c:v>155.69999999999436</c:v>
                </c:pt>
                <c:pt idx="4348">
                  <c:v>155.73333333332766</c:v>
                </c:pt>
                <c:pt idx="4349">
                  <c:v>155.766666666661</c:v>
                </c:pt>
                <c:pt idx="4350">
                  <c:v>155.79999999999436</c:v>
                </c:pt>
                <c:pt idx="4351">
                  <c:v>155.83333333332769</c:v>
                </c:pt>
                <c:pt idx="4352">
                  <c:v>155.86666666666102</c:v>
                </c:pt>
                <c:pt idx="4353">
                  <c:v>155.89999999999438</c:v>
                </c:pt>
                <c:pt idx="4354">
                  <c:v>155.93333333332768</c:v>
                </c:pt>
                <c:pt idx="4355">
                  <c:v>155.96666666666098</c:v>
                </c:pt>
                <c:pt idx="4356">
                  <c:v>155.99999999999434</c:v>
                </c:pt>
                <c:pt idx="4357">
                  <c:v>156.03333333332768</c:v>
                </c:pt>
                <c:pt idx="4358">
                  <c:v>156.06666666666098</c:v>
                </c:pt>
                <c:pt idx="4359">
                  <c:v>156.09999999999434</c:v>
                </c:pt>
                <c:pt idx="4360">
                  <c:v>156.13333333332764</c:v>
                </c:pt>
                <c:pt idx="4361">
                  <c:v>156.16666666666097</c:v>
                </c:pt>
                <c:pt idx="4362">
                  <c:v>156.19999999999433</c:v>
                </c:pt>
                <c:pt idx="4363">
                  <c:v>156.23333333332764</c:v>
                </c:pt>
                <c:pt idx="4364">
                  <c:v>156.26666666666097</c:v>
                </c:pt>
                <c:pt idx="4365">
                  <c:v>156.29999999999433</c:v>
                </c:pt>
                <c:pt idx="4366">
                  <c:v>156.33333333332766</c:v>
                </c:pt>
                <c:pt idx="4367">
                  <c:v>156.36666666666099</c:v>
                </c:pt>
                <c:pt idx="4368">
                  <c:v>156.39999999999435</c:v>
                </c:pt>
                <c:pt idx="4369">
                  <c:v>156.43333333332765</c:v>
                </c:pt>
                <c:pt idx="4370">
                  <c:v>156.46666666666098</c:v>
                </c:pt>
                <c:pt idx="4371">
                  <c:v>156.49999999999434</c:v>
                </c:pt>
                <c:pt idx="4372">
                  <c:v>156.53333333332765</c:v>
                </c:pt>
                <c:pt idx="4373">
                  <c:v>156.56666666666098</c:v>
                </c:pt>
                <c:pt idx="4374">
                  <c:v>156.59999999999431</c:v>
                </c:pt>
                <c:pt idx="4375">
                  <c:v>156.63333333332761</c:v>
                </c:pt>
                <c:pt idx="4376">
                  <c:v>156.66666666666094</c:v>
                </c:pt>
                <c:pt idx="4377">
                  <c:v>156.6999999999943</c:v>
                </c:pt>
                <c:pt idx="4378">
                  <c:v>156.73333333332761</c:v>
                </c:pt>
                <c:pt idx="4379">
                  <c:v>156.76666666666094</c:v>
                </c:pt>
                <c:pt idx="4380">
                  <c:v>156.7999999999943</c:v>
                </c:pt>
                <c:pt idx="4381">
                  <c:v>156.83333333332763</c:v>
                </c:pt>
                <c:pt idx="4382">
                  <c:v>156.86666666666096</c:v>
                </c:pt>
                <c:pt idx="4383">
                  <c:v>156.89999999999429</c:v>
                </c:pt>
                <c:pt idx="4384">
                  <c:v>156.93333333332762</c:v>
                </c:pt>
                <c:pt idx="4385">
                  <c:v>156.96666666666096</c:v>
                </c:pt>
                <c:pt idx="4386">
                  <c:v>156.99999999999429</c:v>
                </c:pt>
                <c:pt idx="4387">
                  <c:v>157.03333333332762</c:v>
                </c:pt>
                <c:pt idx="4388">
                  <c:v>157.06666666666095</c:v>
                </c:pt>
                <c:pt idx="4389">
                  <c:v>157.09999999999428</c:v>
                </c:pt>
                <c:pt idx="4390">
                  <c:v>157.13333333332758</c:v>
                </c:pt>
                <c:pt idx="4391">
                  <c:v>157.16666666666092</c:v>
                </c:pt>
                <c:pt idx="4392">
                  <c:v>157.19999999999428</c:v>
                </c:pt>
                <c:pt idx="4393">
                  <c:v>157.23333333332758</c:v>
                </c:pt>
                <c:pt idx="4394">
                  <c:v>157.26666666666091</c:v>
                </c:pt>
                <c:pt idx="4395">
                  <c:v>157.29999999999424</c:v>
                </c:pt>
                <c:pt idx="4396">
                  <c:v>157.3333333333276</c:v>
                </c:pt>
                <c:pt idx="4397">
                  <c:v>157.36666666666093</c:v>
                </c:pt>
                <c:pt idx="4398">
                  <c:v>157.39999999999426</c:v>
                </c:pt>
                <c:pt idx="4399">
                  <c:v>157.4333333333276</c:v>
                </c:pt>
                <c:pt idx="4400">
                  <c:v>157.46666666666093</c:v>
                </c:pt>
                <c:pt idx="4401">
                  <c:v>157.49999999999426</c:v>
                </c:pt>
                <c:pt idx="4402">
                  <c:v>157.53333333332759</c:v>
                </c:pt>
                <c:pt idx="4403">
                  <c:v>157.56666666666092</c:v>
                </c:pt>
                <c:pt idx="4404">
                  <c:v>157.59999999999425</c:v>
                </c:pt>
                <c:pt idx="4405">
                  <c:v>157.63333333332758</c:v>
                </c:pt>
                <c:pt idx="4406">
                  <c:v>157.66666666666092</c:v>
                </c:pt>
                <c:pt idx="4407">
                  <c:v>157.69999999999425</c:v>
                </c:pt>
                <c:pt idx="4408">
                  <c:v>157.73333333332758</c:v>
                </c:pt>
                <c:pt idx="4409">
                  <c:v>157.76666666666088</c:v>
                </c:pt>
                <c:pt idx="4410">
                  <c:v>157.79999999999421</c:v>
                </c:pt>
                <c:pt idx="4411">
                  <c:v>157.83333333332757</c:v>
                </c:pt>
                <c:pt idx="4412">
                  <c:v>157.8666666666609</c:v>
                </c:pt>
              </c:numCache>
            </c:numRef>
          </c:xVal>
          <c:yVal>
            <c:numRef>
              <c:f>Feuil1!$F$3:$F$5001</c:f>
              <c:numCache>
                <c:formatCode>General</c:formatCode>
                <c:ptCount val="4999"/>
                <c:pt idx="6">
                  <c:v>10.339285714285717</c:v>
                </c:pt>
                <c:pt idx="14">
                  <c:v>16.928571428571427</c:v>
                </c:pt>
                <c:pt idx="23">
                  <c:v>25.767857142857149</c:v>
                </c:pt>
                <c:pt idx="32">
                  <c:v>20.571428571428569</c:v>
                </c:pt>
                <c:pt idx="41">
                  <c:v>37.285714285714292</c:v>
                </c:pt>
                <c:pt idx="50">
                  <c:v>18.053571428571431</c:v>
                </c:pt>
                <c:pt idx="59">
                  <c:v>40.660714285714292</c:v>
                </c:pt>
                <c:pt idx="68">
                  <c:v>39.053571428571431</c:v>
                </c:pt>
                <c:pt idx="77">
                  <c:v>35.196428571428562</c:v>
                </c:pt>
                <c:pt idx="90" formatCode="0.00">
                  <c:v>14.035714285714286</c:v>
                </c:pt>
                <c:pt idx="99" formatCode="0.00">
                  <c:v>16.660714285714285</c:v>
                </c:pt>
                <c:pt idx="108" formatCode="0.00">
                  <c:v>13.982142857142861</c:v>
                </c:pt>
                <c:pt idx="117" formatCode="0.00">
                  <c:v>13.446428571428571</c:v>
                </c:pt>
                <c:pt idx="126" formatCode="0.00">
                  <c:v>15.857142857142861</c:v>
                </c:pt>
                <c:pt idx="135" formatCode="0.00">
                  <c:v>21.375</c:v>
                </c:pt>
                <c:pt idx="144" formatCode="0.00">
                  <c:v>22.928571428571427</c:v>
                </c:pt>
                <c:pt idx="153" formatCode="0.00">
                  <c:v>18.696428571428573</c:v>
                </c:pt>
                <c:pt idx="162" formatCode="0.00">
                  <c:v>25.446428571428566</c:v>
                </c:pt>
                <c:pt idx="172" formatCode="0.00">
                  <c:v>36.535714285714292</c:v>
                </c:pt>
                <c:pt idx="181" formatCode="0.00">
                  <c:v>16.875</c:v>
                </c:pt>
                <c:pt idx="190" formatCode="0.00">
                  <c:v>10.339285714285717</c:v>
                </c:pt>
                <c:pt idx="199" formatCode="0.00">
                  <c:v>8.303571428571427</c:v>
                </c:pt>
                <c:pt idx="208" formatCode="0.00">
                  <c:v>8.8928571428571423</c:v>
                </c:pt>
                <c:pt idx="217" formatCode="0.00">
                  <c:v>7.6607142857142856</c:v>
                </c:pt>
                <c:pt idx="226" formatCode="0.00">
                  <c:v>5.6785714285714288</c:v>
                </c:pt>
                <c:pt idx="235" formatCode="0.00">
                  <c:v>5.5178571428571423</c:v>
                </c:pt>
                <c:pt idx="244" formatCode="0.00">
                  <c:v>6.6428571428571423</c:v>
                </c:pt>
                <c:pt idx="253" formatCode="0.00">
                  <c:v>5.0892857142857144</c:v>
                </c:pt>
                <c:pt idx="262" formatCode="0.00">
                  <c:v>7.6071428571428568</c:v>
                </c:pt>
                <c:pt idx="271" formatCode="0.00">
                  <c:v>6.6964285714285703</c:v>
                </c:pt>
                <c:pt idx="281" formatCode="0.00">
                  <c:v>6.2142857142857144</c:v>
                </c:pt>
                <c:pt idx="290" formatCode="0.00">
                  <c:v>7.2857142857142865</c:v>
                </c:pt>
                <c:pt idx="299" formatCode="0.00">
                  <c:v>5.7321428571428568</c:v>
                </c:pt>
                <c:pt idx="308" formatCode="0.00">
                  <c:v>5.25</c:v>
                </c:pt>
                <c:pt idx="317" formatCode="0.00">
                  <c:v>4.9821428571428577</c:v>
                </c:pt>
                <c:pt idx="326" formatCode="0.00">
                  <c:v>4.5000000000000009</c:v>
                </c:pt>
                <c:pt idx="332" formatCode="0.00">
                  <c:v>6.8571428571428577</c:v>
                </c:pt>
                <c:pt idx="341" formatCode="0.00">
                  <c:v>11.089285714285717</c:v>
                </c:pt>
                <c:pt idx="350" formatCode="0.00">
                  <c:v>10.446428571428573</c:v>
                </c:pt>
                <c:pt idx="359" formatCode="0.00">
                  <c:v>9.3214285714285712</c:v>
                </c:pt>
                <c:pt idx="368" formatCode="0.00">
                  <c:v>12.321428571428573</c:v>
                </c:pt>
                <c:pt idx="377" formatCode="0.00">
                  <c:v>12.535714285714286</c:v>
                </c:pt>
                <c:pt idx="386" formatCode="0.00">
                  <c:v>12.589285714285717</c:v>
                </c:pt>
                <c:pt idx="395" formatCode="0.00">
                  <c:v>12.803571428571431</c:v>
                </c:pt>
                <c:pt idx="404" formatCode="0.00">
                  <c:v>11.035714285714286</c:v>
                </c:pt>
                <c:pt idx="414" formatCode="0.00">
                  <c:v>14.732142857142859</c:v>
                </c:pt>
                <c:pt idx="424" formatCode="0.00">
                  <c:v>22.392857142857149</c:v>
                </c:pt>
                <c:pt idx="433" formatCode="0.00">
                  <c:v>29.571428571428569</c:v>
                </c:pt>
                <c:pt idx="443" formatCode="0.00">
                  <c:v>22.071428571428573</c:v>
                </c:pt>
                <c:pt idx="452" formatCode="0.00">
                  <c:v>18.81428571428572</c:v>
                </c:pt>
                <c:pt idx="461" formatCode="0.00">
                  <c:v>26.742857142857144</c:v>
                </c:pt>
                <c:pt idx="470" formatCode="0.00">
                  <c:v>24.085714285714278</c:v>
                </c:pt>
                <c:pt idx="479" formatCode="0.00">
                  <c:v>21</c:v>
                </c:pt>
                <c:pt idx="488" formatCode="0.00">
                  <c:v>16.842857142857145</c:v>
                </c:pt>
                <c:pt idx="497" formatCode="0.00">
                  <c:v>29.571428571428569</c:v>
                </c:pt>
                <c:pt idx="506" formatCode="0.00">
                  <c:v>39.342857142857142</c:v>
                </c:pt>
                <c:pt idx="517" formatCode="0.00">
                  <c:v>7.071428571428573</c:v>
                </c:pt>
                <c:pt idx="526" formatCode="0.00">
                  <c:v>6.2142857142857144</c:v>
                </c:pt>
                <c:pt idx="535" formatCode="0.00">
                  <c:v>5.0892857142857144</c:v>
                </c:pt>
                <c:pt idx="544" formatCode="0.00">
                  <c:v>4.875</c:v>
                </c:pt>
                <c:pt idx="553" formatCode="0.00">
                  <c:v>15.482142857142861</c:v>
                </c:pt>
                <c:pt idx="562" formatCode="0.00">
                  <c:v>21.267857142857149</c:v>
                </c:pt>
                <c:pt idx="571" formatCode="0.00">
                  <c:v>32.303571428571431</c:v>
                </c:pt>
                <c:pt idx="580" formatCode="0.00">
                  <c:v>38.089285714285715</c:v>
                </c:pt>
                <c:pt idx="589" formatCode="0.00">
                  <c:v>37.428571428571431</c:v>
                </c:pt>
                <c:pt idx="599" formatCode="0.00">
                  <c:v>27.321428571428573</c:v>
                </c:pt>
                <c:pt idx="608" formatCode="0.00">
                  <c:v>25.285714285714278</c:v>
                </c:pt>
                <c:pt idx="617" formatCode="0.00">
                  <c:v>35.035714285714292</c:v>
                </c:pt>
                <c:pt idx="626" formatCode="0.00">
                  <c:v>35.357142857142847</c:v>
                </c:pt>
                <c:pt idx="635" formatCode="0.00">
                  <c:v>33.910714285714285</c:v>
                </c:pt>
                <c:pt idx="644" formatCode="0.00">
                  <c:v>31.017857142857149</c:v>
                </c:pt>
                <c:pt idx="653" formatCode="0.00">
                  <c:v>28.125</c:v>
                </c:pt>
                <c:pt idx="662" formatCode="0.00">
                  <c:v>37.071428571428555</c:v>
                </c:pt>
                <c:pt idx="671" formatCode="0.00">
                  <c:v>31.767857142857149</c:v>
                </c:pt>
                <c:pt idx="680" formatCode="0.00">
                  <c:v>43.928571428571438</c:v>
                </c:pt>
                <c:pt idx="690" formatCode="0.00">
                  <c:v>48.171428571428578</c:v>
                </c:pt>
                <c:pt idx="699" formatCode="0.00">
                  <c:v>45.857142857142847</c:v>
                </c:pt>
                <c:pt idx="708" formatCode="0.00">
                  <c:v>48</c:v>
                </c:pt>
                <c:pt idx="717" formatCode="0.00">
                  <c:v>40.660714285714292</c:v>
                </c:pt>
                <c:pt idx="726" formatCode="0.00">
                  <c:v>48.535714285714292</c:v>
                </c:pt>
                <c:pt idx="735" formatCode="0.00">
                  <c:v>47.410714285714278</c:v>
                </c:pt>
                <c:pt idx="744" formatCode="0.00">
                  <c:v>49.607142857142861</c:v>
                </c:pt>
                <c:pt idx="752" formatCode="0.00">
                  <c:v>30.642857142857149</c:v>
                </c:pt>
                <c:pt idx="761" formatCode="0.00">
                  <c:v>20.196428571428573</c:v>
                </c:pt>
                <c:pt idx="771" formatCode="0.00">
                  <c:v>18.696428571428569</c:v>
                </c:pt>
                <c:pt idx="780" formatCode="0.00">
                  <c:v>19.875000000000004</c:v>
                </c:pt>
                <c:pt idx="789" formatCode="0.00">
                  <c:v>15.428571428571429</c:v>
                </c:pt>
                <c:pt idx="798" formatCode="0.00">
                  <c:v>19.875</c:v>
                </c:pt>
                <c:pt idx="807" formatCode="0.00">
                  <c:v>23.25</c:v>
                </c:pt>
                <c:pt idx="817" formatCode="0.00">
                  <c:v>21.803571428571431</c:v>
                </c:pt>
                <c:pt idx="826" formatCode="0.00">
                  <c:v>27.053571428571431</c:v>
                </c:pt>
                <c:pt idx="835" formatCode="0.00">
                  <c:v>24.642857142857149</c:v>
                </c:pt>
                <c:pt idx="844" formatCode="0.00">
                  <c:v>17.785714285714278</c:v>
                </c:pt>
                <c:pt idx="853" formatCode="0.00">
                  <c:v>19.875</c:v>
                </c:pt>
                <c:pt idx="862" formatCode="0.00">
                  <c:v>28.982142857142851</c:v>
                </c:pt>
                <c:pt idx="872" formatCode="0.00">
                  <c:v>31.071428571428573</c:v>
                </c:pt>
                <c:pt idx="881" formatCode="0.00">
                  <c:v>26.892857142857149</c:v>
                </c:pt>
                <c:pt idx="890" formatCode="0.00">
                  <c:v>27.428571428571427</c:v>
                </c:pt>
                <c:pt idx="899" formatCode="0.00">
                  <c:v>21.803571428571431</c:v>
                </c:pt>
                <c:pt idx="908" formatCode="0.00">
                  <c:v>20.732142857142854</c:v>
                </c:pt>
                <c:pt idx="917" formatCode="0.00">
                  <c:v>27.803571428571431</c:v>
                </c:pt>
                <c:pt idx="926" formatCode="0.00">
                  <c:v>31.607142857142858</c:v>
                </c:pt>
                <c:pt idx="936" formatCode="0.00">
                  <c:v>23.089285714285715</c:v>
                </c:pt>
                <c:pt idx="945" formatCode="0.00">
                  <c:v>27.964285714285715</c:v>
                </c:pt>
                <c:pt idx="954" formatCode="0.00">
                  <c:v>30.214285714285719</c:v>
                </c:pt>
                <c:pt idx="963" formatCode="0.00">
                  <c:v>34.178571428571438</c:v>
                </c:pt>
                <c:pt idx="972" formatCode="0.00">
                  <c:v>26.250000000000004</c:v>
                </c:pt>
                <c:pt idx="981" formatCode="0.00">
                  <c:v>38.625000000000007</c:v>
                </c:pt>
                <c:pt idx="992" formatCode="0.00">
                  <c:v>38.410714285714278</c:v>
                </c:pt>
                <c:pt idx="1001" formatCode="0.00">
                  <c:v>34.928571428571438</c:v>
                </c:pt>
                <c:pt idx="1010" formatCode="0.00">
                  <c:v>26.571428571428569</c:v>
                </c:pt>
                <c:pt idx="1020" formatCode="0.00">
                  <c:v>25.285714285714281</c:v>
                </c:pt>
                <c:pt idx="1029" formatCode="0.00">
                  <c:v>36</c:v>
                </c:pt>
                <c:pt idx="1038" formatCode="0.00">
                  <c:v>32.839285714285715</c:v>
                </c:pt>
                <c:pt idx="1047" formatCode="0.00">
                  <c:v>32.625000000000007</c:v>
                </c:pt>
                <c:pt idx="1056" formatCode="0.00">
                  <c:v>46.928571428571438</c:v>
                </c:pt>
                <c:pt idx="1065" formatCode="0.00">
                  <c:v>42.321428571428569</c:v>
                </c:pt>
                <c:pt idx="1075" formatCode="0.00">
                  <c:v>44.035714285714292</c:v>
                </c:pt>
                <c:pt idx="1084" formatCode="0.00">
                  <c:v>43.446428571428569</c:v>
                </c:pt>
                <c:pt idx="1093" formatCode="0.00">
                  <c:v>30.535714285714281</c:v>
                </c:pt>
                <c:pt idx="1102" formatCode="0.00">
                  <c:v>27.857142857142858</c:v>
                </c:pt>
                <c:pt idx="1111" formatCode="0.00">
                  <c:v>18.642857142857146</c:v>
                </c:pt>
                <c:pt idx="1120" formatCode="0.00">
                  <c:v>20.732142857142854</c:v>
                </c:pt>
                <c:pt idx="1130" formatCode="0.00">
                  <c:v>19.767857142857149</c:v>
                </c:pt>
                <c:pt idx="1139" formatCode="0.00">
                  <c:v>18.482142857142851</c:v>
                </c:pt>
                <c:pt idx="1148" formatCode="0.00">
                  <c:v>30.482142857142847</c:v>
                </c:pt>
                <c:pt idx="1157" formatCode="0.00">
                  <c:v>24.910714285714281</c:v>
                </c:pt>
                <c:pt idx="1166" formatCode="0.00">
                  <c:v>31.017857142857153</c:v>
                </c:pt>
                <c:pt idx="1175" formatCode="0.00">
                  <c:v>36.535714285714292</c:v>
                </c:pt>
                <c:pt idx="1184" formatCode="0.00">
                  <c:v>38.035714285714292</c:v>
                </c:pt>
                <c:pt idx="1194" formatCode="0.00">
                  <c:v>27.428571428571427</c:v>
                </c:pt>
                <c:pt idx="1203" formatCode="0.00">
                  <c:v>37.178571428571438</c:v>
                </c:pt>
                <c:pt idx="1212" formatCode="0.00">
                  <c:v>39.267857142857153</c:v>
                </c:pt>
                <c:pt idx="1221" formatCode="0.00">
                  <c:v>29.357142857142854</c:v>
                </c:pt>
                <c:pt idx="1230" formatCode="0.00">
                  <c:v>40.875</c:v>
                </c:pt>
                <c:pt idx="1236" formatCode="0.00">
                  <c:v>61.392857142857139</c:v>
                </c:pt>
                <c:pt idx="1244" formatCode="0.00">
                  <c:v>19.928571428571427</c:v>
                </c:pt>
                <c:pt idx="1253" formatCode="0.00">
                  <c:v>27.214285714285726</c:v>
                </c:pt>
                <c:pt idx="1263" formatCode="0.00">
                  <c:v>26.517857142857149</c:v>
                </c:pt>
                <c:pt idx="1272" formatCode="0.00">
                  <c:v>22.232142857142854</c:v>
                </c:pt>
                <c:pt idx="1281" formatCode="0.00">
                  <c:v>26.089285714285715</c:v>
                </c:pt>
                <c:pt idx="1290" formatCode="0.00">
                  <c:v>24.482142857142851</c:v>
                </c:pt>
                <c:pt idx="1299" formatCode="0.00">
                  <c:v>23.571428571428577</c:v>
                </c:pt>
                <c:pt idx="1308" formatCode="0.00">
                  <c:v>11.892857142857144</c:v>
                </c:pt>
                <c:pt idx="1318" formatCode="0.00">
                  <c:v>11.464285714285719</c:v>
                </c:pt>
                <c:pt idx="1327" formatCode="0.00">
                  <c:v>17.892857142857146</c:v>
                </c:pt>
                <c:pt idx="1336" formatCode="0.00">
                  <c:v>21.535714285714281</c:v>
                </c:pt>
                <c:pt idx="1345" formatCode="0.00">
                  <c:v>13.446428571428573</c:v>
                </c:pt>
                <c:pt idx="1354" formatCode="0.00">
                  <c:v>10.5</c:v>
                </c:pt>
                <c:pt idx="1363" formatCode="0.00">
                  <c:v>14.464285714285719</c:v>
                </c:pt>
                <c:pt idx="1373" formatCode="0.00">
                  <c:v>15.857142857142861</c:v>
                </c:pt>
                <c:pt idx="1382" formatCode="0.00">
                  <c:v>24.107142857142854</c:v>
                </c:pt>
                <c:pt idx="1391" formatCode="0.00">
                  <c:v>22.071428571428569</c:v>
                </c:pt>
                <c:pt idx="1400" formatCode="0.00">
                  <c:v>24.214285714285726</c:v>
                </c:pt>
                <c:pt idx="1411" formatCode="0.00">
                  <c:v>12.482142857142861</c:v>
                </c:pt>
                <c:pt idx="1420" formatCode="0.00">
                  <c:v>16.660714285714281</c:v>
                </c:pt>
                <c:pt idx="1429" formatCode="0.00">
                  <c:v>18.482142857142851</c:v>
                </c:pt>
                <c:pt idx="1438" formatCode="0.00">
                  <c:v>20.142857142857146</c:v>
                </c:pt>
                <c:pt idx="1448" formatCode="0.00">
                  <c:v>18.214285714285719</c:v>
                </c:pt>
                <c:pt idx="1457" formatCode="0.00">
                  <c:v>20.357142857142854</c:v>
                </c:pt>
                <c:pt idx="1466" formatCode="0.00">
                  <c:v>19.017857142857153</c:v>
                </c:pt>
                <c:pt idx="1475" formatCode="0.00">
                  <c:v>36.535714285714292</c:v>
                </c:pt>
                <c:pt idx="1484" formatCode="0.00">
                  <c:v>33.375</c:v>
                </c:pt>
                <c:pt idx="1493" formatCode="0.00">
                  <c:v>29.678571428571434</c:v>
                </c:pt>
                <c:pt idx="1503" formatCode="0.00">
                  <c:v>31.660714285714285</c:v>
                </c:pt>
                <c:pt idx="1512" formatCode="0.00">
                  <c:v>20.303571428571431</c:v>
                </c:pt>
                <c:pt idx="1521" formatCode="0.00">
                  <c:v>16.714285714285719</c:v>
                </c:pt>
                <c:pt idx="1530" formatCode="0.00">
                  <c:v>19.232142857142851</c:v>
                </c:pt>
                <c:pt idx="1539" formatCode="0.00">
                  <c:v>15.482142857142861</c:v>
                </c:pt>
                <c:pt idx="1548" formatCode="0.00">
                  <c:v>13.392857142857146</c:v>
                </c:pt>
                <c:pt idx="1557" formatCode="0.00">
                  <c:v>12.16071428571429</c:v>
                </c:pt>
                <c:pt idx="1567" formatCode="0.00">
                  <c:v>16.607142857142854</c:v>
                </c:pt>
                <c:pt idx="1576" formatCode="0.00">
                  <c:v>20.732142857142847</c:v>
                </c:pt>
                <c:pt idx="1585" formatCode="0.00">
                  <c:v>18.321428571428573</c:v>
                </c:pt>
                <c:pt idx="1594" formatCode="0.00">
                  <c:v>23.089285714285715</c:v>
                </c:pt>
                <c:pt idx="1603" formatCode="0.00">
                  <c:v>38.357142857142847</c:v>
                </c:pt>
                <c:pt idx="1612" formatCode="0.00">
                  <c:v>36.910714285714285</c:v>
                </c:pt>
                <c:pt idx="1622" formatCode="0.00">
                  <c:v>28.339285714285719</c:v>
                </c:pt>
                <c:pt idx="1631" formatCode="0.00">
                  <c:v>25.607142857142858</c:v>
                </c:pt>
                <c:pt idx="1640" formatCode="0.00">
                  <c:v>12.964285714285717</c:v>
                </c:pt>
                <c:pt idx="1649" formatCode="0.00">
                  <c:v>9.3750000000000018</c:v>
                </c:pt>
                <c:pt idx="1658" formatCode="0.00">
                  <c:v>9.6428571428571423</c:v>
                </c:pt>
                <c:pt idx="1667" formatCode="0.00">
                  <c:v>7.7678571428571423</c:v>
                </c:pt>
                <c:pt idx="1676" formatCode="0.00">
                  <c:v>6.5892857142857153</c:v>
                </c:pt>
                <c:pt idx="1685" formatCode="0.00">
                  <c:v>5.5714285714285721</c:v>
                </c:pt>
                <c:pt idx="1694" formatCode="0.00">
                  <c:v>3.8571428571428572</c:v>
                </c:pt>
                <c:pt idx="1704" formatCode="0.00">
                  <c:v>3.4285714285714293</c:v>
                </c:pt>
                <c:pt idx="1713" formatCode="0.00">
                  <c:v>3</c:v>
                </c:pt>
                <c:pt idx="1722" formatCode="0.00">
                  <c:v>3.3749999999999996</c:v>
                </c:pt>
                <c:pt idx="1731" formatCode="0.00">
                  <c:v>3.0535714285714293</c:v>
                </c:pt>
                <c:pt idx="1740" formatCode="0.00">
                  <c:v>4.7142857142857144</c:v>
                </c:pt>
                <c:pt idx="1749" formatCode="0.00">
                  <c:v>6.3214285714285703</c:v>
                </c:pt>
                <c:pt idx="1758" formatCode="0.00">
                  <c:v>7.2321428571428577</c:v>
                </c:pt>
                <c:pt idx="1768" formatCode="0.00">
                  <c:v>6.6964285714285721</c:v>
                </c:pt>
                <c:pt idx="1777" formatCode="0.00">
                  <c:v>7.5000000000000018</c:v>
                </c:pt>
                <c:pt idx="1786" formatCode="0.00">
                  <c:v>7.6071428571428568</c:v>
                </c:pt>
                <c:pt idx="1795" formatCode="0.00">
                  <c:v>7.6607142857142856</c:v>
                </c:pt>
                <c:pt idx="1804" formatCode="0.00">
                  <c:v>9.5892857142857171</c:v>
                </c:pt>
                <c:pt idx="1813" formatCode="0.00">
                  <c:v>10.553571428571427</c:v>
                </c:pt>
                <c:pt idx="1823" formatCode="0.00">
                  <c:v>9.1607142857142847</c:v>
                </c:pt>
                <c:pt idx="1832" formatCode="0.00">
                  <c:v>8.8928571428571441</c:v>
                </c:pt>
                <c:pt idx="1841" formatCode="0.00">
                  <c:v>9.6428571428571423</c:v>
                </c:pt>
                <c:pt idx="1850" formatCode="0.00">
                  <c:v>12.589285714285717</c:v>
                </c:pt>
                <c:pt idx="1859" formatCode="0.00">
                  <c:v>12.428571428571429</c:v>
                </c:pt>
                <c:pt idx="1868" formatCode="0.00">
                  <c:v>12.642857142857142</c:v>
                </c:pt>
                <c:pt idx="1877" formatCode="0.00">
                  <c:v>11.303571428571427</c:v>
                </c:pt>
                <c:pt idx="1891" formatCode="0.00">
                  <c:v>24.085714285714278</c:v>
                </c:pt>
                <c:pt idx="1900" formatCode="0.00">
                  <c:v>83.071428571428555</c:v>
                </c:pt>
                <c:pt idx="1909" formatCode="0.00">
                  <c:v>136.10714285714286</c:v>
                </c:pt>
                <c:pt idx="1918" formatCode="0.00">
                  <c:v>101.35714285714288</c:v>
                </c:pt>
                <c:pt idx="1927" formatCode="0.00">
                  <c:v>81.178571428571402</c:v>
                </c:pt>
                <c:pt idx="1936" formatCode="0.00">
                  <c:v>111.53571428571429</c:v>
                </c:pt>
                <c:pt idx="1945" formatCode="0.00">
                  <c:v>87.964285714285722</c:v>
                </c:pt>
                <c:pt idx="1955" formatCode="0.00">
                  <c:v>71.642857142857139</c:v>
                </c:pt>
                <c:pt idx="1964" formatCode="0.00">
                  <c:v>46.535714285714285</c:v>
                </c:pt>
                <c:pt idx="1973" formatCode="0.00">
                  <c:v>34.571428571428569</c:v>
                </c:pt>
                <c:pt idx="1982" formatCode="0.00">
                  <c:v>30.428571428571427</c:v>
                </c:pt>
                <c:pt idx="1991" formatCode="0.00">
                  <c:v>53.285714285714285</c:v>
                </c:pt>
                <c:pt idx="2000" formatCode="0.00">
                  <c:v>102.10714285714285</c:v>
                </c:pt>
                <c:pt idx="2010" formatCode="0.00">
                  <c:v>74.785714285714292</c:v>
                </c:pt>
                <c:pt idx="2019" formatCode="0.00">
                  <c:v>89.464285714285722</c:v>
                </c:pt>
                <c:pt idx="2028" formatCode="0.00">
                  <c:v>93.535714285714292</c:v>
                </c:pt>
                <c:pt idx="2037" formatCode="0.00">
                  <c:v>85.357142857142861</c:v>
                </c:pt>
                <c:pt idx="2046" formatCode="0.00">
                  <c:v>96.75</c:v>
                </c:pt>
                <c:pt idx="2055" formatCode="0.00">
                  <c:v>93.714285714285722</c:v>
                </c:pt>
                <c:pt idx="2064" formatCode="0.00">
                  <c:v>86.964285714285722</c:v>
                </c:pt>
                <c:pt idx="2074" formatCode="0.00">
                  <c:v>76.75</c:v>
                </c:pt>
                <c:pt idx="2083" formatCode="0.00">
                  <c:v>68.642857142857139</c:v>
                </c:pt>
                <c:pt idx="2092" formatCode="0.00">
                  <c:v>70.107142857142847</c:v>
                </c:pt>
                <c:pt idx="2101" formatCode="0.00">
                  <c:v>63.428571428571431</c:v>
                </c:pt>
                <c:pt idx="2110" formatCode="0.00">
                  <c:v>48.535714285714285</c:v>
                </c:pt>
                <c:pt idx="2114" formatCode="0.00">
                  <c:v>20.678571428571431</c:v>
                </c:pt>
                <c:pt idx="2123" formatCode="0.00">
                  <c:v>14.892857142857146</c:v>
                </c:pt>
                <c:pt idx="2132" formatCode="0.00">
                  <c:v>10.875000000000002</c:v>
                </c:pt>
                <c:pt idx="2141" formatCode="0.00">
                  <c:v>13.28571428571429</c:v>
                </c:pt>
                <c:pt idx="2151" formatCode="0.00">
                  <c:v>12.428571428571425</c:v>
                </c:pt>
                <c:pt idx="2160" formatCode="0.00">
                  <c:v>15.696428571428575</c:v>
                </c:pt>
                <c:pt idx="2166" formatCode="0.00">
                  <c:v>23.571428571428573</c:v>
                </c:pt>
                <c:pt idx="2168" formatCode="0.0">
                  <c:v>27.321428571428573</c:v>
                </c:pt>
                <c:pt idx="2177" formatCode="0.0">
                  <c:v>12.803571428571431</c:v>
                </c:pt>
                <c:pt idx="2186" formatCode="0.0">
                  <c:v>9.2678571428571423</c:v>
                </c:pt>
                <c:pt idx="2196" formatCode="0.0">
                  <c:v>6.9107142857142865</c:v>
                </c:pt>
                <c:pt idx="2205" formatCode="0.0">
                  <c:v>6.6428571428571423</c:v>
                </c:pt>
                <c:pt idx="2214" formatCode="0.0">
                  <c:v>5.6249999999999991</c:v>
                </c:pt>
                <c:pt idx="2223" formatCode="0.0">
                  <c:v>6.6964285714285703</c:v>
                </c:pt>
                <c:pt idx="2232" formatCode="0.0">
                  <c:v>6.75</c:v>
                </c:pt>
                <c:pt idx="2241" formatCode="0.0">
                  <c:v>5.9464285714285721</c:v>
                </c:pt>
                <c:pt idx="2251" formatCode="0.0">
                  <c:v>5.3035714285714288</c:v>
                </c:pt>
                <c:pt idx="2260" formatCode="0.0">
                  <c:v>4.6607142857142865</c:v>
                </c:pt>
                <c:pt idx="2275" formatCode="0.00">
                  <c:v>22.339285714285719</c:v>
                </c:pt>
                <c:pt idx="2284" formatCode="0.00">
                  <c:v>17.357142857142854</c:v>
                </c:pt>
                <c:pt idx="2293" formatCode="0.00">
                  <c:v>18.696428571428573</c:v>
                </c:pt>
                <c:pt idx="2302" formatCode="0.00">
                  <c:v>22.767857142857149</c:v>
                </c:pt>
                <c:pt idx="2311" formatCode="0.00">
                  <c:v>20.785714285714281</c:v>
                </c:pt>
                <c:pt idx="2320" formatCode="0.00">
                  <c:v>20.732142857142854</c:v>
                </c:pt>
                <c:pt idx="2330" formatCode="0.00">
                  <c:v>17.303571428571431</c:v>
                </c:pt>
                <c:pt idx="2339" formatCode="0.00">
                  <c:v>64.767857142857153</c:v>
                </c:pt>
                <c:pt idx="2348" formatCode="0.00">
                  <c:v>36.214285714285715</c:v>
                </c:pt>
                <c:pt idx="2357" formatCode="0.00">
                  <c:v>34.071428571428569</c:v>
                </c:pt>
                <c:pt idx="2366" formatCode="0.00">
                  <c:v>24.053571428571431</c:v>
                </c:pt>
                <c:pt idx="2375" formatCode="0.00">
                  <c:v>19.553571428571431</c:v>
                </c:pt>
                <c:pt idx="2385" formatCode="0.00">
                  <c:v>21.053571428571431</c:v>
                </c:pt>
                <c:pt idx="2394" formatCode="0.00">
                  <c:v>17.625</c:v>
                </c:pt>
                <c:pt idx="2403" formatCode="0.00">
                  <c:v>18.214285714285719</c:v>
                </c:pt>
                <c:pt idx="2412" formatCode="0.00">
                  <c:v>22.5</c:v>
                </c:pt>
                <c:pt idx="2421" formatCode="0.00">
                  <c:v>25.071428571428577</c:v>
                </c:pt>
                <c:pt idx="2430" formatCode="0.00">
                  <c:v>20.517857142857149</c:v>
                </c:pt>
                <c:pt idx="2440" formatCode="0.00">
                  <c:v>33.107142857142854</c:v>
                </c:pt>
                <c:pt idx="2449" formatCode="0.00">
                  <c:v>23.464285714285715</c:v>
                </c:pt>
                <c:pt idx="2458" formatCode="0.00">
                  <c:v>20.678571428571431</c:v>
                </c:pt>
                <c:pt idx="2467" formatCode="0.00">
                  <c:v>20.678571428571431</c:v>
                </c:pt>
                <c:pt idx="2476" formatCode="0.00">
                  <c:v>22.285714285714278</c:v>
                </c:pt>
                <c:pt idx="2485" formatCode="0.00">
                  <c:v>16.928571428571427</c:v>
                </c:pt>
                <c:pt idx="2494" formatCode="0.00">
                  <c:v>27.803571428571431</c:v>
                </c:pt>
                <c:pt idx="2504" formatCode="0.00">
                  <c:v>25.821428571428573</c:v>
                </c:pt>
                <c:pt idx="2513" formatCode="0.00">
                  <c:v>20.678571428571431</c:v>
                </c:pt>
                <c:pt idx="2525" formatCode="0.00">
                  <c:v>27.267857142857149</c:v>
                </c:pt>
                <c:pt idx="2534" formatCode="0.00">
                  <c:v>21.696428571428573</c:v>
                </c:pt>
                <c:pt idx="2544" formatCode="0.00">
                  <c:v>15.482142857142861</c:v>
                </c:pt>
                <c:pt idx="2553" formatCode="0.00">
                  <c:v>21.321428571428573</c:v>
                </c:pt>
                <c:pt idx="2562" formatCode="0.00">
                  <c:v>17.357142857142858</c:v>
                </c:pt>
                <c:pt idx="2571" formatCode="0.00">
                  <c:v>14.250000000000002</c:v>
                </c:pt>
                <c:pt idx="2580" formatCode="0.00">
                  <c:v>21.857142857142854</c:v>
                </c:pt>
                <c:pt idx="2589" formatCode="0.00">
                  <c:v>10.125000000000002</c:v>
                </c:pt>
                <c:pt idx="2598" formatCode="0.00">
                  <c:v>9.428571428571427</c:v>
                </c:pt>
                <c:pt idx="2608" formatCode="0.00">
                  <c:v>7.7678571428571423</c:v>
                </c:pt>
                <c:pt idx="2617" formatCode="0.00">
                  <c:v>6.6428571428571415</c:v>
                </c:pt>
                <c:pt idx="2626" formatCode="0.00">
                  <c:v>5.5178571428571423</c:v>
                </c:pt>
                <c:pt idx="2635" formatCode="0.00">
                  <c:v>4.1249999999999991</c:v>
                </c:pt>
                <c:pt idx="2644" formatCode="0.00">
                  <c:v>7.9285714285714288</c:v>
                </c:pt>
                <c:pt idx="2653" formatCode="0.00">
                  <c:v>16.125</c:v>
                </c:pt>
                <c:pt idx="2663" formatCode="0.00">
                  <c:v>12.642857142857141</c:v>
                </c:pt>
                <c:pt idx="2672" formatCode="0.00">
                  <c:v>20.035714285714285</c:v>
                </c:pt>
                <c:pt idx="2681" formatCode="0.00">
                  <c:v>17.892857142857146</c:v>
                </c:pt>
                <c:pt idx="2690" formatCode="0.00">
                  <c:v>14.625</c:v>
                </c:pt>
                <c:pt idx="2699" formatCode="0.00">
                  <c:v>20.410714285714285</c:v>
                </c:pt>
                <c:pt idx="2708" formatCode="0.00">
                  <c:v>16.071428571428569</c:v>
                </c:pt>
                <c:pt idx="2718" formatCode="0.00">
                  <c:v>12.964285714285717</c:v>
                </c:pt>
                <c:pt idx="2727" formatCode="0.00">
                  <c:v>16.660714285714281</c:v>
                </c:pt>
                <c:pt idx="2736" formatCode="0.00">
                  <c:v>19.553571428571431</c:v>
                </c:pt>
                <c:pt idx="2745" formatCode="0.00">
                  <c:v>13.446428571428573</c:v>
                </c:pt>
                <c:pt idx="2754" formatCode="0.00">
                  <c:v>20.946428571428566</c:v>
                </c:pt>
                <c:pt idx="2761" formatCode="0.00">
                  <c:v>74.303571428571416</c:v>
                </c:pt>
                <c:pt idx="2769" formatCode="0.00">
                  <c:v>24.642857142857146</c:v>
                </c:pt>
                <c:pt idx="2778" formatCode="0.00">
                  <c:v>39.642857142857153</c:v>
                </c:pt>
                <c:pt idx="2788" formatCode="0.00">
                  <c:v>69.428571428571431</c:v>
                </c:pt>
                <c:pt idx="2797" formatCode="0.00">
                  <c:v>35.892857142857139</c:v>
                </c:pt>
                <c:pt idx="2806" formatCode="0.00">
                  <c:v>29.089285714285722</c:v>
                </c:pt>
                <c:pt idx="2815" formatCode="0.00">
                  <c:v>32.464285714285722</c:v>
                </c:pt>
                <c:pt idx="2824" formatCode="0.00">
                  <c:v>45.428571428571438</c:v>
                </c:pt>
                <c:pt idx="2833" formatCode="0.00">
                  <c:v>34.178571428571438</c:v>
                </c:pt>
                <c:pt idx="2842" formatCode="0.00">
                  <c:v>20.303571428571431</c:v>
                </c:pt>
                <c:pt idx="2851" formatCode="0.00">
                  <c:v>15.428571428571425</c:v>
                </c:pt>
                <c:pt idx="2860" formatCode="0.00">
                  <c:v>15.696428571428575</c:v>
                </c:pt>
                <c:pt idx="2870" formatCode="0.00">
                  <c:v>37.125000000000014</c:v>
                </c:pt>
                <c:pt idx="2879" formatCode="0.00">
                  <c:v>28.446428571428573</c:v>
                </c:pt>
                <c:pt idx="2888" formatCode="0.00">
                  <c:v>32.250000000000007</c:v>
                </c:pt>
                <c:pt idx="2897" formatCode="0.00">
                  <c:v>36.910714285714285</c:v>
                </c:pt>
                <c:pt idx="2906" formatCode="0.00">
                  <c:v>31.446428571428569</c:v>
                </c:pt>
                <c:pt idx="2916" formatCode="0.00">
                  <c:v>17.303571428571431</c:v>
                </c:pt>
                <c:pt idx="2925" formatCode="0.00">
                  <c:v>15.750000000000004</c:v>
                </c:pt>
                <c:pt idx="2934" formatCode="0.00">
                  <c:v>30.964285714285715</c:v>
                </c:pt>
                <c:pt idx="2943" formatCode="0.00">
                  <c:v>43.553571428571438</c:v>
                </c:pt>
                <c:pt idx="2952" formatCode="0.00">
                  <c:v>47.142857142857153</c:v>
                </c:pt>
                <c:pt idx="2962" formatCode="0.00">
                  <c:v>40.553571428571431</c:v>
                </c:pt>
                <c:pt idx="2971" formatCode="0.00">
                  <c:v>23.25</c:v>
                </c:pt>
                <c:pt idx="2980" formatCode="0.00">
                  <c:v>23.571428571428577</c:v>
                </c:pt>
                <c:pt idx="2989" formatCode="0.00">
                  <c:v>38.196428571428562</c:v>
                </c:pt>
                <c:pt idx="2998" formatCode="0.00">
                  <c:v>42.964285714285715</c:v>
                </c:pt>
                <c:pt idx="3004">
                  <c:v>27</c:v>
                </c:pt>
                <c:pt idx="3013">
                  <c:v>27.212500000000002</c:v>
                </c:pt>
                <c:pt idx="3022">
                  <c:v>25.767500000000002</c:v>
                </c:pt>
                <c:pt idx="3031">
                  <c:v>31.444999999999997</c:v>
                </c:pt>
                <c:pt idx="3040">
                  <c:v>47.035000000000004</c:v>
                </c:pt>
                <c:pt idx="3050">
                  <c:v>47.035000000000004</c:v>
                </c:pt>
                <c:pt idx="3059">
                  <c:v>43.232500000000009</c:v>
                </c:pt>
                <c:pt idx="3068">
                  <c:v>49.232500000000009</c:v>
                </c:pt>
                <c:pt idx="3077">
                  <c:v>33.857499999999995</c:v>
                </c:pt>
                <c:pt idx="3087" formatCode="0.00">
                  <c:v>12.053571428571431</c:v>
                </c:pt>
                <c:pt idx="3096" formatCode="0.00">
                  <c:v>8.7857142857142847</c:v>
                </c:pt>
                <c:pt idx="3105" formatCode="0.00">
                  <c:v>7.7142857142857135</c:v>
                </c:pt>
                <c:pt idx="3114" formatCode="0.00">
                  <c:v>7.3392857142857144</c:v>
                </c:pt>
                <c:pt idx="3123" formatCode="0.00">
                  <c:v>5.8928571428571423</c:v>
                </c:pt>
                <c:pt idx="3132" formatCode="0.00">
                  <c:v>7.4464285714285721</c:v>
                </c:pt>
                <c:pt idx="3142" formatCode="0.00">
                  <c:v>6.4285714285714288</c:v>
                </c:pt>
                <c:pt idx="3151" formatCode="0.00">
                  <c:v>5.946428571428573</c:v>
                </c:pt>
                <c:pt idx="3160" formatCode="0.00">
                  <c:v>6</c:v>
                </c:pt>
                <c:pt idx="3169" formatCode="0.00">
                  <c:v>5.9464285714285721</c:v>
                </c:pt>
                <c:pt idx="3178" formatCode="0.00">
                  <c:v>5.8392857142857144</c:v>
                </c:pt>
                <c:pt idx="3187" formatCode="0.00">
                  <c:v>7.6607142857142865</c:v>
                </c:pt>
                <c:pt idx="3196" formatCode="0.00">
                  <c:v>7.0714285714285712</c:v>
                </c:pt>
                <c:pt idx="3206" formatCode="0.00">
                  <c:v>6.5357142857142874</c:v>
                </c:pt>
                <c:pt idx="3215" formatCode="0.00">
                  <c:v>6.2678571428571423</c:v>
                </c:pt>
                <c:pt idx="3224" formatCode="0.00">
                  <c:v>7.3928571428571415</c:v>
                </c:pt>
                <c:pt idx="3233" formatCode="0.00">
                  <c:v>13.767857142857141</c:v>
                </c:pt>
                <c:pt idx="3242" formatCode="0.00">
                  <c:v>18.964285714285715</c:v>
                </c:pt>
                <c:pt idx="3251" formatCode="0.00">
                  <c:v>19.178571428571431</c:v>
                </c:pt>
                <c:pt idx="3261" formatCode="0.00">
                  <c:v>16.017857142857153</c:v>
                </c:pt>
                <c:pt idx="3270" formatCode="0.00">
                  <c:v>18.642857142857149</c:v>
                </c:pt>
                <c:pt idx="3279" formatCode="0.00">
                  <c:v>30.642857142857149</c:v>
                </c:pt>
                <c:pt idx="3288" formatCode="0.00">
                  <c:v>30.214285714285719</c:v>
                </c:pt>
                <c:pt idx="3297" formatCode="0.00">
                  <c:v>28.553571428571431</c:v>
                </c:pt>
                <c:pt idx="3306" formatCode="0.00">
                  <c:v>24.589285714285715</c:v>
                </c:pt>
                <c:pt idx="3315" formatCode="0.00">
                  <c:v>29.035714285714285</c:v>
                </c:pt>
                <c:pt idx="3327">
                  <c:v>39.964285714285722</c:v>
                </c:pt>
                <c:pt idx="3336">
                  <c:v>39.535714285714285</c:v>
                </c:pt>
                <c:pt idx="3345">
                  <c:v>32.142857142857139</c:v>
                </c:pt>
                <c:pt idx="3354">
                  <c:v>34.767857142857139</c:v>
                </c:pt>
                <c:pt idx="3363">
                  <c:v>35.142857142857153</c:v>
                </c:pt>
                <c:pt idx="3373">
                  <c:v>38.196428571428577</c:v>
                </c:pt>
                <c:pt idx="3382">
                  <c:v>30.160714285714288</c:v>
                </c:pt>
                <c:pt idx="3391">
                  <c:v>17.089285714285715</c:v>
                </c:pt>
                <c:pt idx="3400">
                  <c:v>13.5</c:v>
                </c:pt>
                <c:pt idx="3409">
                  <c:v>11.625000000000002</c:v>
                </c:pt>
                <c:pt idx="3415">
                  <c:v>74.571428571428555</c:v>
                </c:pt>
                <c:pt idx="3426" formatCode="0.00">
                  <c:v>35.142857142857153</c:v>
                </c:pt>
                <c:pt idx="3433" formatCode="0.00">
                  <c:v>34.392857142857153</c:v>
                </c:pt>
                <c:pt idx="3440" formatCode="0.00">
                  <c:v>30.535714285714285</c:v>
                </c:pt>
                <c:pt idx="3446" formatCode="0.00">
                  <c:v>38.892857142857153</c:v>
                </c:pt>
                <c:pt idx="3453" formatCode="0.00">
                  <c:v>38.892857142857139</c:v>
                </c:pt>
                <c:pt idx="3460" formatCode="0.00">
                  <c:v>31.142857142857153</c:v>
                </c:pt>
                <c:pt idx="3467" formatCode="0.00">
                  <c:v>35.642857142857153</c:v>
                </c:pt>
                <c:pt idx="3474" formatCode="0.00">
                  <c:v>42.428571428571445</c:v>
                </c:pt>
                <c:pt idx="3481" formatCode="0.00">
                  <c:v>39.285714285714285</c:v>
                </c:pt>
                <c:pt idx="3488" formatCode="0.00">
                  <c:v>39.500000000000007</c:v>
                </c:pt>
                <c:pt idx="3495" formatCode="0.00">
                  <c:v>39.785714285714285</c:v>
                </c:pt>
                <c:pt idx="3502" formatCode="0.00">
                  <c:v>37.428571428571438</c:v>
                </c:pt>
                <c:pt idx="3509" formatCode="0.00">
                  <c:v>24.857142857142858</c:v>
                </c:pt>
                <c:pt idx="3516" formatCode="0.00">
                  <c:v>20.214285714285719</c:v>
                </c:pt>
                <c:pt idx="3523" formatCode="0.00">
                  <c:v>36.142857142857153</c:v>
                </c:pt>
                <c:pt idx="3530" formatCode="0.00">
                  <c:v>41.285714285714285</c:v>
                </c:pt>
                <c:pt idx="3536" formatCode="0.00">
                  <c:v>18.714285714285726</c:v>
                </c:pt>
                <c:pt idx="3543" formatCode="0.00">
                  <c:v>25.571428571428573</c:v>
                </c:pt>
                <c:pt idx="3550" formatCode="0.00">
                  <c:v>28</c:v>
                </c:pt>
                <c:pt idx="3557" formatCode="0.00">
                  <c:v>19.571428571428573</c:v>
                </c:pt>
                <c:pt idx="3564" formatCode="0.00">
                  <c:v>21.571428571428573</c:v>
                </c:pt>
                <c:pt idx="3571" formatCode="0.00">
                  <c:v>24.642857142857146</c:v>
                </c:pt>
                <c:pt idx="3578" formatCode="0.00">
                  <c:v>27</c:v>
                </c:pt>
                <c:pt idx="3584" formatCode="0.00">
                  <c:v>21.160714285714285</c:v>
                </c:pt>
                <c:pt idx="3591" formatCode="0.00">
                  <c:v>15.75</c:v>
                </c:pt>
                <c:pt idx="3598" formatCode="0.00">
                  <c:v>11.517857142857144</c:v>
                </c:pt>
                <c:pt idx="3605" formatCode="0.00">
                  <c:v>12.000000000000004</c:v>
                </c:pt>
                <c:pt idx="3612" formatCode="0.00">
                  <c:v>8.4107142857142865</c:v>
                </c:pt>
                <c:pt idx="3619" formatCode="0.00">
                  <c:v>8.625</c:v>
                </c:pt>
                <c:pt idx="3626" formatCode="0.00">
                  <c:v>10.875000000000004</c:v>
                </c:pt>
                <c:pt idx="3633" formatCode="0.00">
                  <c:v>9.053571428571427</c:v>
                </c:pt>
                <c:pt idx="3639" formatCode="0.00">
                  <c:v>8.1428571428571423</c:v>
                </c:pt>
                <c:pt idx="3646" formatCode="0.00">
                  <c:v>8.4642857142857171</c:v>
                </c:pt>
                <c:pt idx="3653" formatCode="0.00">
                  <c:v>12.375000000000004</c:v>
                </c:pt>
                <c:pt idx="3656" formatCode="0.00">
                  <c:v>43.982142857142854</c:v>
                </c:pt>
                <c:pt idx="3662" formatCode="0.00">
                  <c:v>5.5714285714285721</c:v>
                </c:pt>
                <c:pt idx="3669" formatCode="0.00">
                  <c:v>11.78571428571429</c:v>
                </c:pt>
                <c:pt idx="3676" formatCode="0.00">
                  <c:v>11.625000000000002</c:v>
                </c:pt>
                <c:pt idx="3683" formatCode="0.00">
                  <c:v>10.285714285714286</c:v>
                </c:pt>
                <c:pt idx="3690" formatCode="0.00">
                  <c:v>8.8392857142857171</c:v>
                </c:pt>
                <c:pt idx="3697" formatCode="0.00">
                  <c:v>12.321428571428573</c:v>
                </c:pt>
                <c:pt idx="3704" formatCode="0.00">
                  <c:v>10.553571428571431</c:v>
                </c:pt>
                <c:pt idx="3711" formatCode="0.00">
                  <c:v>12.214285714285715</c:v>
                </c:pt>
                <c:pt idx="3718" formatCode="0.00">
                  <c:v>11.517857142857142</c:v>
                </c:pt>
                <c:pt idx="3725" formatCode="0.00">
                  <c:v>9.4821428571428594</c:v>
                </c:pt>
                <c:pt idx="3732" formatCode="0.00">
                  <c:v>9.5357142857142865</c:v>
                </c:pt>
                <c:pt idx="3739" formatCode="0.00">
                  <c:v>12.696428571428573</c:v>
                </c:pt>
                <c:pt idx="3746" formatCode="0.00">
                  <c:v>22.339285714285719</c:v>
                </c:pt>
                <c:pt idx="3753" formatCode="0.00">
                  <c:v>20.035714285714285</c:v>
                </c:pt>
                <c:pt idx="3760" formatCode="0.00">
                  <c:v>15.857142857142865</c:v>
                </c:pt>
                <c:pt idx="3767" formatCode="0.00">
                  <c:v>27.750000000000004</c:v>
                </c:pt>
                <c:pt idx="3774" formatCode="0.00">
                  <c:v>32.142857142857153</c:v>
                </c:pt>
                <c:pt idx="3781" formatCode="0.00">
                  <c:v>33.482142857142854</c:v>
                </c:pt>
                <c:pt idx="3788" formatCode="0.00">
                  <c:v>29.678571428571431</c:v>
                </c:pt>
                <c:pt idx="3794" formatCode="0.00">
                  <c:v>41.142857142857153</c:v>
                </c:pt>
                <c:pt idx="3801" formatCode="0.00">
                  <c:v>29.517857142857153</c:v>
                </c:pt>
                <c:pt idx="3808" formatCode="0.00">
                  <c:v>22.660714285714281</c:v>
                </c:pt>
                <c:pt idx="3815" formatCode="0.00">
                  <c:v>22.553571428571431</c:v>
                </c:pt>
                <c:pt idx="3822" formatCode="0.00">
                  <c:v>35.464285714285715</c:v>
                </c:pt>
                <c:pt idx="3829" formatCode="0.00">
                  <c:v>31.660714285714285</c:v>
                </c:pt>
                <c:pt idx="3836" formatCode="0.00">
                  <c:v>37.178571428571445</c:v>
                </c:pt>
                <c:pt idx="3843" formatCode="0.00">
                  <c:v>41.196428571428577</c:v>
                </c:pt>
                <c:pt idx="3850" formatCode="0.00">
                  <c:v>33</c:v>
                </c:pt>
                <c:pt idx="3857" formatCode="0.00">
                  <c:v>25.714285714285719</c:v>
                </c:pt>
                <c:pt idx="3860" formatCode="0.00">
                  <c:v>152.07142857142861</c:v>
                </c:pt>
                <c:pt idx="3867" formatCode="0.00">
                  <c:v>7.5000000000000009</c:v>
                </c:pt>
                <c:pt idx="3874" formatCode="0.00">
                  <c:v>9.3571428571428594</c:v>
                </c:pt>
                <c:pt idx="3881" formatCode="0.00">
                  <c:v>9.5000000000000018</c:v>
                </c:pt>
                <c:pt idx="3888" formatCode="0.00">
                  <c:v>9.5</c:v>
                </c:pt>
                <c:pt idx="3895" formatCode="0.00">
                  <c:v>12.071428571428575</c:v>
                </c:pt>
                <c:pt idx="3902" formatCode="0.00">
                  <c:v>14.357142857142858</c:v>
                </c:pt>
                <c:pt idx="3909" formatCode="0.00">
                  <c:v>8.6428571428571423</c:v>
                </c:pt>
                <c:pt idx="3915" formatCode="0.00">
                  <c:v>10.642857142857142</c:v>
                </c:pt>
                <c:pt idx="3922" formatCode="0.00">
                  <c:v>15.5</c:v>
                </c:pt>
                <c:pt idx="3929" formatCode="0.00">
                  <c:v>16</c:v>
                </c:pt>
                <c:pt idx="3936" formatCode="0.00">
                  <c:v>14.642857142857142</c:v>
                </c:pt>
                <c:pt idx="3943" formatCode="0.00">
                  <c:v>13.357142857142861</c:v>
                </c:pt>
                <c:pt idx="3950" formatCode="0.00">
                  <c:v>12.642857142857144</c:v>
                </c:pt>
                <c:pt idx="3956" formatCode="0.00">
                  <c:v>15.571428571428571</c:v>
                </c:pt>
                <c:pt idx="3963" formatCode="0.00">
                  <c:v>14.285714285714286</c:v>
                </c:pt>
                <c:pt idx="3970" formatCode="0.00">
                  <c:v>15.142857142857142</c:v>
                </c:pt>
                <c:pt idx="3977" formatCode="0.00">
                  <c:v>14.214285714285714</c:v>
                </c:pt>
                <c:pt idx="3984" formatCode="0.00">
                  <c:v>12.714285714285715</c:v>
                </c:pt>
                <c:pt idx="3990" formatCode="0.00">
                  <c:v>15.571428571428571</c:v>
                </c:pt>
                <c:pt idx="3997" formatCode="0.00">
                  <c:v>12.857142857142861</c:v>
                </c:pt>
                <c:pt idx="4004" formatCode="0.00">
                  <c:v>12.5</c:v>
                </c:pt>
                <c:pt idx="4011" formatCode="0.00">
                  <c:v>14.428571428571429</c:v>
                </c:pt>
                <c:pt idx="4020" formatCode="0.00">
                  <c:v>38.5</c:v>
                </c:pt>
                <c:pt idx="4027" formatCode="0.00">
                  <c:v>29.214285714285719</c:v>
                </c:pt>
                <c:pt idx="4034" formatCode="0.00">
                  <c:v>24.714285714285719</c:v>
                </c:pt>
                <c:pt idx="4040" formatCode="0.00">
                  <c:v>26.714285714285726</c:v>
                </c:pt>
                <c:pt idx="4047" formatCode="0.00">
                  <c:v>29.928571428571431</c:v>
                </c:pt>
                <c:pt idx="4054" formatCode="0.00">
                  <c:v>27.642857142857146</c:v>
                </c:pt>
                <c:pt idx="4061" formatCode="0.00">
                  <c:v>29.214285714285726</c:v>
                </c:pt>
                <c:pt idx="4068" formatCode="0.00">
                  <c:v>21.571428571428573</c:v>
                </c:pt>
                <c:pt idx="4074" formatCode="0.00">
                  <c:v>29.5</c:v>
                </c:pt>
                <c:pt idx="4081" formatCode="0.00">
                  <c:v>23.357142857142854</c:v>
                </c:pt>
                <c:pt idx="4088" formatCode="0.00">
                  <c:v>24.571428571428573</c:v>
                </c:pt>
                <c:pt idx="4095" formatCode="0.00">
                  <c:v>20.214285714285726</c:v>
                </c:pt>
                <c:pt idx="4102" formatCode="0.00">
                  <c:v>19.357142857142854</c:v>
                </c:pt>
                <c:pt idx="4109" formatCode="0.00">
                  <c:v>25.428571428571427</c:v>
                </c:pt>
                <c:pt idx="4115" formatCode="0.00">
                  <c:v>15.500000000000002</c:v>
                </c:pt>
                <c:pt idx="4122" formatCode="0.00">
                  <c:v>20.5</c:v>
                </c:pt>
                <c:pt idx="4129" formatCode="0.00">
                  <c:v>19.642857142857146</c:v>
                </c:pt>
                <c:pt idx="4136" formatCode="0.00">
                  <c:v>22.857142857142847</c:v>
                </c:pt>
                <c:pt idx="4143" formatCode="0.00">
                  <c:v>19.928571428571427</c:v>
                </c:pt>
                <c:pt idx="4149" formatCode="0.00">
                  <c:v>25.428571428571427</c:v>
                </c:pt>
                <c:pt idx="4156" formatCode="0.00">
                  <c:v>26.071428571428573</c:v>
                </c:pt>
                <c:pt idx="4163" formatCode="0.00">
                  <c:v>28.071428571428573</c:v>
                </c:pt>
                <c:pt idx="4170" formatCode="0.00">
                  <c:v>22</c:v>
                </c:pt>
                <c:pt idx="4177" formatCode="0.00">
                  <c:v>25.142857142857146</c:v>
                </c:pt>
                <c:pt idx="4184" formatCode="0.00">
                  <c:v>24.357142857142858</c:v>
                </c:pt>
                <c:pt idx="4191" formatCode="0.00">
                  <c:v>32</c:v>
                </c:pt>
                <c:pt idx="4197" formatCode="0.00">
                  <c:v>19.428571428571427</c:v>
                </c:pt>
                <c:pt idx="4204" formatCode="0.00">
                  <c:v>16.571428571428573</c:v>
                </c:pt>
                <c:pt idx="4211" formatCode="0.00">
                  <c:v>16.857142857142854</c:v>
                </c:pt>
                <c:pt idx="4218" formatCode="0.00">
                  <c:v>15.428571428571429</c:v>
                </c:pt>
                <c:pt idx="4225" formatCode="0.00">
                  <c:v>12.428571428571429</c:v>
                </c:pt>
                <c:pt idx="4232" formatCode="0.00">
                  <c:v>12.5</c:v>
                </c:pt>
                <c:pt idx="4238" formatCode="0.00">
                  <c:v>17.214285714285719</c:v>
                </c:pt>
                <c:pt idx="4245" formatCode="0.00">
                  <c:v>24.428571428571427</c:v>
                </c:pt>
                <c:pt idx="4252" formatCode="0.00">
                  <c:v>22.571428571428573</c:v>
                </c:pt>
                <c:pt idx="4256" formatCode="0.00">
                  <c:v>23.142857142857146</c:v>
                </c:pt>
                <c:pt idx="4261" formatCode="0.00">
                  <c:v>21.214285714285726</c:v>
                </c:pt>
                <c:pt idx="4268" formatCode="0.00">
                  <c:v>23.357142857142858</c:v>
                </c:pt>
                <c:pt idx="4275" formatCode="0.00">
                  <c:v>19.642857142857146</c:v>
                </c:pt>
                <c:pt idx="4282" formatCode="0.00">
                  <c:v>15.214285714285717</c:v>
                </c:pt>
                <c:pt idx="4289" formatCode="0.00">
                  <c:v>22.785714285714281</c:v>
                </c:pt>
                <c:pt idx="4296" formatCode="0.00">
                  <c:v>21.142857142857146</c:v>
                </c:pt>
                <c:pt idx="4303" formatCode="0.00">
                  <c:v>17.642857142857146</c:v>
                </c:pt>
                <c:pt idx="4310" formatCode="0.00">
                  <c:v>11.857142857142861</c:v>
                </c:pt>
                <c:pt idx="4316" formatCode="0.00">
                  <c:v>11.642857142857142</c:v>
                </c:pt>
                <c:pt idx="4323" formatCode="0.00">
                  <c:v>10.357142857142861</c:v>
                </c:pt>
                <c:pt idx="4330" formatCode="0.00">
                  <c:v>8.6428571428571423</c:v>
                </c:pt>
                <c:pt idx="4337" formatCode="0.00">
                  <c:v>10.928571428571429</c:v>
                </c:pt>
                <c:pt idx="4344" formatCode="0.00">
                  <c:v>9.7142857142857153</c:v>
                </c:pt>
                <c:pt idx="4351" formatCode="0.00">
                  <c:v>7.071428571428573</c:v>
                </c:pt>
                <c:pt idx="4358" formatCode="0.00">
                  <c:v>8.3571428571428594</c:v>
                </c:pt>
                <c:pt idx="4365" formatCode="0.00">
                  <c:v>9.5714285714285712</c:v>
                </c:pt>
                <c:pt idx="4371" formatCode="0.00">
                  <c:v>16.214285714285719</c:v>
                </c:pt>
                <c:pt idx="4378" formatCode="0.00">
                  <c:v>18.142857142857146</c:v>
                </c:pt>
                <c:pt idx="4385" formatCode="0.00">
                  <c:v>25.142857142857153</c:v>
                </c:pt>
                <c:pt idx="4392" formatCode="0.00">
                  <c:v>21.142857142857146</c:v>
                </c:pt>
                <c:pt idx="4399" formatCode="0.00">
                  <c:v>17</c:v>
                </c:pt>
                <c:pt idx="4406" formatCode="0.00">
                  <c:v>15.928571428571429</c:v>
                </c:pt>
                <c:pt idx="4412" formatCode="0.00">
                  <c:v>18.142857142857146</c:v>
                </c:pt>
              </c:numCache>
            </c:numRef>
          </c:yVal>
          <c:smooth val="0"/>
          <c:extLst>
            <c:ext xmlns:c16="http://schemas.microsoft.com/office/drawing/2014/chart" uri="{C3380CC4-5D6E-409C-BE32-E72D297353CC}">
              <c16:uniqueId val="{00000001-E1C8-441C-9B8A-20CF0B66F4D1}"/>
            </c:ext>
          </c:extLst>
        </c:ser>
        <c:dLbls>
          <c:showLegendKey val="0"/>
          <c:showVal val="0"/>
          <c:showCatName val="0"/>
          <c:showSerName val="0"/>
          <c:showPercent val="0"/>
          <c:showBubbleSize val="0"/>
        </c:dLbls>
        <c:axId val="39665024"/>
        <c:axId val="41244160"/>
      </c:scatterChart>
      <c:valAx>
        <c:axId val="39665024"/>
        <c:scaling>
          <c:orientation val="minMax"/>
          <c:max val="160"/>
        </c:scaling>
        <c:delete val="0"/>
        <c:axPos val="b"/>
        <c:minorGridlines/>
        <c:title>
          <c:tx>
            <c:rich>
              <a:bodyPr/>
              <a:lstStyle/>
              <a:p>
                <a:pPr>
                  <a:defRPr/>
                </a:pPr>
                <a:r>
                  <a:rPr lang="fr-FR"/>
                  <a:t>Cumulated</a:t>
                </a:r>
                <a:r>
                  <a:rPr lang="fr-FR" baseline="0"/>
                  <a:t> o</a:t>
                </a:r>
                <a:r>
                  <a:rPr lang="fr-FR"/>
                  <a:t>perating hours</a:t>
                </a:r>
              </a:p>
            </c:rich>
          </c:tx>
          <c:overlay val="0"/>
        </c:title>
        <c:numFmt formatCode="#,##0" sourceLinked="0"/>
        <c:majorTickMark val="none"/>
        <c:minorTickMark val="none"/>
        <c:tickLblPos val="nextTo"/>
        <c:crossAx val="41244160"/>
        <c:crosses val="autoZero"/>
        <c:crossBetween val="midCat"/>
      </c:valAx>
      <c:valAx>
        <c:axId val="41244160"/>
        <c:scaling>
          <c:orientation val="minMax"/>
          <c:max val="450"/>
          <c:min val="0"/>
        </c:scaling>
        <c:delete val="0"/>
        <c:axPos val="l"/>
        <c:majorGridlines/>
        <c:title>
          <c:tx>
            <c:rich>
              <a:bodyPr/>
              <a:lstStyle/>
              <a:p>
                <a:pPr>
                  <a:defRPr/>
                </a:pPr>
                <a:r>
                  <a:rPr lang="fr-FR"/>
                  <a:t>Total</a:t>
                </a:r>
                <a:r>
                  <a:rPr lang="fr-FR" baseline="0"/>
                  <a:t> VOC concentration (mg.m</a:t>
                </a:r>
                <a:r>
                  <a:rPr lang="fr-FR" baseline="30000"/>
                  <a:t>-3 </a:t>
                </a:r>
                <a:r>
                  <a:rPr lang="fr-FR" baseline="0"/>
                  <a:t>TC)</a:t>
                </a:r>
                <a:endParaRPr lang="fr-FR"/>
              </a:p>
            </c:rich>
          </c:tx>
          <c:overlay val="0"/>
        </c:title>
        <c:numFmt formatCode="General" sourceLinked="1"/>
        <c:majorTickMark val="none"/>
        <c:minorTickMark val="none"/>
        <c:tickLblPos val="nextTo"/>
        <c:crossAx val="39665024"/>
        <c:crosses val="autoZero"/>
        <c:crossBetween val="midCat"/>
      </c:valAx>
    </c:plotArea>
    <c:legend>
      <c:legendPos val="r"/>
      <c:layout>
        <c:manualLayout>
          <c:xMode val="edge"/>
          <c:yMode val="edge"/>
          <c:x val="0.85097413655086096"/>
          <c:y val="4.023020998290168E-2"/>
          <c:w val="0.10582832413970435"/>
          <c:h val="0.14118110236220471"/>
        </c:manualLayout>
      </c:layout>
      <c:overlay val="1"/>
      <c:spPr>
        <a:solidFill>
          <a:schemeClr val="bg1"/>
        </a:solidFill>
        <a:ln>
          <a:solidFill>
            <a:schemeClr val="tx1"/>
          </a:solidFill>
        </a:ln>
      </c:spPr>
    </c:legend>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A7C142-9770-4A95-A7A5-D74BC3FD2D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Pages>
  <Words>1312</Words>
  <Characters>7480</Characters>
  <Application>Microsoft Office Word</Application>
  <DocSecurity>0</DocSecurity>
  <Lines>62</Lines>
  <Paragraphs>17</Paragraphs>
  <ScaleCrop>false</ScaleCrop>
  <HeadingPairs>
    <vt:vector size="4" baseType="variant">
      <vt:variant>
        <vt:lpstr>Titre</vt:lpstr>
      </vt:variant>
      <vt:variant>
        <vt:i4>1</vt:i4>
      </vt:variant>
      <vt:variant>
        <vt:lpstr>Titolo</vt:lpstr>
      </vt:variant>
      <vt:variant>
        <vt:i4>1</vt:i4>
      </vt:variant>
    </vt:vector>
  </HeadingPairs>
  <TitlesOfParts>
    <vt:vector size="2" baseType="lpstr">
      <vt:lpstr/>
      <vt:lpstr/>
    </vt:vector>
  </TitlesOfParts>
  <Company>Dipartimento CMIC - Politecnico di Milano</Company>
  <LinksUpToDate>false</LinksUpToDate>
  <CharactersWithSpaces>87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Sauro Pierucci</cp:lastModifiedBy>
  <cp:revision>4</cp:revision>
  <cp:lastPrinted>2015-05-12T18:31:00Z</cp:lastPrinted>
  <dcterms:created xsi:type="dcterms:W3CDTF">2019-01-09T07:40:00Z</dcterms:created>
  <dcterms:modified xsi:type="dcterms:W3CDTF">2019-08-21T0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m2BBwPMg"/&gt;&lt;style id="http://www.zotero.org/styles/ieee" locale="fr-FR" hasBibliography="1" bibliographyStyleHasBeenSet="1"/&gt;&lt;prefs&gt;&lt;pref name="fieldType" value="Field"/&gt;&lt;/prefs&gt;&lt;/data&gt;</vt:lpwstr>
  </property>
</Properties>
</file>